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47538089"/>
        <w:docPartObj>
          <w:docPartGallery w:val="Cover Pages"/>
          <w:docPartUnique/>
        </w:docPartObj>
      </w:sdtPr>
      <w:sdtEndPr>
        <w:rPr>
          <w:lang w:val="en-US"/>
        </w:rPr>
      </w:sdtEndPr>
      <w:sdtContent>
        <w:p w14:paraId="33FF1F56" w14:textId="77777777" w:rsidR="00DE1005" w:rsidRDefault="00DE1005" w:rsidP="006E4A95">
          <w:pPr>
            <w:jc w:val="center"/>
          </w:pPr>
        </w:p>
        <w:p w14:paraId="0F574918" w14:textId="77777777" w:rsidR="00DE1005" w:rsidRDefault="00DE1005" w:rsidP="006E4A95">
          <w:pPr>
            <w:jc w:val="center"/>
            <w:rPr>
              <w:b/>
              <w:bCs/>
              <w:sz w:val="36"/>
              <w:szCs w:val="36"/>
            </w:rPr>
          </w:pPr>
        </w:p>
        <w:p w14:paraId="3EAC1830" w14:textId="5D61E33B" w:rsidR="004D456D" w:rsidRPr="00CE11BC" w:rsidRDefault="00F04934" w:rsidP="006E4A95">
          <w:pPr>
            <w:jc w:val="center"/>
            <w:rPr>
              <w:b/>
              <w:bCs/>
              <w:sz w:val="36"/>
              <w:szCs w:val="36"/>
            </w:rPr>
          </w:pPr>
          <w:r w:rsidRPr="00CE11BC">
            <w:rPr>
              <w:b/>
              <w:bCs/>
              <w:sz w:val="36"/>
              <w:szCs w:val="36"/>
            </w:rPr>
            <w:t>Development of a single cell methylation summarization tool and application to lineage analysis of glioma-related macrophages</w:t>
          </w:r>
        </w:p>
        <w:p w14:paraId="43661834" w14:textId="76E8D8B5" w:rsidR="00F04934" w:rsidRPr="00F04934" w:rsidRDefault="00F04934" w:rsidP="006E4A95">
          <w:pPr>
            <w:jc w:val="center"/>
            <w:rPr>
              <w:b/>
              <w:bCs/>
              <w:sz w:val="28"/>
              <w:szCs w:val="28"/>
            </w:rPr>
          </w:pPr>
        </w:p>
        <w:p w14:paraId="5DCE812D" w14:textId="5083C7A2" w:rsidR="00F04934" w:rsidRPr="00F04934" w:rsidRDefault="00F04934" w:rsidP="006E4A95">
          <w:pPr>
            <w:jc w:val="center"/>
            <w:rPr>
              <w:b/>
              <w:bCs/>
              <w:sz w:val="28"/>
              <w:szCs w:val="28"/>
            </w:rPr>
          </w:pPr>
        </w:p>
        <w:p w14:paraId="6A8E80BE" w14:textId="0818E102" w:rsidR="00F04934" w:rsidRDefault="00F04934" w:rsidP="006E4A95">
          <w:pPr>
            <w:jc w:val="center"/>
            <w:rPr>
              <w:b/>
              <w:bCs/>
              <w:sz w:val="28"/>
              <w:szCs w:val="28"/>
            </w:rPr>
          </w:pPr>
        </w:p>
        <w:p w14:paraId="3D7CD089" w14:textId="7858E431" w:rsidR="00CE11BC" w:rsidRDefault="00CE11BC" w:rsidP="006E4A95">
          <w:pPr>
            <w:jc w:val="center"/>
            <w:rPr>
              <w:b/>
              <w:bCs/>
              <w:sz w:val="28"/>
              <w:szCs w:val="28"/>
            </w:rPr>
          </w:pPr>
        </w:p>
        <w:p w14:paraId="0537367F" w14:textId="77777777" w:rsidR="00CE11BC" w:rsidRPr="00F04934" w:rsidRDefault="00CE11BC" w:rsidP="006E4A95">
          <w:pPr>
            <w:jc w:val="center"/>
            <w:rPr>
              <w:b/>
              <w:bCs/>
              <w:sz w:val="28"/>
              <w:szCs w:val="28"/>
            </w:rPr>
          </w:pPr>
        </w:p>
        <w:p w14:paraId="7E82031F" w14:textId="3D6AD10D" w:rsidR="00F04934" w:rsidRPr="00F04934" w:rsidRDefault="00F04934" w:rsidP="006E4A95">
          <w:pPr>
            <w:jc w:val="center"/>
            <w:rPr>
              <w:b/>
              <w:bCs/>
              <w:sz w:val="28"/>
              <w:szCs w:val="28"/>
            </w:rPr>
          </w:pPr>
          <w:r w:rsidRPr="00F04934">
            <w:rPr>
              <w:b/>
              <w:bCs/>
              <w:sz w:val="28"/>
              <w:szCs w:val="28"/>
            </w:rPr>
            <w:t>Masters Thesis</w:t>
          </w:r>
        </w:p>
        <w:p w14:paraId="45E2B391" w14:textId="32326201" w:rsidR="00F04934" w:rsidRDefault="00F04934" w:rsidP="006E4A95">
          <w:pPr>
            <w:jc w:val="center"/>
            <w:rPr>
              <w:b/>
              <w:bCs/>
              <w:sz w:val="28"/>
              <w:szCs w:val="28"/>
            </w:rPr>
          </w:pPr>
        </w:p>
        <w:p w14:paraId="51E69F39" w14:textId="77777777" w:rsidR="00CE11BC" w:rsidRPr="00F04934" w:rsidRDefault="00CE11BC" w:rsidP="006E4A95">
          <w:pPr>
            <w:jc w:val="center"/>
            <w:rPr>
              <w:b/>
              <w:bCs/>
              <w:sz w:val="28"/>
              <w:szCs w:val="28"/>
            </w:rPr>
          </w:pPr>
        </w:p>
        <w:p w14:paraId="644677AE" w14:textId="7E6A4B30" w:rsidR="00F04934" w:rsidRPr="00F04934" w:rsidRDefault="00F04934" w:rsidP="006E4A95">
          <w:pPr>
            <w:jc w:val="center"/>
            <w:rPr>
              <w:b/>
              <w:bCs/>
              <w:sz w:val="28"/>
              <w:szCs w:val="28"/>
            </w:rPr>
          </w:pPr>
        </w:p>
        <w:p w14:paraId="4ED36FBD" w14:textId="13CDA2A9" w:rsidR="00F04934" w:rsidRPr="00CE11BC" w:rsidRDefault="00F04934" w:rsidP="006E4A95">
          <w:pPr>
            <w:jc w:val="center"/>
            <w:rPr>
              <w:b/>
              <w:bCs/>
              <w:sz w:val="28"/>
              <w:szCs w:val="28"/>
            </w:rPr>
          </w:pPr>
          <w:r w:rsidRPr="00CE11BC">
            <w:rPr>
              <w:b/>
              <w:bCs/>
              <w:sz w:val="28"/>
              <w:szCs w:val="28"/>
            </w:rPr>
            <w:t>Presented to the Faculty of Biosciences of the Ruprecht-</w:t>
          </w:r>
          <w:proofErr w:type="spellStart"/>
          <w:r w:rsidRPr="00CE11BC">
            <w:rPr>
              <w:b/>
              <w:bCs/>
              <w:sz w:val="28"/>
              <w:szCs w:val="28"/>
            </w:rPr>
            <w:t>Karls</w:t>
          </w:r>
          <w:proofErr w:type="spellEnd"/>
          <w:r w:rsidRPr="00CE11BC">
            <w:rPr>
              <w:b/>
              <w:bCs/>
              <w:sz w:val="28"/>
              <w:szCs w:val="28"/>
            </w:rPr>
            <w:t>-Universität Heidelberg</w:t>
          </w:r>
        </w:p>
        <w:p w14:paraId="52E5D8A1" w14:textId="177725E7" w:rsidR="00F04934" w:rsidRPr="00CE11BC" w:rsidRDefault="00F04934" w:rsidP="006E4A95">
          <w:pPr>
            <w:jc w:val="center"/>
            <w:rPr>
              <w:b/>
              <w:bCs/>
              <w:sz w:val="28"/>
              <w:szCs w:val="28"/>
            </w:rPr>
          </w:pPr>
        </w:p>
        <w:p w14:paraId="50F5BA60" w14:textId="77777777" w:rsidR="00CE11BC" w:rsidRPr="00CE11BC" w:rsidRDefault="00CE11BC" w:rsidP="006E4A95">
          <w:pPr>
            <w:jc w:val="center"/>
            <w:rPr>
              <w:b/>
              <w:bCs/>
              <w:sz w:val="28"/>
              <w:szCs w:val="28"/>
            </w:rPr>
          </w:pPr>
        </w:p>
        <w:p w14:paraId="65BE132A" w14:textId="0A805191" w:rsidR="00F04934" w:rsidRPr="00CE11BC" w:rsidRDefault="00F04934" w:rsidP="006E4A95">
          <w:pPr>
            <w:jc w:val="center"/>
            <w:rPr>
              <w:b/>
              <w:bCs/>
              <w:sz w:val="28"/>
              <w:szCs w:val="28"/>
            </w:rPr>
          </w:pPr>
          <w:r w:rsidRPr="00CE11BC">
            <w:rPr>
              <w:b/>
              <w:bCs/>
              <w:sz w:val="28"/>
              <w:szCs w:val="28"/>
            </w:rPr>
            <w:t>Andrew Lindsay</w:t>
          </w:r>
        </w:p>
        <w:p w14:paraId="77C5CB6A" w14:textId="347B1EEC" w:rsidR="00F04934" w:rsidRPr="00CE11BC" w:rsidRDefault="00F04934" w:rsidP="006E4A95">
          <w:pPr>
            <w:jc w:val="center"/>
            <w:rPr>
              <w:b/>
              <w:bCs/>
              <w:sz w:val="28"/>
              <w:szCs w:val="28"/>
            </w:rPr>
          </w:pPr>
          <w:r w:rsidRPr="00CE11BC">
            <w:rPr>
              <w:b/>
              <w:bCs/>
              <w:sz w:val="28"/>
              <w:szCs w:val="28"/>
            </w:rPr>
            <w:t>2021</w:t>
          </w:r>
        </w:p>
        <w:p w14:paraId="742C2D8B" w14:textId="77777777" w:rsidR="00F04934" w:rsidRDefault="004D456D" w:rsidP="005206DF">
          <w:pPr>
            <w:jc w:val="both"/>
            <w:rPr>
              <w:b/>
              <w:bCs/>
              <w:lang w:val="en-US"/>
            </w:rPr>
          </w:pPr>
          <w:r w:rsidRPr="00F04934">
            <w:rPr>
              <w:b/>
              <w:bCs/>
              <w:lang w:val="en-US"/>
            </w:rPr>
            <w:br w:type="page"/>
          </w:r>
        </w:p>
        <w:p w14:paraId="590F95EF" w14:textId="0E955E56" w:rsidR="002F6814" w:rsidRDefault="002F6814" w:rsidP="0098534B">
          <w:pPr>
            <w:pStyle w:val="Heading1"/>
            <w:numPr>
              <w:ilvl w:val="0"/>
              <w:numId w:val="0"/>
            </w:numPr>
          </w:pPr>
          <w:bookmarkStart w:id="0" w:name="_Toc88049338"/>
          <w:r>
            <w:lastRenderedPageBreak/>
            <w:t>Declaration</w:t>
          </w:r>
          <w:bookmarkEnd w:id="0"/>
        </w:p>
        <w:p w14:paraId="622B561A" w14:textId="53B16F81" w:rsidR="00F04934" w:rsidRPr="00F04934" w:rsidRDefault="00F04934" w:rsidP="005206DF">
          <w:pPr>
            <w:spacing w:after="42" w:line="264" w:lineRule="auto"/>
            <w:ind w:left="-5" w:right="653" w:hanging="10"/>
            <w:jc w:val="both"/>
            <w:rPr>
              <w:rFonts w:ascii="Arial" w:eastAsia="Arial" w:hAnsi="Arial" w:cs="Arial"/>
              <w:b/>
              <w:bCs/>
              <w:sz w:val="28"/>
              <w:szCs w:val="28"/>
            </w:rPr>
          </w:pPr>
          <w:r w:rsidRPr="00F04934">
            <w:rPr>
              <w:b/>
              <w:bCs/>
              <w:sz w:val="28"/>
              <w:szCs w:val="28"/>
            </w:rPr>
            <w:t xml:space="preserve">This Thesis was written at the </w:t>
          </w:r>
          <w:proofErr w:type="spellStart"/>
          <w:r w:rsidRPr="00F04934">
            <w:rPr>
              <w:b/>
              <w:bCs/>
              <w:sz w:val="28"/>
              <w:szCs w:val="28"/>
            </w:rPr>
            <w:t>Deutsches</w:t>
          </w:r>
          <w:proofErr w:type="spellEnd"/>
          <w:r w:rsidRPr="00F04934">
            <w:rPr>
              <w:b/>
              <w:bCs/>
              <w:sz w:val="28"/>
              <w:szCs w:val="28"/>
            </w:rPr>
            <w:t xml:space="preserve"> </w:t>
          </w:r>
          <w:proofErr w:type="spellStart"/>
          <w:r w:rsidRPr="00F04934">
            <w:rPr>
              <w:b/>
              <w:bCs/>
              <w:sz w:val="28"/>
              <w:szCs w:val="28"/>
            </w:rPr>
            <w:t>Krebsforschungszentrum</w:t>
          </w:r>
          <w:proofErr w:type="spellEnd"/>
          <w:r w:rsidRPr="00F04934">
            <w:rPr>
              <w:b/>
              <w:bCs/>
              <w:sz w:val="28"/>
              <w:szCs w:val="28"/>
            </w:rPr>
            <w:t xml:space="preserve"> in the period from 02/06/2021 to 02/12/2021 under the supervision of Dr. Reka Toth</w:t>
          </w:r>
        </w:p>
        <w:p w14:paraId="2BD48B1F" w14:textId="7DFBDC33" w:rsidR="00F04934" w:rsidRDefault="00F04934" w:rsidP="005206DF">
          <w:pPr>
            <w:spacing w:after="42" w:line="264" w:lineRule="auto"/>
            <w:ind w:left="-5" w:right="653" w:hanging="10"/>
            <w:jc w:val="both"/>
            <w:rPr>
              <w:rFonts w:ascii="Arial" w:eastAsia="Arial" w:hAnsi="Arial" w:cs="Arial"/>
              <w:b/>
              <w:sz w:val="18"/>
            </w:rPr>
          </w:pPr>
        </w:p>
        <w:p w14:paraId="423B7CE0" w14:textId="7F326A06" w:rsidR="00CE11BC" w:rsidRDefault="00CE11BC" w:rsidP="005206DF">
          <w:pPr>
            <w:spacing w:after="42" w:line="264" w:lineRule="auto"/>
            <w:ind w:left="-5" w:right="653" w:hanging="10"/>
            <w:jc w:val="both"/>
            <w:rPr>
              <w:rFonts w:ascii="Arial" w:eastAsia="Arial" w:hAnsi="Arial" w:cs="Arial"/>
              <w:b/>
              <w:sz w:val="18"/>
            </w:rPr>
          </w:pPr>
        </w:p>
        <w:p w14:paraId="4C1A616A" w14:textId="77777777" w:rsidR="00CE11BC" w:rsidRDefault="00CE11BC" w:rsidP="005206DF">
          <w:pPr>
            <w:spacing w:after="42" w:line="264" w:lineRule="auto"/>
            <w:ind w:left="-5" w:right="653" w:hanging="10"/>
            <w:jc w:val="both"/>
            <w:rPr>
              <w:rFonts w:ascii="Arial" w:eastAsia="Arial" w:hAnsi="Arial" w:cs="Arial"/>
              <w:b/>
              <w:sz w:val="18"/>
            </w:rPr>
          </w:pPr>
        </w:p>
        <w:p w14:paraId="0F05E851" w14:textId="1E7E7385" w:rsidR="00F04934"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1</w:t>
          </w:r>
          <w:r w:rsidRPr="00C76233">
            <w:rPr>
              <w:rFonts w:ascii="Arial" w:eastAsia="Arial" w:hAnsi="Arial" w:cs="Arial"/>
              <w:b/>
              <w:sz w:val="23"/>
              <w:szCs w:val="23"/>
              <w:vertAlign w:val="superscript"/>
            </w:rPr>
            <w:t>st</w:t>
          </w:r>
          <w:r w:rsidRPr="00C76233">
            <w:rPr>
              <w:rFonts w:ascii="Arial" w:eastAsia="Arial" w:hAnsi="Arial" w:cs="Arial"/>
              <w:b/>
              <w:sz w:val="23"/>
              <w:szCs w:val="23"/>
            </w:rPr>
            <w:t xml:space="preserve"> Examiner:</w:t>
          </w:r>
          <w:r w:rsidRPr="00C76233">
            <w:rPr>
              <w:rFonts w:ascii="Arial" w:eastAsia="Arial" w:hAnsi="Arial" w:cs="Arial"/>
              <w:bCs/>
              <w:sz w:val="23"/>
              <w:szCs w:val="23"/>
            </w:rPr>
            <w:t xml:space="preserve"> Prof. Dr. Christoph </w:t>
          </w:r>
          <w:proofErr w:type="spellStart"/>
          <w:r w:rsidRPr="00C76233">
            <w:rPr>
              <w:rFonts w:ascii="Arial" w:eastAsia="Arial" w:hAnsi="Arial" w:cs="Arial"/>
              <w:bCs/>
              <w:sz w:val="23"/>
              <w:szCs w:val="23"/>
            </w:rPr>
            <w:t>Plass</w:t>
          </w:r>
          <w:proofErr w:type="spellEnd"/>
        </w:p>
        <w:p w14:paraId="742278E6" w14:textId="25579FE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6220DE62" w14:textId="0003BCA8" w:rsidR="00F04934" w:rsidRPr="00C76233" w:rsidRDefault="00F04934" w:rsidP="005206DF">
          <w:pPr>
            <w:spacing w:after="42" w:line="264" w:lineRule="auto"/>
            <w:ind w:left="-5" w:right="653" w:hanging="10"/>
            <w:jc w:val="both"/>
            <w:rPr>
              <w:rFonts w:ascii="Arial" w:eastAsia="Arial" w:hAnsi="Arial" w:cs="Arial"/>
              <w:bCs/>
              <w:sz w:val="23"/>
              <w:szCs w:val="23"/>
            </w:rPr>
          </w:pPr>
        </w:p>
        <w:p w14:paraId="1E703954" w14:textId="7366952D" w:rsidR="00C76233" w:rsidRPr="00CF2396" w:rsidRDefault="00C76233" w:rsidP="005206DF">
          <w:pPr>
            <w:spacing w:after="42" w:line="264" w:lineRule="auto"/>
            <w:ind w:left="-5" w:right="653" w:hanging="10"/>
            <w:jc w:val="both"/>
            <w:rPr>
              <w:rFonts w:ascii="Arial" w:eastAsia="Arial" w:hAnsi="Arial" w:cs="Arial"/>
              <w:bCs/>
              <w:sz w:val="23"/>
              <w:szCs w:val="23"/>
              <w:lang w:val="sv-SE"/>
            </w:rPr>
          </w:pPr>
          <w:r w:rsidRPr="00CF2396">
            <w:rPr>
              <w:rFonts w:ascii="Arial" w:eastAsia="Arial" w:hAnsi="Arial" w:cs="Arial"/>
              <w:b/>
              <w:sz w:val="23"/>
              <w:szCs w:val="23"/>
              <w:lang w:val="sv-SE"/>
            </w:rPr>
            <w:t>2</w:t>
          </w:r>
          <w:r w:rsidRPr="00CF2396">
            <w:rPr>
              <w:rFonts w:ascii="Arial" w:eastAsia="Arial" w:hAnsi="Arial" w:cs="Arial"/>
              <w:b/>
              <w:sz w:val="23"/>
              <w:szCs w:val="23"/>
              <w:vertAlign w:val="superscript"/>
              <w:lang w:val="sv-SE"/>
            </w:rPr>
            <w:t>nd</w:t>
          </w:r>
          <w:r w:rsidRPr="00CF2396">
            <w:rPr>
              <w:rFonts w:ascii="Arial" w:eastAsia="Arial" w:hAnsi="Arial" w:cs="Arial"/>
              <w:b/>
              <w:sz w:val="23"/>
              <w:szCs w:val="23"/>
              <w:lang w:val="sv-SE"/>
            </w:rPr>
            <w:t xml:space="preserve"> Examiner: </w:t>
          </w:r>
          <w:r w:rsidRPr="00CF2396">
            <w:rPr>
              <w:rFonts w:ascii="Arial" w:eastAsia="Arial" w:hAnsi="Arial" w:cs="Arial"/>
              <w:bCs/>
              <w:sz w:val="23"/>
              <w:szCs w:val="23"/>
              <w:lang w:val="sv-SE"/>
            </w:rPr>
            <w:t>Ret. PD Dr. Odilia Popanda</w:t>
          </w:r>
        </w:p>
        <w:p w14:paraId="5253FEA7" w14:textId="77777777" w:rsidR="00C76233" w:rsidRPr="00C76233" w:rsidRDefault="00C76233" w:rsidP="005206DF">
          <w:pPr>
            <w:spacing w:after="42" w:line="264" w:lineRule="auto"/>
            <w:ind w:left="-5" w:right="653" w:hanging="10"/>
            <w:jc w:val="both"/>
            <w:rPr>
              <w:rFonts w:ascii="Arial" w:eastAsia="Arial" w:hAnsi="Arial" w:cs="Arial"/>
              <w:bCs/>
              <w:sz w:val="23"/>
              <w:szCs w:val="23"/>
            </w:rPr>
          </w:pPr>
          <w:r w:rsidRPr="00C76233">
            <w:rPr>
              <w:rFonts w:ascii="Arial" w:eastAsia="Arial" w:hAnsi="Arial" w:cs="Arial"/>
              <w:b/>
              <w:sz w:val="23"/>
              <w:szCs w:val="23"/>
            </w:rPr>
            <w:t xml:space="preserve">Institute: </w:t>
          </w:r>
          <w:r w:rsidRPr="00C76233">
            <w:rPr>
              <w:rFonts w:ascii="Arial" w:eastAsia="Arial" w:hAnsi="Arial" w:cs="Arial"/>
              <w:bCs/>
              <w:sz w:val="23"/>
              <w:szCs w:val="23"/>
            </w:rPr>
            <w:t>German Cancer Research Center (DKFZ), Division of Cancer Epigenomics</w:t>
          </w:r>
        </w:p>
        <w:p w14:paraId="54B01C36" w14:textId="2B17F574" w:rsidR="00F04934" w:rsidRDefault="00F04934"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r w:rsidRPr="00C76233">
            <w:rPr>
              <w:rFonts w:ascii="Arial" w:eastAsia="Arial" w:hAnsi="Arial" w:cs="Arial"/>
              <w:bCs/>
              <w:sz w:val="23"/>
              <w:szCs w:val="23"/>
            </w:rPr>
            <w:t xml:space="preserve">   </w:t>
          </w:r>
        </w:p>
        <w:p w14:paraId="65716298" w14:textId="77777777" w:rsidR="00CE11BC" w:rsidRDefault="00CE11BC" w:rsidP="005206DF">
          <w:pPr>
            <w:tabs>
              <w:tab w:val="center" w:pos="464"/>
              <w:tab w:val="center" w:pos="927"/>
              <w:tab w:val="center" w:pos="1391"/>
              <w:tab w:val="center" w:pos="1855"/>
              <w:tab w:val="center" w:pos="2995"/>
            </w:tabs>
            <w:spacing w:after="16"/>
            <w:jc w:val="both"/>
            <w:rPr>
              <w:rFonts w:ascii="Arial" w:eastAsia="Arial" w:hAnsi="Arial" w:cs="Arial"/>
              <w:bCs/>
              <w:sz w:val="23"/>
              <w:szCs w:val="23"/>
            </w:rPr>
          </w:pPr>
        </w:p>
        <w:p w14:paraId="6D4D57CB" w14:textId="77777777" w:rsidR="00CE11BC" w:rsidRPr="00C76233" w:rsidRDefault="00CE11BC" w:rsidP="005206DF">
          <w:pPr>
            <w:tabs>
              <w:tab w:val="center" w:pos="464"/>
              <w:tab w:val="center" w:pos="927"/>
              <w:tab w:val="center" w:pos="1391"/>
              <w:tab w:val="center" w:pos="1855"/>
              <w:tab w:val="center" w:pos="2995"/>
            </w:tabs>
            <w:spacing w:after="16"/>
            <w:jc w:val="both"/>
            <w:rPr>
              <w:bCs/>
              <w:sz w:val="23"/>
              <w:szCs w:val="23"/>
            </w:rPr>
          </w:pPr>
        </w:p>
        <w:p w14:paraId="03373523" w14:textId="6AC79A12" w:rsidR="00F04934" w:rsidRPr="00C76233" w:rsidRDefault="00F04934" w:rsidP="005206DF">
          <w:pPr>
            <w:spacing w:after="7" w:line="264" w:lineRule="auto"/>
            <w:ind w:left="-5" w:hanging="10"/>
            <w:jc w:val="both"/>
            <w:rPr>
              <w:b/>
              <w:sz w:val="23"/>
              <w:szCs w:val="23"/>
            </w:rPr>
          </w:pPr>
          <w:r w:rsidRPr="00C76233">
            <w:rPr>
              <w:rFonts w:ascii="Arial" w:eastAsia="Arial" w:hAnsi="Arial" w:cs="Arial"/>
              <w:b/>
              <w:sz w:val="23"/>
              <w:szCs w:val="23"/>
            </w:rPr>
            <w:t>I herewith declare that I wrote this Master</w:t>
          </w:r>
          <w:r w:rsidR="00C80A6E">
            <w:rPr>
              <w:rFonts w:ascii="Arial" w:eastAsia="Arial" w:hAnsi="Arial" w:cs="Arial"/>
              <w:b/>
              <w:sz w:val="23"/>
              <w:szCs w:val="23"/>
            </w:rPr>
            <w:t>s</w:t>
          </w:r>
          <w:r w:rsidRPr="00C76233">
            <w:rPr>
              <w:rFonts w:ascii="Arial" w:eastAsia="Arial" w:hAnsi="Arial" w:cs="Arial"/>
              <w:b/>
              <w:sz w:val="23"/>
              <w:szCs w:val="23"/>
            </w:rPr>
            <w:t xml:space="preserve"> Thesis independently, under supervision, and that I used no other sources and aids than those indicated throughout the thesis.  </w:t>
          </w:r>
        </w:p>
        <w:p w14:paraId="77FE3A4E" w14:textId="77777777" w:rsidR="00F04934" w:rsidRDefault="00F04934" w:rsidP="005206DF">
          <w:pPr>
            <w:spacing w:after="0" w:line="268" w:lineRule="auto"/>
            <w:ind w:right="5626"/>
            <w:jc w:val="both"/>
          </w:pPr>
          <w:r>
            <w:rPr>
              <w:rFonts w:ascii="Arial" w:eastAsia="Arial" w:hAnsi="Arial" w:cs="Arial"/>
              <w:b/>
              <w:sz w:val="18"/>
            </w:rPr>
            <w:t xml:space="preserve">     </w:t>
          </w:r>
        </w:p>
        <w:p w14:paraId="083A9FAB" w14:textId="4B2DF02B" w:rsidR="00C76233" w:rsidRDefault="00F04934" w:rsidP="005206DF">
          <w:pPr>
            <w:spacing w:after="0"/>
            <w:jc w:val="both"/>
            <w:rPr>
              <w:rFonts w:ascii="Arial" w:eastAsia="Arial" w:hAnsi="Arial" w:cs="Arial"/>
              <w:b/>
              <w:sz w:val="18"/>
            </w:rPr>
          </w:pPr>
          <w:r>
            <w:rPr>
              <w:rFonts w:ascii="Arial" w:eastAsia="Arial" w:hAnsi="Arial" w:cs="Arial"/>
              <w:b/>
              <w:sz w:val="18"/>
            </w:rPr>
            <w:t xml:space="preserve"> </w:t>
          </w:r>
          <w:r>
            <w:rPr>
              <w:rFonts w:ascii="Arial" w:eastAsia="Arial" w:hAnsi="Arial" w:cs="Arial"/>
              <w:b/>
              <w:sz w:val="18"/>
            </w:rPr>
            <w:tab/>
            <w:t xml:space="preserve"> </w:t>
          </w:r>
        </w:p>
        <w:p w14:paraId="3C639157" w14:textId="77777777" w:rsidR="00CE11BC" w:rsidRDefault="00CE11BC" w:rsidP="005206DF">
          <w:pPr>
            <w:spacing w:after="0"/>
            <w:jc w:val="both"/>
            <w:rPr>
              <w:rFonts w:ascii="Arial" w:eastAsia="Arial" w:hAnsi="Arial" w:cs="Arial"/>
              <w:b/>
              <w:sz w:val="18"/>
            </w:rPr>
          </w:pPr>
        </w:p>
        <w:p w14:paraId="05F14716" w14:textId="77777777" w:rsidR="00C76233" w:rsidRDefault="00C76233" w:rsidP="005206DF">
          <w:pPr>
            <w:spacing w:after="0"/>
            <w:jc w:val="both"/>
            <w:rPr>
              <w:rFonts w:ascii="Arial" w:eastAsia="Arial" w:hAnsi="Arial" w:cs="Arial"/>
              <w:b/>
              <w:sz w:val="18"/>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76233" w14:paraId="000982B0" w14:textId="77777777" w:rsidTr="00C76233">
            <w:tc>
              <w:tcPr>
                <w:tcW w:w="3116" w:type="dxa"/>
                <w:tcBorders>
                  <w:bottom w:val="single" w:sz="4" w:space="0" w:color="auto"/>
                </w:tcBorders>
                <w:vAlign w:val="bottom"/>
              </w:tcPr>
              <w:p w14:paraId="2F8CF0C4" w14:textId="06A3BC23" w:rsidR="00C76233" w:rsidRPr="00C76233" w:rsidRDefault="00C76233" w:rsidP="005206DF">
                <w:pPr>
                  <w:jc w:val="both"/>
                  <w:rPr>
                    <w:rFonts w:ascii="Arial" w:eastAsia="Arial" w:hAnsi="Arial" w:cs="Arial"/>
                    <w:bCs/>
                    <w:sz w:val="32"/>
                    <w:szCs w:val="32"/>
                  </w:rPr>
                </w:pPr>
                <w:r w:rsidRPr="00C76233">
                  <w:rPr>
                    <w:rFonts w:ascii="Arial" w:eastAsia="Arial" w:hAnsi="Arial" w:cs="Arial"/>
                    <w:bCs/>
                    <w:sz w:val="32"/>
                    <w:szCs w:val="32"/>
                  </w:rPr>
                  <w:t>02/12/2021</w:t>
                </w:r>
              </w:p>
            </w:tc>
            <w:tc>
              <w:tcPr>
                <w:tcW w:w="3117" w:type="dxa"/>
                <w:vAlign w:val="bottom"/>
              </w:tcPr>
              <w:p w14:paraId="4CFD4F91" w14:textId="77777777" w:rsidR="00C76233" w:rsidRDefault="00C76233" w:rsidP="005206DF">
                <w:pPr>
                  <w:jc w:val="both"/>
                  <w:rPr>
                    <w:rFonts w:ascii="Arial" w:eastAsia="Arial" w:hAnsi="Arial" w:cs="Arial"/>
                    <w:b/>
                    <w:sz w:val="18"/>
                  </w:rPr>
                </w:pPr>
              </w:p>
            </w:tc>
            <w:tc>
              <w:tcPr>
                <w:tcW w:w="3117" w:type="dxa"/>
                <w:tcBorders>
                  <w:bottom w:val="single" w:sz="4" w:space="0" w:color="auto"/>
                </w:tcBorders>
                <w:vAlign w:val="bottom"/>
              </w:tcPr>
              <w:p w14:paraId="2CE248A4" w14:textId="78A5DB09" w:rsidR="00C76233" w:rsidRDefault="00C76233" w:rsidP="005206DF">
                <w:pPr>
                  <w:jc w:val="both"/>
                  <w:rPr>
                    <w:rFonts w:ascii="Arial" w:eastAsia="Arial" w:hAnsi="Arial" w:cs="Arial"/>
                    <w:b/>
                    <w:sz w:val="18"/>
                  </w:rPr>
                </w:pPr>
                <w:r>
                  <w:rPr>
                    <w:rFonts w:ascii="Arial" w:eastAsia="Arial" w:hAnsi="Arial" w:cs="Arial"/>
                    <w:b/>
                    <w:noProof/>
                    <w:sz w:val="18"/>
                  </w:rPr>
                  <w:drawing>
                    <wp:inline distT="0" distB="0" distL="0" distR="0" wp14:anchorId="0DD0E913" wp14:editId="4579924E">
                      <wp:extent cx="885245" cy="424180"/>
                      <wp:effectExtent l="0" t="0" r="0" b="0"/>
                      <wp:docPr id="614" name="Picture 614" descr="A pair of glass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 name="Picture 614" descr="A pair of glasses&#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910567" cy="436313"/>
                              </a:xfrm>
                              <a:prstGeom prst="rect">
                                <a:avLst/>
                              </a:prstGeom>
                            </pic:spPr>
                          </pic:pic>
                        </a:graphicData>
                      </a:graphic>
                    </wp:inline>
                  </w:drawing>
                </w:r>
              </w:p>
            </w:tc>
          </w:tr>
          <w:tr w:rsidR="00C76233" w14:paraId="3237B44E" w14:textId="77777777" w:rsidTr="00C76233">
            <w:tc>
              <w:tcPr>
                <w:tcW w:w="3116" w:type="dxa"/>
                <w:tcBorders>
                  <w:top w:val="single" w:sz="4" w:space="0" w:color="auto"/>
                </w:tcBorders>
                <w:vAlign w:val="bottom"/>
              </w:tcPr>
              <w:p w14:paraId="771EE637" w14:textId="46302407" w:rsidR="00C76233" w:rsidRDefault="00C76233" w:rsidP="005206DF">
                <w:pPr>
                  <w:jc w:val="both"/>
                  <w:rPr>
                    <w:rFonts w:ascii="Arial" w:eastAsia="Arial" w:hAnsi="Arial" w:cs="Arial"/>
                    <w:b/>
                    <w:sz w:val="18"/>
                  </w:rPr>
                </w:pPr>
                <w:r>
                  <w:rPr>
                    <w:rFonts w:ascii="Arial" w:eastAsia="Arial" w:hAnsi="Arial" w:cs="Arial"/>
                    <w:b/>
                    <w:sz w:val="18"/>
                  </w:rPr>
                  <w:t>Date</w:t>
                </w:r>
              </w:p>
            </w:tc>
            <w:tc>
              <w:tcPr>
                <w:tcW w:w="3117" w:type="dxa"/>
                <w:vAlign w:val="bottom"/>
              </w:tcPr>
              <w:p w14:paraId="7772B10E" w14:textId="77777777" w:rsidR="00C76233" w:rsidRDefault="00C76233" w:rsidP="005206DF">
                <w:pPr>
                  <w:jc w:val="both"/>
                  <w:rPr>
                    <w:rFonts w:ascii="Arial" w:eastAsia="Arial" w:hAnsi="Arial" w:cs="Arial"/>
                    <w:b/>
                    <w:sz w:val="18"/>
                  </w:rPr>
                </w:pPr>
              </w:p>
            </w:tc>
            <w:tc>
              <w:tcPr>
                <w:tcW w:w="3117" w:type="dxa"/>
                <w:tcBorders>
                  <w:top w:val="single" w:sz="4" w:space="0" w:color="auto"/>
                </w:tcBorders>
                <w:vAlign w:val="bottom"/>
              </w:tcPr>
              <w:p w14:paraId="05FF67A4" w14:textId="68B05CD0" w:rsidR="00C76233" w:rsidRDefault="00C76233" w:rsidP="005206DF">
                <w:pPr>
                  <w:jc w:val="both"/>
                  <w:rPr>
                    <w:rFonts w:ascii="Arial" w:eastAsia="Arial" w:hAnsi="Arial" w:cs="Arial"/>
                    <w:b/>
                    <w:sz w:val="18"/>
                  </w:rPr>
                </w:pPr>
                <w:r>
                  <w:rPr>
                    <w:rFonts w:ascii="Arial" w:eastAsia="Arial" w:hAnsi="Arial" w:cs="Arial"/>
                    <w:b/>
                    <w:sz w:val="18"/>
                  </w:rPr>
                  <w:t>Signature</w:t>
                </w:r>
              </w:p>
            </w:tc>
          </w:tr>
        </w:tbl>
        <w:p w14:paraId="6F0FC430" w14:textId="4C0C10E7" w:rsidR="00F04934" w:rsidRDefault="00F04934" w:rsidP="005206DF">
          <w:pPr>
            <w:spacing w:after="0"/>
            <w:jc w:val="both"/>
          </w:pPr>
          <w:r>
            <w:rPr>
              <w:rFonts w:ascii="Arial" w:eastAsia="Arial" w:hAnsi="Arial" w:cs="Arial"/>
              <w:b/>
              <w:sz w:val="18"/>
            </w:rPr>
            <w:tab/>
            <w:t xml:space="preserve"> </w:t>
          </w:r>
          <w:r>
            <w:rPr>
              <w:rFonts w:ascii="Arial" w:eastAsia="Arial" w:hAnsi="Arial" w:cs="Arial"/>
              <w:b/>
              <w:sz w:val="18"/>
            </w:rPr>
            <w:tab/>
            <w:t xml:space="preserve"> </w:t>
          </w:r>
        </w:p>
        <w:p w14:paraId="545DE102" w14:textId="73A7541C" w:rsidR="00580E98" w:rsidRDefault="00C76233"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bookmarkStart w:id="1" w:name="_Toc88049339" w:displacedByCustomXml="next"/>
        <w:sdt>
          <w:sdtPr>
            <w:rPr>
              <w:rFonts w:eastAsiaTheme="minorHAnsi" w:cstheme="minorBidi"/>
              <w:b w:val="0"/>
              <w:color w:val="auto"/>
              <w:sz w:val="22"/>
              <w:szCs w:val="22"/>
            </w:rPr>
            <w:id w:val="-1076738638"/>
            <w:docPartObj>
              <w:docPartGallery w:val="Table of Contents"/>
              <w:docPartUnique/>
            </w:docPartObj>
          </w:sdtPr>
          <w:sdtEndPr>
            <w:rPr>
              <w:bCs/>
              <w:noProof/>
            </w:rPr>
          </w:sdtEndPr>
          <w:sdtContent>
            <w:p w14:paraId="35AE5BF4" w14:textId="14D96283" w:rsidR="00250945" w:rsidRDefault="002F6814" w:rsidP="00F6350D">
              <w:pPr>
                <w:pStyle w:val="Heading1"/>
                <w:numPr>
                  <w:ilvl w:val="0"/>
                  <w:numId w:val="0"/>
                </w:numPr>
                <w:spacing w:line="192" w:lineRule="auto"/>
                <w:jc w:val="both"/>
              </w:pPr>
              <w:r>
                <w:t xml:space="preserve">Table of </w:t>
              </w:r>
              <w:r w:rsidR="00250945">
                <w:t>Contents</w:t>
              </w:r>
              <w:bookmarkEnd w:id="1"/>
            </w:p>
            <w:p w14:paraId="0C7A638D" w14:textId="6E427C35" w:rsidR="00D668FD" w:rsidRDefault="00360ADF">
              <w:pPr>
                <w:pStyle w:val="TOC1"/>
                <w:tabs>
                  <w:tab w:val="right" w:leader="dot" w:pos="9350"/>
                </w:tabs>
                <w:rPr>
                  <w:rFonts w:eastAsiaTheme="minorEastAsia"/>
                  <w:b w:val="0"/>
                  <w:noProof/>
                  <w:lang w:eastAsia="en-CA"/>
                </w:rPr>
              </w:pPr>
              <w:r>
                <w:rPr>
                  <w:b w:val="0"/>
                </w:rPr>
                <w:fldChar w:fldCharType="begin"/>
              </w:r>
              <w:r>
                <w:rPr>
                  <w:b w:val="0"/>
                </w:rPr>
                <w:instrText xml:space="preserve"> TOC \o "1-3" \h \z \u </w:instrText>
              </w:r>
              <w:r>
                <w:rPr>
                  <w:b w:val="0"/>
                </w:rPr>
                <w:fldChar w:fldCharType="separate"/>
              </w:r>
              <w:hyperlink w:anchor="_Toc88049338" w:history="1">
                <w:r w:rsidR="00D668FD" w:rsidRPr="001A3129">
                  <w:rPr>
                    <w:rStyle w:val="Hyperlink"/>
                    <w:noProof/>
                  </w:rPr>
                  <w:t>Declaration</w:t>
                </w:r>
                <w:r w:rsidR="00D668FD">
                  <w:rPr>
                    <w:noProof/>
                    <w:webHidden/>
                  </w:rPr>
                  <w:tab/>
                </w:r>
                <w:r w:rsidR="00D668FD">
                  <w:rPr>
                    <w:noProof/>
                    <w:webHidden/>
                  </w:rPr>
                  <w:fldChar w:fldCharType="begin"/>
                </w:r>
                <w:r w:rsidR="00D668FD">
                  <w:rPr>
                    <w:noProof/>
                    <w:webHidden/>
                  </w:rPr>
                  <w:instrText xml:space="preserve"> PAGEREF _Toc88049338 \h </w:instrText>
                </w:r>
                <w:r w:rsidR="00D668FD">
                  <w:rPr>
                    <w:noProof/>
                    <w:webHidden/>
                  </w:rPr>
                </w:r>
                <w:r w:rsidR="00D668FD">
                  <w:rPr>
                    <w:noProof/>
                    <w:webHidden/>
                  </w:rPr>
                  <w:fldChar w:fldCharType="separate"/>
                </w:r>
                <w:r w:rsidR="00D668FD">
                  <w:rPr>
                    <w:noProof/>
                    <w:webHidden/>
                  </w:rPr>
                  <w:t>1</w:t>
                </w:r>
                <w:r w:rsidR="00D668FD">
                  <w:rPr>
                    <w:noProof/>
                    <w:webHidden/>
                  </w:rPr>
                  <w:fldChar w:fldCharType="end"/>
                </w:r>
              </w:hyperlink>
            </w:p>
            <w:p w14:paraId="4E49C0D5" w14:textId="0141E27C" w:rsidR="00D668FD" w:rsidRDefault="00D668FD">
              <w:pPr>
                <w:pStyle w:val="TOC1"/>
                <w:tabs>
                  <w:tab w:val="right" w:leader="dot" w:pos="9350"/>
                </w:tabs>
                <w:rPr>
                  <w:rFonts w:eastAsiaTheme="minorEastAsia"/>
                  <w:b w:val="0"/>
                  <w:noProof/>
                  <w:lang w:eastAsia="en-CA"/>
                </w:rPr>
              </w:pPr>
              <w:hyperlink w:anchor="_Toc88049339" w:history="1">
                <w:r w:rsidRPr="001A3129">
                  <w:rPr>
                    <w:rStyle w:val="Hyperlink"/>
                    <w:noProof/>
                  </w:rPr>
                  <w:t>Table of Contents</w:t>
                </w:r>
                <w:r>
                  <w:rPr>
                    <w:noProof/>
                    <w:webHidden/>
                  </w:rPr>
                  <w:tab/>
                </w:r>
                <w:r>
                  <w:rPr>
                    <w:noProof/>
                    <w:webHidden/>
                  </w:rPr>
                  <w:fldChar w:fldCharType="begin"/>
                </w:r>
                <w:r>
                  <w:rPr>
                    <w:noProof/>
                    <w:webHidden/>
                  </w:rPr>
                  <w:instrText xml:space="preserve"> PAGEREF _Toc88049339 \h </w:instrText>
                </w:r>
                <w:r>
                  <w:rPr>
                    <w:noProof/>
                    <w:webHidden/>
                  </w:rPr>
                </w:r>
                <w:r>
                  <w:rPr>
                    <w:noProof/>
                    <w:webHidden/>
                  </w:rPr>
                  <w:fldChar w:fldCharType="separate"/>
                </w:r>
                <w:r>
                  <w:rPr>
                    <w:noProof/>
                    <w:webHidden/>
                  </w:rPr>
                  <w:t>2</w:t>
                </w:r>
                <w:r>
                  <w:rPr>
                    <w:noProof/>
                    <w:webHidden/>
                  </w:rPr>
                  <w:fldChar w:fldCharType="end"/>
                </w:r>
              </w:hyperlink>
            </w:p>
            <w:p w14:paraId="7E779673" w14:textId="65AC1244" w:rsidR="00D668FD" w:rsidRDefault="00D668FD">
              <w:pPr>
                <w:pStyle w:val="TOC1"/>
                <w:tabs>
                  <w:tab w:val="right" w:leader="dot" w:pos="9350"/>
                </w:tabs>
                <w:rPr>
                  <w:rFonts w:eastAsiaTheme="minorEastAsia"/>
                  <w:b w:val="0"/>
                  <w:noProof/>
                  <w:lang w:eastAsia="en-CA"/>
                </w:rPr>
              </w:pPr>
              <w:hyperlink w:anchor="_Toc88049340" w:history="1">
                <w:r w:rsidRPr="001A3129">
                  <w:rPr>
                    <w:rStyle w:val="Hyperlink"/>
                    <w:noProof/>
                    <w:lang w:val="en-US"/>
                  </w:rPr>
                  <w:t>List of figures</w:t>
                </w:r>
                <w:r>
                  <w:rPr>
                    <w:noProof/>
                    <w:webHidden/>
                  </w:rPr>
                  <w:tab/>
                </w:r>
                <w:r>
                  <w:rPr>
                    <w:noProof/>
                    <w:webHidden/>
                  </w:rPr>
                  <w:fldChar w:fldCharType="begin"/>
                </w:r>
                <w:r>
                  <w:rPr>
                    <w:noProof/>
                    <w:webHidden/>
                  </w:rPr>
                  <w:instrText xml:space="preserve"> PAGEREF _Toc88049340 \h </w:instrText>
                </w:r>
                <w:r>
                  <w:rPr>
                    <w:noProof/>
                    <w:webHidden/>
                  </w:rPr>
                </w:r>
                <w:r>
                  <w:rPr>
                    <w:noProof/>
                    <w:webHidden/>
                  </w:rPr>
                  <w:fldChar w:fldCharType="separate"/>
                </w:r>
                <w:r>
                  <w:rPr>
                    <w:noProof/>
                    <w:webHidden/>
                  </w:rPr>
                  <w:t>3</w:t>
                </w:r>
                <w:r>
                  <w:rPr>
                    <w:noProof/>
                    <w:webHidden/>
                  </w:rPr>
                  <w:fldChar w:fldCharType="end"/>
                </w:r>
              </w:hyperlink>
            </w:p>
            <w:p w14:paraId="4CD3A945" w14:textId="737C38E1" w:rsidR="00D668FD" w:rsidRDefault="00D668FD">
              <w:pPr>
                <w:pStyle w:val="TOC1"/>
                <w:tabs>
                  <w:tab w:val="right" w:leader="dot" w:pos="9350"/>
                </w:tabs>
                <w:rPr>
                  <w:rFonts w:eastAsiaTheme="minorEastAsia"/>
                  <w:b w:val="0"/>
                  <w:noProof/>
                  <w:lang w:eastAsia="en-CA"/>
                </w:rPr>
              </w:pPr>
              <w:hyperlink w:anchor="_Toc88049341" w:history="1">
                <w:r w:rsidRPr="001A3129">
                  <w:rPr>
                    <w:rStyle w:val="Hyperlink"/>
                    <w:noProof/>
                    <w:lang w:val="en-US"/>
                  </w:rPr>
                  <w:t>List of tables</w:t>
                </w:r>
                <w:r>
                  <w:rPr>
                    <w:noProof/>
                    <w:webHidden/>
                  </w:rPr>
                  <w:tab/>
                </w:r>
                <w:r>
                  <w:rPr>
                    <w:noProof/>
                    <w:webHidden/>
                  </w:rPr>
                  <w:fldChar w:fldCharType="begin"/>
                </w:r>
                <w:r>
                  <w:rPr>
                    <w:noProof/>
                    <w:webHidden/>
                  </w:rPr>
                  <w:instrText xml:space="preserve"> PAGEREF _Toc88049341 \h </w:instrText>
                </w:r>
                <w:r>
                  <w:rPr>
                    <w:noProof/>
                    <w:webHidden/>
                  </w:rPr>
                </w:r>
                <w:r>
                  <w:rPr>
                    <w:noProof/>
                    <w:webHidden/>
                  </w:rPr>
                  <w:fldChar w:fldCharType="separate"/>
                </w:r>
                <w:r>
                  <w:rPr>
                    <w:noProof/>
                    <w:webHidden/>
                  </w:rPr>
                  <w:t>3</w:t>
                </w:r>
                <w:r>
                  <w:rPr>
                    <w:noProof/>
                    <w:webHidden/>
                  </w:rPr>
                  <w:fldChar w:fldCharType="end"/>
                </w:r>
              </w:hyperlink>
            </w:p>
            <w:p w14:paraId="6F11A0B1" w14:textId="54D6F5AE" w:rsidR="00D668FD" w:rsidRDefault="00D668FD">
              <w:pPr>
                <w:pStyle w:val="TOC1"/>
                <w:tabs>
                  <w:tab w:val="right" w:leader="dot" w:pos="9350"/>
                </w:tabs>
                <w:rPr>
                  <w:rFonts w:eastAsiaTheme="minorEastAsia"/>
                  <w:b w:val="0"/>
                  <w:noProof/>
                  <w:lang w:eastAsia="en-CA"/>
                </w:rPr>
              </w:pPr>
              <w:hyperlink w:anchor="_Toc88049342" w:history="1">
                <w:r w:rsidRPr="001A3129">
                  <w:rPr>
                    <w:rStyle w:val="Hyperlink"/>
                    <w:noProof/>
                    <w:lang w:val="en-US"/>
                  </w:rPr>
                  <w:t>List of abbreviations</w:t>
                </w:r>
                <w:r>
                  <w:rPr>
                    <w:noProof/>
                    <w:webHidden/>
                  </w:rPr>
                  <w:tab/>
                </w:r>
                <w:r>
                  <w:rPr>
                    <w:noProof/>
                    <w:webHidden/>
                  </w:rPr>
                  <w:fldChar w:fldCharType="begin"/>
                </w:r>
                <w:r>
                  <w:rPr>
                    <w:noProof/>
                    <w:webHidden/>
                  </w:rPr>
                  <w:instrText xml:space="preserve"> PAGEREF _Toc88049342 \h </w:instrText>
                </w:r>
                <w:r>
                  <w:rPr>
                    <w:noProof/>
                    <w:webHidden/>
                  </w:rPr>
                </w:r>
                <w:r>
                  <w:rPr>
                    <w:noProof/>
                    <w:webHidden/>
                  </w:rPr>
                  <w:fldChar w:fldCharType="separate"/>
                </w:r>
                <w:r>
                  <w:rPr>
                    <w:noProof/>
                    <w:webHidden/>
                  </w:rPr>
                  <w:t>3</w:t>
                </w:r>
                <w:r>
                  <w:rPr>
                    <w:noProof/>
                    <w:webHidden/>
                  </w:rPr>
                  <w:fldChar w:fldCharType="end"/>
                </w:r>
              </w:hyperlink>
            </w:p>
            <w:p w14:paraId="124EA455" w14:textId="413C0BEE" w:rsidR="00D668FD" w:rsidRDefault="00D668FD">
              <w:pPr>
                <w:pStyle w:val="TOC1"/>
                <w:tabs>
                  <w:tab w:val="right" w:leader="dot" w:pos="9350"/>
                </w:tabs>
                <w:rPr>
                  <w:rFonts w:eastAsiaTheme="minorEastAsia"/>
                  <w:b w:val="0"/>
                  <w:noProof/>
                  <w:lang w:eastAsia="en-CA"/>
                </w:rPr>
              </w:pPr>
              <w:hyperlink w:anchor="_Toc88049343" w:history="1">
                <w:r w:rsidRPr="001A3129">
                  <w:rPr>
                    <w:rStyle w:val="Hyperlink"/>
                    <w:noProof/>
                    <w:lang w:val="en-US"/>
                  </w:rPr>
                  <w:t>1. Abstract</w:t>
                </w:r>
                <w:r>
                  <w:rPr>
                    <w:noProof/>
                    <w:webHidden/>
                  </w:rPr>
                  <w:tab/>
                </w:r>
                <w:r>
                  <w:rPr>
                    <w:noProof/>
                    <w:webHidden/>
                  </w:rPr>
                  <w:fldChar w:fldCharType="begin"/>
                </w:r>
                <w:r>
                  <w:rPr>
                    <w:noProof/>
                    <w:webHidden/>
                  </w:rPr>
                  <w:instrText xml:space="preserve"> PAGEREF _Toc88049343 \h </w:instrText>
                </w:r>
                <w:r>
                  <w:rPr>
                    <w:noProof/>
                    <w:webHidden/>
                  </w:rPr>
                </w:r>
                <w:r>
                  <w:rPr>
                    <w:noProof/>
                    <w:webHidden/>
                  </w:rPr>
                  <w:fldChar w:fldCharType="separate"/>
                </w:r>
                <w:r>
                  <w:rPr>
                    <w:noProof/>
                    <w:webHidden/>
                  </w:rPr>
                  <w:t>5</w:t>
                </w:r>
                <w:r>
                  <w:rPr>
                    <w:noProof/>
                    <w:webHidden/>
                  </w:rPr>
                  <w:fldChar w:fldCharType="end"/>
                </w:r>
              </w:hyperlink>
            </w:p>
            <w:p w14:paraId="6E03186F" w14:textId="626CA438" w:rsidR="00D668FD" w:rsidRDefault="00D668FD">
              <w:pPr>
                <w:pStyle w:val="TOC1"/>
                <w:tabs>
                  <w:tab w:val="right" w:leader="dot" w:pos="9350"/>
                </w:tabs>
                <w:rPr>
                  <w:rFonts w:eastAsiaTheme="minorEastAsia"/>
                  <w:b w:val="0"/>
                  <w:noProof/>
                  <w:lang w:eastAsia="en-CA"/>
                </w:rPr>
              </w:pPr>
              <w:hyperlink w:anchor="_Toc88049344" w:history="1">
                <w:r w:rsidRPr="001A3129">
                  <w:rPr>
                    <w:rStyle w:val="Hyperlink"/>
                    <w:noProof/>
                    <w:lang w:val="en-US"/>
                  </w:rPr>
                  <w:t>2. Introduction</w:t>
                </w:r>
                <w:r>
                  <w:rPr>
                    <w:noProof/>
                    <w:webHidden/>
                  </w:rPr>
                  <w:tab/>
                </w:r>
                <w:r>
                  <w:rPr>
                    <w:noProof/>
                    <w:webHidden/>
                  </w:rPr>
                  <w:fldChar w:fldCharType="begin"/>
                </w:r>
                <w:r>
                  <w:rPr>
                    <w:noProof/>
                    <w:webHidden/>
                  </w:rPr>
                  <w:instrText xml:space="preserve"> PAGEREF _Toc88049344 \h </w:instrText>
                </w:r>
                <w:r>
                  <w:rPr>
                    <w:noProof/>
                    <w:webHidden/>
                  </w:rPr>
                </w:r>
                <w:r>
                  <w:rPr>
                    <w:noProof/>
                    <w:webHidden/>
                  </w:rPr>
                  <w:fldChar w:fldCharType="separate"/>
                </w:r>
                <w:r>
                  <w:rPr>
                    <w:noProof/>
                    <w:webHidden/>
                  </w:rPr>
                  <w:t>5</w:t>
                </w:r>
                <w:r>
                  <w:rPr>
                    <w:noProof/>
                    <w:webHidden/>
                  </w:rPr>
                  <w:fldChar w:fldCharType="end"/>
                </w:r>
              </w:hyperlink>
            </w:p>
            <w:p w14:paraId="07CD4613" w14:textId="794EE682" w:rsidR="00D668FD" w:rsidRDefault="00D668FD">
              <w:pPr>
                <w:pStyle w:val="TOC2"/>
                <w:tabs>
                  <w:tab w:val="right" w:leader="dot" w:pos="9350"/>
                </w:tabs>
                <w:rPr>
                  <w:rFonts w:eastAsiaTheme="minorEastAsia"/>
                  <w:noProof/>
                  <w:lang w:eastAsia="en-CA"/>
                </w:rPr>
              </w:pPr>
              <w:hyperlink w:anchor="_Toc88049345" w:history="1">
                <w:r w:rsidRPr="001A3129">
                  <w:rPr>
                    <w:rStyle w:val="Hyperlink"/>
                    <w:noProof/>
                  </w:rPr>
                  <w:t>2.1. Epigenetics</w:t>
                </w:r>
                <w:r>
                  <w:rPr>
                    <w:noProof/>
                    <w:webHidden/>
                  </w:rPr>
                  <w:tab/>
                </w:r>
                <w:r>
                  <w:rPr>
                    <w:noProof/>
                    <w:webHidden/>
                  </w:rPr>
                  <w:fldChar w:fldCharType="begin"/>
                </w:r>
                <w:r>
                  <w:rPr>
                    <w:noProof/>
                    <w:webHidden/>
                  </w:rPr>
                  <w:instrText xml:space="preserve"> PAGEREF _Toc88049345 \h </w:instrText>
                </w:r>
                <w:r>
                  <w:rPr>
                    <w:noProof/>
                    <w:webHidden/>
                  </w:rPr>
                </w:r>
                <w:r>
                  <w:rPr>
                    <w:noProof/>
                    <w:webHidden/>
                  </w:rPr>
                  <w:fldChar w:fldCharType="separate"/>
                </w:r>
                <w:r>
                  <w:rPr>
                    <w:noProof/>
                    <w:webHidden/>
                  </w:rPr>
                  <w:t>5</w:t>
                </w:r>
                <w:r>
                  <w:rPr>
                    <w:noProof/>
                    <w:webHidden/>
                  </w:rPr>
                  <w:fldChar w:fldCharType="end"/>
                </w:r>
              </w:hyperlink>
            </w:p>
            <w:p w14:paraId="6906022B" w14:textId="20392A05" w:rsidR="00D668FD" w:rsidRDefault="00D668FD">
              <w:pPr>
                <w:pStyle w:val="TOC3"/>
                <w:tabs>
                  <w:tab w:val="right" w:leader="dot" w:pos="9350"/>
                </w:tabs>
                <w:rPr>
                  <w:rFonts w:eastAsiaTheme="minorEastAsia"/>
                  <w:noProof/>
                  <w:lang w:eastAsia="en-CA"/>
                </w:rPr>
              </w:pPr>
              <w:hyperlink w:anchor="_Toc88049346" w:history="1">
                <w:r w:rsidRPr="001A3129">
                  <w:rPr>
                    <w:rStyle w:val="Hyperlink"/>
                    <w:noProof/>
                    <w:lang w:val="en-US"/>
                  </w:rPr>
                  <w:t>2.1.1. Methylation</w:t>
                </w:r>
                <w:r>
                  <w:rPr>
                    <w:noProof/>
                    <w:webHidden/>
                  </w:rPr>
                  <w:tab/>
                </w:r>
                <w:r>
                  <w:rPr>
                    <w:noProof/>
                    <w:webHidden/>
                  </w:rPr>
                  <w:fldChar w:fldCharType="begin"/>
                </w:r>
                <w:r>
                  <w:rPr>
                    <w:noProof/>
                    <w:webHidden/>
                  </w:rPr>
                  <w:instrText xml:space="preserve"> PAGEREF _Toc88049346 \h </w:instrText>
                </w:r>
                <w:r>
                  <w:rPr>
                    <w:noProof/>
                    <w:webHidden/>
                  </w:rPr>
                </w:r>
                <w:r>
                  <w:rPr>
                    <w:noProof/>
                    <w:webHidden/>
                  </w:rPr>
                  <w:fldChar w:fldCharType="separate"/>
                </w:r>
                <w:r>
                  <w:rPr>
                    <w:noProof/>
                    <w:webHidden/>
                  </w:rPr>
                  <w:t>5</w:t>
                </w:r>
                <w:r>
                  <w:rPr>
                    <w:noProof/>
                    <w:webHidden/>
                  </w:rPr>
                  <w:fldChar w:fldCharType="end"/>
                </w:r>
              </w:hyperlink>
            </w:p>
            <w:p w14:paraId="268E1F76" w14:textId="0934D72C" w:rsidR="00D668FD" w:rsidRDefault="00D668FD">
              <w:pPr>
                <w:pStyle w:val="TOC3"/>
                <w:tabs>
                  <w:tab w:val="right" w:leader="dot" w:pos="9350"/>
                </w:tabs>
                <w:rPr>
                  <w:rFonts w:eastAsiaTheme="minorEastAsia"/>
                  <w:noProof/>
                  <w:lang w:eastAsia="en-CA"/>
                </w:rPr>
              </w:pPr>
              <w:hyperlink w:anchor="_Toc88049347" w:history="1">
                <w:r w:rsidRPr="001A3129">
                  <w:rPr>
                    <w:rStyle w:val="Hyperlink"/>
                    <w:noProof/>
                    <w:lang w:val="en-US"/>
                  </w:rPr>
                  <w:t>2.1.2. Gene regulation</w:t>
                </w:r>
                <w:r>
                  <w:rPr>
                    <w:noProof/>
                    <w:webHidden/>
                  </w:rPr>
                  <w:tab/>
                </w:r>
                <w:r>
                  <w:rPr>
                    <w:noProof/>
                    <w:webHidden/>
                  </w:rPr>
                  <w:fldChar w:fldCharType="begin"/>
                </w:r>
                <w:r>
                  <w:rPr>
                    <w:noProof/>
                    <w:webHidden/>
                  </w:rPr>
                  <w:instrText xml:space="preserve"> PAGEREF _Toc88049347 \h </w:instrText>
                </w:r>
                <w:r>
                  <w:rPr>
                    <w:noProof/>
                    <w:webHidden/>
                  </w:rPr>
                </w:r>
                <w:r>
                  <w:rPr>
                    <w:noProof/>
                    <w:webHidden/>
                  </w:rPr>
                  <w:fldChar w:fldCharType="separate"/>
                </w:r>
                <w:r>
                  <w:rPr>
                    <w:noProof/>
                    <w:webHidden/>
                  </w:rPr>
                  <w:t>5</w:t>
                </w:r>
                <w:r>
                  <w:rPr>
                    <w:noProof/>
                    <w:webHidden/>
                  </w:rPr>
                  <w:fldChar w:fldCharType="end"/>
                </w:r>
              </w:hyperlink>
            </w:p>
            <w:p w14:paraId="3559C4AA" w14:textId="56392685" w:rsidR="00D668FD" w:rsidRDefault="00D668FD">
              <w:pPr>
                <w:pStyle w:val="TOC3"/>
                <w:tabs>
                  <w:tab w:val="right" w:leader="dot" w:pos="9350"/>
                </w:tabs>
                <w:rPr>
                  <w:rFonts w:eastAsiaTheme="minorEastAsia"/>
                  <w:noProof/>
                  <w:lang w:eastAsia="en-CA"/>
                </w:rPr>
              </w:pPr>
              <w:hyperlink w:anchor="_Toc88049348" w:history="1">
                <w:r w:rsidRPr="001A3129">
                  <w:rPr>
                    <w:rStyle w:val="Hyperlink"/>
                    <w:noProof/>
                    <w:lang w:val="en-US"/>
                  </w:rPr>
                  <w:t>2.1.3. Differentiation and development</w:t>
                </w:r>
                <w:r>
                  <w:rPr>
                    <w:noProof/>
                    <w:webHidden/>
                  </w:rPr>
                  <w:tab/>
                </w:r>
                <w:r>
                  <w:rPr>
                    <w:noProof/>
                    <w:webHidden/>
                  </w:rPr>
                  <w:fldChar w:fldCharType="begin"/>
                </w:r>
                <w:r>
                  <w:rPr>
                    <w:noProof/>
                    <w:webHidden/>
                  </w:rPr>
                  <w:instrText xml:space="preserve"> PAGEREF _Toc88049348 \h </w:instrText>
                </w:r>
                <w:r>
                  <w:rPr>
                    <w:noProof/>
                    <w:webHidden/>
                  </w:rPr>
                </w:r>
                <w:r>
                  <w:rPr>
                    <w:noProof/>
                    <w:webHidden/>
                  </w:rPr>
                  <w:fldChar w:fldCharType="separate"/>
                </w:r>
                <w:r>
                  <w:rPr>
                    <w:noProof/>
                    <w:webHidden/>
                  </w:rPr>
                  <w:t>6</w:t>
                </w:r>
                <w:r>
                  <w:rPr>
                    <w:noProof/>
                    <w:webHidden/>
                  </w:rPr>
                  <w:fldChar w:fldCharType="end"/>
                </w:r>
              </w:hyperlink>
            </w:p>
            <w:p w14:paraId="4FDA7C95" w14:textId="00B34AE1" w:rsidR="00D668FD" w:rsidRDefault="00D668FD">
              <w:pPr>
                <w:pStyle w:val="TOC3"/>
                <w:tabs>
                  <w:tab w:val="right" w:leader="dot" w:pos="9350"/>
                </w:tabs>
                <w:rPr>
                  <w:rFonts w:eastAsiaTheme="minorEastAsia"/>
                  <w:noProof/>
                  <w:lang w:eastAsia="en-CA"/>
                </w:rPr>
              </w:pPr>
              <w:hyperlink w:anchor="_Toc88049349" w:history="1">
                <w:r w:rsidRPr="001A3129">
                  <w:rPr>
                    <w:rStyle w:val="Hyperlink"/>
                    <w:noProof/>
                    <w:lang w:val="en-US"/>
                  </w:rPr>
                  <w:t>2.1.4. Epimutations</w:t>
                </w:r>
                <w:r>
                  <w:rPr>
                    <w:noProof/>
                    <w:webHidden/>
                  </w:rPr>
                  <w:tab/>
                </w:r>
                <w:r>
                  <w:rPr>
                    <w:noProof/>
                    <w:webHidden/>
                  </w:rPr>
                  <w:fldChar w:fldCharType="begin"/>
                </w:r>
                <w:r>
                  <w:rPr>
                    <w:noProof/>
                    <w:webHidden/>
                  </w:rPr>
                  <w:instrText xml:space="preserve"> PAGEREF _Toc88049349 \h </w:instrText>
                </w:r>
                <w:r>
                  <w:rPr>
                    <w:noProof/>
                    <w:webHidden/>
                  </w:rPr>
                </w:r>
                <w:r>
                  <w:rPr>
                    <w:noProof/>
                    <w:webHidden/>
                  </w:rPr>
                  <w:fldChar w:fldCharType="separate"/>
                </w:r>
                <w:r>
                  <w:rPr>
                    <w:noProof/>
                    <w:webHidden/>
                  </w:rPr>
                  <w:t>6</w:t>
                </w:r>
                <w:r>
                  <w:rPr>
                    <w:noProof/>
                    <w:webHidden/>
                  </w:rPr>
                  <w:fldChar w:fldCharType="end"/>
                </w:r>
              </w:hyperlink>
            </w:p>
            <w:p w14:paraId="0BEA3D45" w14:textId="41E1B6A4" w:rsidR="00D668FD" w:rsidRDefault="00D668FD">
              <w:pPr>
                <w:pStyle w:val="TOC2"/>
                <w:tabs>
                  <w:tab w:val="right" w:leader="dot" w:pos="9350"/>
                </w:tabs>
                <w:rPr>
                  <w:rFonts w:eastAsiaTheme="minorEastAsia"/>
                  <w:noProof/>
                  <w:lang w:eastAsia="en-CA"/>
                </w:rPr>
              </w:pPr>
              <w:hyperlink w:anchor="_Toc88049350" w:history="1">
                <w:r w:rsidRPr="001A3129">
                  <w:rPr>
                    <w:rStyle w:val="Hyperlink"/>
                    <w:noProof/>
                    <w:lang w:val="en-US"/>
                  </w:rPr>
                  <w:t>2.2. Implications to disease</w:t>
                </w:r>
                <w:r>
                  <w:rPr>
                    <w:noProof/>
                    <w:webHidden/>
                  </w:rPr>
                  <w:tab/>
                </w:r>
                <w:r>
                  <w:rPr>
                    <w:noProof/>
                    <w:webHidden/>
                  </w:rPr>
                  <w:fldChar w:fldCharType="begin"/>
                </w:r>
                <w:r>
                  <w:rPr>
                    <w:noProof/>
                    <w:webHidden/>
                  </w:rPr>
                  <w:instrText xml:space="preserve"> PAGEREF _Toc88049350 \h </w:instrText>
                </w:r>
                <w:r>
                  <w:rPr>
                    <w:noProof/>
                    <w:webHidden/>
                  </w:rPr>
                </w:r>
                <w:r>
                  <w:rPr>
                    <w:noProof/>
                    <w:webHidden/>
                  </w:rPr>
                  <w:fldChar w:fldCharType="separate"/>
                </w:r>
                <w:r>
                  <w:rPr>
                    <w:noProof/>
                    <w:webHidden/>
                  </w:rPr>
                  <w:t>7</w:t>
                </w:r>
                <w:r>
                  <w:rPr>
                    <w:noProof/>
                    <w:webHidden/>
                  </w:rPr>
                  <w:fldChar w:fldCharType="end"/>
                </w:r>
              </w:hyperlink>
            </w:p>
            <w:p w14:paraId="343D2B14" w14:textId="4A1A46F9" w:rsidR="00D668FD" w:rsidRDefault="00D668FD">
              <w:pPr>
                <w:pStyle w:val="TOC3"/>
                <w:tabs>
                  <w:tab w:val="right" w:leader="dot" w:pos="9350"/>
                </w:tabs>
                <w:rPr>
                  <w:rFonts w:eastAsiaTheme="minorEastAsia"/>
                  <w:noProof/>
                  <w:lang w:eastAsia="en-CA"/>
                </w:rPr>
              </w:pPr>
              <w:hyperlink w:anchor="_Toc88049351" w:history="1">
                <w:r w:rsidRPr="001A3129">
                  <w:rPr>
                    <w:rStyle w:val="Hyperlink"/>
                    <w:noProof/>
                    <w:lang w:val="en-US"/>
                  </w:rPr>
                  <w:t>2.2.1. Cancer</w:t>
                </w:r>
                <w:r>
                  <w:rPr>
                    <w:noProof/>
                    <w:webHidden/>
                  </w:rPr>
                  <w:tab/>
                </w:r>
                <w:r>
                  <w:rPr>
                    <w:noProof/>
                    <w:webHidden/>
                  </w:rPr>
                  <w:fldChar w:fldCharType="begin"/>
                </w:r>
                <w:r>
                  <w:rPr>
                    <w:noProof/>
                    <w:webHidden/>
                  </w:rPr>
                  <w:instrText xml:space="preserve"> PAGEREF _Toc88049351 \h </w:instrText>
                </w:r>
                <w:r>
                  <w:rPr>
                    <w:noProof/>
                    <w:webHidden/>
                  </w:rPr>
                </w:r>
                <w:r>
                  <w:rPr>
                    <w:noProof/>
                    <w:webHidden/>
                  </w:rPr>
                  <w:fldChar w:fldCharType="separate"/>
                </w:r>
                <w:r>
                  <w:rPr>
                    <w:noProof/>
                    <w:webHidden/>
                  </w:rPr>
                  <w:t>7</w:t>
                </w:r>
                <w:r>
                  <w:rPr>
                    <w:noProof/>
                    <w:webHidden/>
                  </w:rPr>
                  <w:fldChar w:fldCharType="end"/>
                </w:r>
              </w:hyperlink>
            </w:p>
            <w:p w14:paraId="29AA5BC9" w14:textId="6FA800E5" w:rsidR="00D668FD" w:rsidRDefault="00D668FD">
              <w:pPr>
                <w:pStyle w:val="TOC3"/>
                <w:tabs>
                  <w:tab w:val="right" w:leader="dot" w:pos="9350"/>
                </w:tabs>
                <w:rPr>
                  <w:rFonts w:eastAsiaTheme="minorEastAsia"/>
                  <w:noProof/>
                  <w:lang w:eastAsia="en-CA"/>
                </w:rPr>
              </w:pPr>
              <w:hyperlink w:anchor="_Toc88049352" w:history="1">
                <w:r w:rsidRPr="001A3129">
                  <w:rPr>
                    <w:rStyle w:val="Hyperlink"/>
                    <w:noProof/>
                    <w:lang w:val="en-US"/>
                  </w:rPr>
                  <w:t>2.2.2. Glioma</w:t>
                </w:r>
                <w:r>
                  <w:rPr>
                    <w:noProof/>
                    <w:webHidden/>
                  </w:rPr>
                  <w:tab/>
                </w:r>
                <w:r>
                  <w:rPr>
                    <w:noProof/>
                    <w:webHidden/>
                  </w:rPr>
                  <w:fldChar w:fldCharType="begin"/>
                </w:r>
                <w:r>
                  <w:rPr>
                    <w:noProof/>
                    <w:webHidden/>
                  </w:rPr>
                  <w:instrText xml:space="preserve"> PAGEREF _Toc88049352 \h </w:instrText>
                </w:r>
                <w:r>
                  <w:rPr>
                    <w:noProof/>
                    <w:webHidden/>
                  </w:rPr>
                </w:r>
                <w:r>
                  <w:rPr>
                    <w:noProof/>
                    <w:webHidden/>
                  </w:rPr>
                  <w:fldChar w:fldCharType="separate"/>
                </w:r>
                <w:r>
                  <w:rPr>
                    <w:noProof/>
                    <w:webHidden/>
                  </w:rPr>
                  <w:t>8</w:t>
                </w:r>
                <w:r>
                  <w:rPr>
                    <w:noProof/>
                    <w:webHidden/>
                  </w:rPr>
                  <w:fldChar w:fldCharType="end"/>
                </w:r>
              </w:hyperlink>
            </w:p>
            <w:p w14:paraId="078FE65F" w14:textId="5C994851" w:rsidR="00D668FD" w:rsidRDefault="00D668FD">
              <w:pPr>
                <w:pStyle w:val="TOC3"/>
                <w:tabs>
                  <w:tab w:val="right" w:leader="dot" w:pos="9350"/>
                </w:tabs>
                <w:rPr>
                  <w:rFonts w:eastAsiaTheme="minorEastAsia"/>
                  <w:noProof/>
                  <w:lang w:eastAsia="en-CA"/>
                </w:rPr>
              </w:pPr>
              <w:hyperlink w:anchor="_Toc88049353" w:history="1">
                <w:r w:rsidRPr="001A3129">
                  <w:rPr>
                    <w:rStyle w:val="Hyperlink"/>
                    <w:noProof/>
                    <w:lang w:val="en-US"/>
                  </w:rPr>
                  <w:t>2.2.3. Tumor-associated macrophages</w:t>
                </w:r>
                <w:r>
                  <w:rPr>
                    <w:noProof/>
                    <w:webHidden/>
                  </w:rPr>
                  <w:tab/>
                </w:r>
                <w:r>
                  <w:rPr>
                    <w:noProof/>
                    <w:webHidden/>
                  </w:rPr>
                  <w:fldChar w:fldCharType="begin"/>
                </w:r>
                <w:r>
                  <w:rPr>
                    <w:noProof/>
                    <w:webHidden/>
                  </w:rPr>
                  <w:instrText xml:space="preserve"> PAGEREF _Toc88049353 \h </w:instrText>
                </w:r>
                <w:r>
                  <w:rPr>
                    <w:noProof/>
                    <w:webHidden/>
                  </w:rPr>
                </w:r>
                <w:r>
                  <w:rPr>
                    <w:noProof/>
                    <w:webHidden/>
                  </w:rPr>
                  <w:fldChar w:fldCharType="separate"/>
                </w:r>
                <w:r>
                  <w:rPr>
                    <w:noProof/>
                    <w:webHidden/>
                  </w:rPr>
                  <w:t>8</w:t>
                </w:r>
                <w:r>
                  <w:rPr>
                    <w:noProof/>
                    <w:webHidden/>
                  </w:rPr>
                  <w:fldChar w:fldCharType="end"/>
                </w:r>
              </w:hyperlink>
            </w:p>
            <w:p w14:paraId="36856E67" w14:textId="640CAB37" w:rsidR="00D668FD" w:rsidRDefault="00D668FD">
              <w:pPr>
                <w:pStyle w:val="TOC3"/>
                <w:tabs>
                  <w:tab w:val="right" w:leader="dot" w:pos="9350"/>
                </w:tabs>
                <w:rPr>
                  <w:rFonts w:eastAsiaTheme="minorEastAsia"/>
                  <w:noProof/>
                  <w:lang w:eastAsia="en-CA"/>
                </w:rPr>
              </w:pPr>
              <w:hyperlink w:anchor="_Toc88049354" w:history="1">
                <w:r w:rsidRPr="001A3129">
                  <w:rPr>
                    <w:rStyle w:val="Hyperlink"/>
                    <w:noProof/>
                    <w:lang w:val="en-US"/>
                  </w:rPr>
                  <w:t>2.2.4. Potential for treatments</w:t>
                </w:r>
                <w:r>
                  <w:rPr>
                    <w:noProof/>
                    <w:webHidden/>
                  </w:rPr>
                  <w:tab/>
                </w:r>
                <w:r>
                  <w:rPr>
                    <w:noProof/>
                    <w:webHidden/>
                  </w:rPr>
                  <w:fldChar w:fldCharType="begin"/>
                </w:r>
                <w:r>
                  <w:rPr>
                    <w:noProof/>
                    <w:webHidden/>
                  </w:rPr>
                  <w:instrText xml:space="preserve"> PAGEREF _Toc88049354 \h </w:instrText>
                </w:r>
                <w:r>
                  <w:rPr>
                    <w:noProof/>
                    <w:webHidden/>
                  </w:rPr>
                </w:r>
                <w:r>
                  <w:rPr>
                    <w:noProof/>
                    <w:webHidden/>
                  </w:rPr>
                  <w:fldChar w:fldCharType="separate"/>
                </w:r>
                <w:r>
                  <w:rPr>
                    <w:noProof/>
                    <w:webHidden/>
                  </w:rPr>
                  <w:t>8</w:t>
                </w:r>
                <w:r>
                  <w:rPr>
                    <w:noProof/>
                    <w:webHidden/>
                  </w:rPr>
                  <w:fldChar w:fldCharType="end"/>
                </w:r>
              </w:hyperlink>
            </w:p>
            <w:p w14:paraId="37E93F7C" w14:textId="13358A67" w:rsidR="00D668FD" w:rsidRDefault="00D668FD">
              <w:pPr>
                <w:pStyle w:val="TOC2"/>
                <w:tabs>
                  <w:tab w:val="right" w:leader="dot" w:pos="9350"/>
                </w:tabs>
                <w:rPr>
                  <w:rFonts w:eastAsiaTheme="minorEastAsia"/>
                  <w:noProof/>
                  <w:lang w:eastAsia="en-CA"/>
                </w:rPr>
              </w:pPr>
              <w:hyperlink w:anchor="_Toc88049355" w:history="1">
                <w:r w:rsidRPr="001A3129">
                  <w:rPr>
                    <w:rStyle w:val="Hyperlink"/>
                    <w:noProof/>
                    <w:lang w:val="en-US"/>
                  </w:rPr>
                  <w:t>2.3. Quantifying methylation</w:t>
                </w:r>
                <w:r>
                  <w:rPr>
                    <w:noProof/>
                    <w:webHidden/>
                  </w:rPr>
                  <w:tab/>
                </w:r>
                <w:r>
                  <w:rPr>
                    <w:noProof/>
                    <w:webHidden/>
                  </w:rPr>
                  <w:fldChar w:fldCharType="begin"/>
                </w:r>
                <w:r>
                  <w:rPr>
                    <w:noProof/>
                    <w:webHidden/>
                  </w:rPr>
                  <w:instrText xml:space="preserve"> PAGEREF _Toc88049355 \h </w:instrText>
                </w:r>
                <w:r>
                  <w:rPr>
                    <w:noProof/>
                    <w:webHidden/>
                  </w:rPr>
                </w:r>
                <w:r>
                  <w:rPr>
                    <w:noProof/>
                    <w:webHidden/>
                  </w:rPr>
                  <w:fldChar w:fldCharType="separate"/>
                </w:r>
                <w:r>
                  <w:rPr>
                    <w:noProof/>
                    <w:webHidden/>
                  </w:rPr>
                  <w:t>10</w:t>
                </w:r>
                <w:r>
                  <w:rPr>
                    <w:noProof/>
                    <w:webHidden/>
                  </w:rPr>
                  <w:fldChar w:fldCharType="end"/>
                </w:r>
              </w:hyperlink>
            </w:p>
            <w:p w14:paraId="0A353844" w14:textId="27004833" w:rsidR="00D668FD" w:rsidRDefault="00D668FD">
              <w:pPr>
                <w:pStyle w:val="TOC3"/>
                <w:tabs>
                  <w:tab w:val="right" w:leader="dot" w:pos="9350"/>
                </w:tabs>
                <w:rPr>
                  <w:rFonts w:eastAsiaTheme="minorEastAsia"/>
                  <w:noProof/>
                  <w:lang w:eastAsia="en-CA"/>
                </w:rPr>
              </w:pPr>
              <w:hyperlink w:anchor="_Toc88049356" w:history="1">
                <w:r w:rsidRPr="001A3129">
                  <w:rPr>
                    <w:rStyle w:val="Hyperlink"/>
                    <w:noProof/>
                    <w:lang w:val="en-US"/>
                  </w:rPr>
                  <w:t>2.3.1. Methylation arrays</w:t>
                </w:r>
                <w:r>
                  <w:rPr>
                    <w:noProof/>
                    <w:webHidden/>
                  </w:rPr>
                  <w:tab/>
                </w:r>
                <w:r>
                  <w:rPr>
                    <w:noProof/>
                    <w:webHidden/>
                  </w:rPr>
                  <w:fldChar w:fldCharType="begin"/>
                </w:r>
                <w:r>
                  <w:rPr>
                    <w:noProof/>
                    <w:webHidden/>
                  </w:rPr>
                  <w:instrText xml:space="preserve"> PAGEREF _Toc88049356 \h </w:instrText>
                </w:r>
                <w:r>
                  <w:rPr>
                    <w:noProof/>
                    <w:webHidden/>
                  </w:rPr>
                </w:r>
                <w:r>
                  <w:rPr>
                    <w:noProof/>
                    <w:webHidden/>
                  </w:rPr>
                  <w:fldChar w:fldCharType="separate"/>
                </w:r>
                <w:r>
                  <w:rPr>
                    <w:noProof/>
                    <w:webHidden/>
                  </w:rPr>
                  <w:t>10</w:t>
                </w:r>
                <w:r>
                  <w:rPr>
                    <w:noProof/>
                    <w:webHidden/>
                  </w:rPr>
                  <w:fldChar w:fldCharType="end"/>
                </w:r>
              </w:hyperlink>
            </w:p>
            <w:p w14:paraId="36BC2F5E" w14:textId="23FC8D7F" w:rsidR="00D668FD" w:rsidRDefault="00D668FD">
              <w:pPr>
                <w:pStyle w:val="TOC3"/>
                <w:tabs>
                  <w:tab w:val="right" w:leader="dot" w:pos="9350"/>
                </w:tabs>
                <w:rPr>
                  <w:rFonts w:eastAsiaTheme="minorEastAsia"/>
                  <w:noProof/>
                  <w:lang w:eastAsia="en-CA"/>
                </w:rPr>
              </w:pPr>
              <w:hyperlink w:anchor="_Toc88049357" w:history="1">
                <w:r w:rsidRPr="001A3129">
                  <w:rPr>
                    <w:rStyle w:val="Hyperlink"/>
                    <w:noProof/>
                    <w:lang w:val="en-US"/>
                  </w:rPr>
                  <w:t>2.3.2. Whole genome bisulfite sequencing</w:t>
                </w:r>
                <w:r>
                  <w:rPr>
                    <w:noProof/>
                    <w:webHidden/>
                  </w:rPr>
                  <w:tab/>
                </w:r>
                <w:r>
                  <w:rPr>
                    <w:noProof/>
                    <w:webHidden/>
                  </w:rPr>
                  <w:fldChar w:fldCharType="begin"/>
                </w:r>
                <w:r>
                  <w:rPr>
                    <w:noProof/>
                    <w:webHidden/>
                  </w:rPr>
                  <w:instrText xml:space="preserve"> PAGEREF _Toc88049357 \h </w:instrText>
                </w:r>
                <w:r>
                  <w:rPr>
                    <w:noProof/>
                    <w:webHidden/>
                  </w:rPr>
                </w:r>
                <w:r>
                  <w:rPr>
                    <w:noProof/>
                    <w:webHidden/>
                  </w:rPr>
                  <w:fldChar w:fldCharType="separate"/>
                </w:r>
                <w:r>
                  <w:rPr>
                    <w:noProof/>
                    <w:webHidden/>
                  </w:rPr>
                  <w:t>10</w:t>
                </w:r>
                <w:r>
                  <w:rPr>
                    <w:noProof/>
                    <w:webHidden/>
                  </w:rPr>
                  <w:fldChar w:fldCharType="end"/>
                </w:r>
              </w:hyperlink>
            </w:p>
            <w:p w14:paraId="6C71F87F" w14:textId="5529E4E9" w:rsidR="00D668FD" w:rsidRDefault="00D668FD">
              <w:pPr>
                <w:pStyle w:val="TOC3"/>
                <w:tabs>
                  <w:tab w:val="right" w:leader="dot" w:pos="9350"/>
                </w:tabs>
                <w:rPr>
                  <w:rFonts w:eastAsiaTheme="minorEastAsia"/>
                  <w:noProof/>
                  <w:lang w:eastAsia="en-CA"/>
                </w:rPr>
              </w:pPr>
              <w:hyperlink w:anchor="_Toc88049358" w:history="1">
                <w:r w:rsidRPr="001A3129">
                  <w:rPr>
                    <w:rStyle w:val="Hyperlink"/>
                    <w:noProof/>
                    <w:lang w:val="en-US"/>
                  </w:rPr>
                  <w:t>2.3.3. Single cell bisulfite sequencing</w:t>
                </w:r>
                <w:r>
                  <w:rPr>
                    <w:noProof/>
                    <w:webHidden/>
                  </w:rPr>
                  <w:tab/>
                </w:r>
                <w:r>
                  <w:rPr>
                    <w:noProof/>
                    <w:webHidden/>
                  </w:rPr>
                  <w:fldChar w:fldCharType="begin"/>
                </w:r>
                <w:r>
                  <w:rPr>
                    <w:noProof/>
                    <w:webHidden/>
                  </w:rPr>
                  <w:instrText xml:space="preserve"> PAGEREF _Toc88049358 \h </w:instrText>
                </w:r>
                <w:r>
                  <w:rPr>
                    <w:noProof/>
                    <w:webHidden/>
                  </w:rPr>
                </w:r>
                <w:r>
                  <w:rPr>
                    <w:noProof/>
                    <w:webHidden/>
                  </w:rPr>
                  <w:fldChar w:fldCharType="separate"/>
                </w:r>
                <w:r>
                  <w:rPr>
                    <w:noProof/>
                    <w:webHidden/>
                  </w:rPr>
                  <w:t>10</w:t>
                </w:r>
                <w:r>
                  <w:rPr>
                    <w:noProof/>
                    <w:webHidden/>
                  </w:rPr>
                  <w:fldChar w:fldCharType="end"/>
                </w:r>
              </w:hyperlink>
            </w:p>
            <w:p w14:paraId="6B5707AF" w14:textId="4382D127" w:rsidR="00D668FD" w:rsidRDefault="00D668FD">
              <w:pPr>
                <w:pStyle w:val="TOC2"/>
                <w:tabs>
                  <w:tab w:val="right" w:leader="dot" w:pos="9350"/>
                </w:tabs>
                <w:rPr>
                  <w:rFonts w:eastAsiaTheme="minorEastAsia"/>
                  <w:noProof/>
                  <w:lang w:eastAsia="en-CA"/>
                </w:rPr>
              </w:pPr>
              <w:hyperlink w:anchor="_Toc88049359" w:history="1">
                <w:r w:rsidRPr="001A3129">
                  <w:rPr>
                    <w:rStyle w:val="Hyperlink"/>
                    <w:noProof/>
                    <w:lang w:val="en-US"/>
                  </w:rPr>
                  <w:t>2.4. Project aim</w:t>
                </w:r>
                <w:r>
                  <w:rPr>
                    <w:noProof/>
                    <w:webHidden/>
                  </w:rPr>
                  <w:tab/>
                </w:r>
                <w:r>
                  <w:rPr>
                    <w:noProof/>
                    <w:webHidden/>
                  </w:rPr>
                  <w:fldChar w:fldCharType="begin"/>
                </w:r>
                <w:r>
                  <w:rPr>
                    <w:noProof/>
                    <w:webHidden/>
                  </w:rPr>
                  <w:instrText xml:space="preserve"> PAGEREF _Toc88049359 \h </w:instrText>
                </w:r>
                <w:r>
                  <w:rPr>
                    <w:noProof/>
                    <w:webHidden/>
                  </w:rPr>
                </w:r>
                <w:r>
                  <w:rPr>
                    <w:noProof/>
                    <w:webHidden/>
                  </w:rPr>
                  <w:fldChar w:fldCharType="separate"/>
                </w:r>
                <w:r>
                  <w:rPr>
                    <w:noProof/>
                    <w:webHidden/>
                  </w:rPr>
                  <w:t>11</w:t>
                </w:r>
                <w:r>
                  <w:rPr>
                    <w:noProof/>
                    <w:webHidden/>
                  </w:rPr>
                  <w:fldChar w:fldCharType="end"/>
                </w:r>
              </w:hyperlink>
            </w:p>
            <w:p w14:paraId="04CEC5FB" w14:textId="7103B4FD" w:rsidR="00D668FD" w:rsidRDefault="00D668FD">
              <w:pPr>
                <w:pStyle w:val="TOC1"/>
                <w:tabs>
                  <w:tab w:val="right" w:leader="dot" w:pos="9350"/>
                </w:tabs>
                <w:rPr>
                  <w:rFonts w:eastAsiaTheme="minorEastAsia"/>
                  <w:b w:val="0"/>
                  <w:noProof/>
                  <w:lang w:eastAsia="en-CA"/>
                </w:rPr>
              </w:pPr>
              <w:hyperlink w:anchor="_Toc88049360" w:history="1">
                <w:r w:rsidRPr="001A3129">
                  <w:rPr>
                    <w:rStyle w:val="Hyperlink"/>
                    <w:noProof/>
                    <w:lang w:val="en-US"/>
                  </w:rPr>
                  <w:t>3. Methods</w:t>
                </w:r>
                <w:r>
                  <w:rPr>
                    <w:noProof/>
                    <w:webHidden/>
                  </w:rPr>
                  <w:tab/>
                </w:r>
                <w:r>
                  <w:rPr>
                    <w:noProof/>
                    <w:webHidden/>
                  </w:rPr>
                  <w:fldChar w:fldCharType="begin"/>
                </w:r>
                <w:r>
                  <w:rPr>
                    <w:noProof/>
                    <w:webHidden/>
                  </w:rPr>
                  <w:instrText xml:space="preserve"> PAGEREF _Toc88049360 \h </w:instrText>
                </w:r>
                <w:r>
                  <w:rPr>
                    <w:noProof/>
                    <w:webHidden/>
                  </w:rPr>
                </w:r>
                <w:r>
                  <w:rPr>
                    <w:noProof/>
                    <w:webHidden/>
                  </w:rPr>
                  <w:fldChar w:fldCharType="separate"/>
                </w:r>
                <w:r>
                  <w:rPr>
                    <w:noProof/>
                    <w:webHidden/>
                  </w:rPr>
                  <w:t>11</w:t>
                </w:r>
                <w:r>
                  <w:rPr>
                    <w:noProof/>
                    <w:webHidden/>
                  </w:rPr>
                  <w:fldChar w:fldCharType="end"/>
                </w:r>
              </w:hyperlink>
            </w:p>
            <w:p w14:paraId="0B8DD5F9" w14:textId="34B222C8" w:rsidR="00D668FD" w:rsidRDefault="00D668FD">
              <w:pPr>
                <w:pStyle w:val="TOC2"/>
                <w:tabs>
                  <w:tab w:val="right" w:leader="dot" w:pos="9350"/>
                </w:tabs>
                <w:rPr>
                  <w:rFonts w:eastAsiaTheme="minorEastAsia"/>
                  <w:noProof/>
                  <w:lang w:eastAsia="en-CA"/>
                </w:rPr>
              </w:pPr>
              <w:hyperlink w:anchor="_Toc88049361" w:history="1">
                <w:r w:rsidRPr="001A3129">
                  <w:rPr>
                    <w:rStyle w:val="Hyperlink"/>
                    <w:noProof/>
                    <w:lang w:val="en-US"/>
                  </w:rPr>
                  <w:t>3.1. scMethrix</w:t>
                </w:r>
                <w:r>
                  <w:rPr>
                    <w:noProof/>
                    <w:webHidden/>
                  </w:rPr>
                  <w:tab/>
                </w:r>
                <w:r>
                  <w:rPr>
                    <w:noProof/>
                    <w:webHidden/>
                  </w:rPr>
                  <w:fldChar w:fldCharType="begin"/>
                </w:r>
                <w:r>
                  <w:rPr>
                    <w:noProof/>
                    <w:webHidden/>
                  </w:rPr>
                  <w:instrText xml:space="preserve"> PAGEREF _Toc88049361 \h </w:instrText>
                </w:r>
                <w:r>
                  <w:rPr>
                    <w:noProof/>
                    <w:webHidden/>
                  </w:rPr>
                </w:r>
                <w:r>
                  <w:rPr>
                    <w:noProof/>
                    <w:webHidden/>
                  </w:rPr>
                  <w:fldChar w:fldCharType="separate"/>
                </w:r>
                <w:r>
                  <w:rPr>
                    <w:noProof/>
                    <w:webHidden/>
                  </w:rPr>
                  <w:t>11</w:t>
                </w:r>
                <w:r>
                  <w:rPr>
                    <w:noProof/>
                    <w:webHidden/>
                  </w:rPr>
                  <w:fldChar w:fldCharType="end"/>
                </w:r>
              </w:hyperlink>
            </w:p>
            <w:p w14:paraId="5B56763D" w14:textId="59E1BF9E" w:rsidR="00D668FD" w:rsidRDefault="00D668FD">
              <w:pPr>
                <w:pStyle w:val="TOC3"/>
                <w:tabs>
                  <w:tab w:val="right" w:leader="dot" w:pos="9350"/>
                </w:tabs>
                <w:rPr>
                  <w:rFonts w:eastAsiaTheme="minorEastAsia"/>
                  <w:noProof/>
                  <w:lang w:eastAsia="en-CA"/>
                </w:rPr>
              </w:pPr>
              <w:hyperlink w:anchor="_Toc88049362" w:history="1">
                <w:r w:rsidRPr="001A3129">
                  <w:rPr>
                    <w:rStyle w:val="Hyperlink"/>
                    <w:noProof/>
                    <w:lang w:val="en-US"/>
                  </w:rPr>
                  <w:t>3.1.1. Overview</w:t>
                </w:r>
                <w:r>
                  <w:rPr>
                    <w:noProof/>
                    <w:webHidden/>
                  </w:rPr>
                  <w:tab/>
                </w:r>
                <w:r>
                  <w:rPr>
                    <w:noProof/>
                    <w:webHidden/>
                  </w:rPr>
                  <w:fldChar w:fldCharType="begin"/>
                </w:r>
                <w:r>
                  <w:rPr>
                    <w:noProof/>
                    <w:webHidden/>
                  </w:rPr>
                  <w:instrText xml:space="preserve"> PAGEREF _Toc88049362 \h </w:instrText>
                </w:r>
                <w:r>
                  <w:rPr>
                    <w:noProof/>
                    <w:webHidden/>
                  </w:rPr>
                </w:r>
                <w:r>
                  <w:rPr>
                    <w:noProof/>
                    <w:webHidden/>
                  </w:rPr>
                  <w:fldChar w:fldCharType="separate"/>
                </w:r>
                <w:r>
                  <w:rPr>
                    <w:noProof/>
                    <w:webHidden/>
                  </w:rPr>
                  <w:t>11</w:t>
                </w:r>
                <w:r>
                  <w:rPr>
                    <w:noProof/>
                    <w:webHidden/>
                  </w:rPr>
                  <w:fldChar w:fldCharType="end"/>
                </w:r>
              </w:hyperlink>
            </w:p>
            <w:p w14:paraId="1F02F8A0" w14:textId="1DD49B9C" w:rsidR="00D668FD" w:rsidRDefault="00D668FD">
              <w:pPr>
                <w:pStyle w:val="TOC3"/>
                <w:tabs>
                  <w:tab w:val="right" w:leader="dot" w:pos="9350"/>
                </w:tabs>
                <w:rPr>
                  <w:rFonts w:eastAsiaTheme="minorEastAsia"/>
                  <w:noProof/>
                  <w:lang w:eastAsia="en-CA"/>
                </w:rPr>
              </w:pPr>
              <w:hyperlink w:anchor="_Toc88049363" w:history="1">
                <w:r w:rsidRPr="001A3129">
                  <w:rPr>
                    <w:rStyle w:val="Hyperlink"/>
                    <w:noProof/>
                    <w:lang w:val="en-US"/>
                  </w:rPr>
                  <w:t>3.1.2. Object structure</w:t>
                </w:r>
                <w:r>
                  <w:rPr>
                    <w:noProof/>
                    <w:webHidden/>
                  </w:rPr>
                  <w:tab/>
                </w:r>
                <w:r>
                  <w:rPr>
                    <w:noProof/>
                    <w:webHidden/>
                  </w:rPr>
                  <w:fldChar w:fldCharType="begin"/>
                </w:r>
                <w:r>
                  <w:rPr>
                    <w:noProof/>
                    <w:webHidden/>
                  </w:rPr>
                  <w:instrText xml:space="preserve"> PAGEREF _Toc88049363 \h </w:instrText>
                </w:r>
                <w:r>
                  <w:rPr>
                    <w:noProof/>
                    <w:webHidden/>
                  </w:rPr>
                </w:r>
                <w:r>
                  <w:rPr>
                    <w:noProof/>
                    <w:webHidden/>
                  </w:rPr>
                  <w:fldChar w:fldCharType="separate"/>
                </w:r>
                <w:r>
                  <w:rPr>
                    <w:noProof/>
                    <w:webHidden/>
                  </w:rPr>
                  <w:t>12</w:t>
                </w:r>
                <w:r>
                  <w:rPr>
                    <w:noProof/>
                    <w:webHidden/>
                  </w:rPr>
                  <w:fldChar w:fldCharType="end"/>
                </w:r>
              </w:hyperlink>
            </w:p>
            <w:p w14:paraId="5008CC45" w14:textId="6D3F390E" w:rsidR="00D668FD" w:rsidRDefault="00D668FD">
              <w:pPr>
                <w:pStyle w:val="TOC3"/>
                <w:tabs>
                  <w:tab w:val="right" w:leader="dot" w:pos="9350"/>
                </w:tabs>
                <w:rPr>
                  <w:rFonts w:eastAsiaTheme="minorEastAsia"/>
                  <w:noProof/>
                  <w:lang w:eastAsia="en-CA"/>
                </w:rPr>
              </w:pPr>
              <w:hyperlink w:anchor="_Toc88049364" w:history="1">
                <w:r w:rsidRPr="001A3129">
                  <w:rPr>
                    <w:rStyle w:val="Hyperlink"/>
                    <w:noProof/>
                    <w:lang w:val="en-US"/>
                  </w:rPr>
                  <w:t>3.1.3. Data handling</w:t>
                </w:r>
                <w:r>
                  <w:rPr>
                    <w:noProof/>
                    <w:webHidden/>
                  </w:rPr>
                  <w:tab/>
                </w:r>
                <w:r>
                  <w:rPr>
                    <w:noProof/>
                    <w:webHidden/>
                  </w:rPr>
                  <w:fldChar w:fldCharType="begin"/>
                </w:r>
                <w:r>
                  <w:rPr>
                    <w:noProof/>
                    <w:webHidden/>
                  </w:rPr>
                  <w:instrText xml:space="preserve"> PAGEREF _Toc88049364 \h </w:instrText>
                </w:r>
                <w:r>
                  <w:rPr>
                    <w:noProof/>
                    <w:webHidden/>
                  </w:rPr>
                </w:r>
                <w:r>
                  <w:rPr>
                    <w:noProof/>
                    <w:webHidden/>
                  </w:rPr>
                  <w:fldChar w:fldCharType="separate"/>
                </w:r>
                <w:r>
                  <w:rPr>
                    <w:noProof/>
                    <w:webHidden/>
                  </w:rPr>
                  <w:t>12</w:t>
                </w:r>
                <w:r>
                  <w:rPr>
                    <w:noProof/>
                    <w:webHidden/>
                  </w:rPr>
                  <w:fldChar w:fldCharType="end"/>
                </w:r>
              </w:hyperlink>
            </w:p>
            <w:p w14:paraId="7C914B1B" w14:textId="23BE9A9E" w:rsidR="00D668FD" w:rsidRDefault="00D668FD">
              <w:pPr>
                <w:pStyle w:val="TOC3"/>
                <w:tabs>
                  <w:tab w:val="right" w:leader="dot" w:pos="9350"/>
                </w:tabs>
                <w:rPr>
                  <w:rFonts w:eastAsiaTheme="minorEastAsia"/>
                  <w:noProof/>
                  <w:lang w:eastAsia="en-CA"/>
                </w:rPr>
              </w:pPr>
              <w:hyperlink w:anchor="_Toc88049365" w:history="1">
                <w:r w:rsidRPr="001A3129">
                  <w:rPr>
                    <w:rStyle w:val="Hyperlink"/>
                    <w:noProof/>
                    <w:lang w:val="en-US"/>
                  </w:rPr>
                  <w:t>3.1.4. Analysis</w:t>
                </w:r>
                <w:r>
                  <w:rPr>
                    <w:noProof/>
                    <w:webHidden/>
                  </w:rPr>
                  <w:tab/>
                </w:r>
                <w:r>
                  <w:rPr>
                    <w:noProof/>
                    <w:webHidden/>
                  </w:rPr>
                  <w:fldChar w:fldCharType="begin"/>
                </w:r>
                <w:r>
                  <w:rPr>
                    <w:noProof/>
                    <w:webHidden/>
                  </w:rPr>
                  <w:instrText xml:space="preserve"> PAGEREF _Toc88049365 \h </w:instrText>
                </w:r>
                <w:r>
                  <w:rPr>
                    <w:noProof/>
                    <w:webHidden/>
                  </w:rPr>
                </w:r>
                <w:r>
                  <w:rPr>
                    <w:noProof/>
                    <w:webHidden/>
                  </w:rPr>
                  <w:fldChar w:fldCharType="separate"/>
                </w:r>
                <w:r>
                  <w:rPr>
                    <w:noProof/>
                    <w:webHidden/>
                  </w:rPr>
                  <w:t>13</w:t>
                </w:r>
                <w:r>
                  <w:rPr>
                    <w:noProof/>
                    <w:webHidden/>
                  </w:rPr>
                  <w:fldChar w:fldCharType="end"/>
                </w:r>
              </w:hyperlink>
            </w:p>
            <w:p w14:paraId="6CFB350E" w14:textId="0E3F6296" w:rsidR="00D668FD" w:rsidRDefault="00D668FD">
              <w:pPr>
                <w:pStyle w:val="TOC3"/>
                <w:tabs>
                  <w:tab w:val="right" w:leader="dot" w:pos="9350"/>
                </w:tabs>
                <w:rPr>
                  <w:rFonts w:eastAsiaTheme="minorEastAsia"/>
                  <w:noProof/>
                  <w:lang w:eastAsia="en-CA"/>
                </w:rPr>
              </w:pPr>
              <w:hyperlink w:anchor="_Toc88049366" w:history="1">
                <w:r w:rsidRPr="001A3129">
                  <w:rPr>
                    <w:rStyle w:val="Hyperlink"/>
                    <w:noProof/>
                    <w:lang w:val="en-US"/>
                  </w:rPr>
                  <w:t>3.1.5. Benchmarking</w:t>
                </w:r>
                <w:r>
                  <w:rPr>
                    <w:noProof/>
                    <w:webHidden/>
                  </w:rPr>
                  <w:tab/>
                </w:r>
                <w:r>
                  <w:rPr>
                    <w:noProof/>
                    <w:webHidden/>
                  </w:rPr>
                  <w:fldChar w:fldCharType="begin"/>
                </w:r>
                <w:r>
                  <w:rPr>
                    <w:noProof/>
                    <w:webHidden/>
                  </w:rPr>
                  <w:instrText xml:space="preserve"> PAGEREF _Toc88049366 \h </w:instrText>
                </w:r>
                <w:r>
                  <w:rPr>
                    <w:noProof/>
                    <w:webHidden/>
                  </w:rPr>
                </w:r>
                <w:r>
                  <w:rPr>
                    <w:noProof/>
                    <w:webHidden/>
                  </w:rPr>
                  <w:fldChar w:fldCharType="separate"/>
                </w:r>
                <w:r>
                  <w:rPr>
                    <w:noProof/>
                    <w:webHidden/>
                  </w:rPr>
                  <w:t>17</w:t>
                </w:r>
                <w:r>
                  <w:rPr>
                    <w:noProof/>
                    <w:webHidden/>
                  </w:rPr>
                  <w:fldChar w:fldCharType="end"/>
                </w:r>
              </w:hyperlink>
            </w:p>
            <w:p w14:paraId="7C2F49CD" w14:textId="0FEDCAD3" w:rsidR="00D668FD" w:rsidRDefault="00D668FD">
              <w:pPr>
                <w:pStyle w:val="TOC2"/>
                <w:tabs>
                  <w:tab w:val="right" w:leader="dot" w:pos="9350"/>
                </w:tabs>
                <w:rPr>
                  <w:rFonts w:eastAsiaTheme="minorEastAsia"/>
                  <w:noProof/>
                  <w:lang w:eastAsia="en-CA"/>
                </w:rPr>
              </w:pPr>
              <w:hyperlink w:anchor="_Toc88049367" w:history="1">
                <w:r w:rsidRPr="001A3129">
                  <w:rPr>
                    <w:rStyle w:val="Hyperlink"/>
                    <w:noProof/>
                    <w:lang w:val="en-US"/>
                  </w:rPr>
                  <w:t>3.2. Data collection</w:t>
                </w:r>
                <w:r>
                  <w:rPr>
                    <w:noProof/>
                    <w:webHidden/>
                  </w:rPr>
                  <w:tab/>
                </w:r>
                <w:r>
                  <w:rPr>
                    <w:noProof/>
                    <w:webHidden/>
                  </w:rPr>
                  <w:fldChar w:fldCharType="begin"/>
                </w:r>
                <w:r>
                  <w:rPr>
                    <w:noProof/>
                    <w:webHidden/>
                  </w:rPr>
                  <w:instrText xml:space="preserve"> PAGEREF _Toc88049367 \h </w:instrText>
                </w:r>
                <w:r>
                  <w:rPr>
                    <w:noProof/>
                    <w:webHidden/>
                  </w:rPr>
                </w:r>
                <w:r>
                  <w:rPr>
                    <w:noProof/>
                    <w:webHidden/>
                  </w:rPr>
                  <w:fldChar w:fldCharType="separate"/>
                </w:r>
                <w:r>
                  <w:rPr>
                    <w:noProof/>
                    <w:webHidden/>
                  </w:rPr>
                  <w:t>17</w:t>
                </w:r>
                <w:r>
                  <w:rPr>
                    <w:noProof/>
                    <w:webHidden/>
                  </w:rPr>
                  <w:fldChar w:fldCharType="end"/>
                </w:r>
              </w:hyperlink>
            </w:p>
            <w:p w14:paraId="3D2F3715" w14:textId="0F972344" w:rsidR="00D668FD" w:rsidRDefault="00D668FD">
              <w:pPr>
                <w:pStyle w:val="TOC3"/>
                <w:tabs>
                  <w:tab w:val="right" w:leader="dot" w:pos="9350"/>
                </w:tabs>
                <w:rPr>
                  <w:rFonts w:eastAsiaTheme="minorEastAsia"/>
                  <w:noProof/>
                  <w:lang w:eastAsia="en-CA"/>
                </w:rPr>
              </w:pPr>
              <w:hyperlink w:anchor="_Toc88049368" w:history="1">
                <w:r w:rsidRPr="001A3129">
                  <w:rPr>
                    <w:rStyle w:val="Hyperlink"/>
                    <w:noProof/>
                    <w:lang w:val="en-US"/>
                  </w:rPr>
                  <w:t>3.2.1. Raw data</w:t>
                </w:r>
                <w:r>
                  <w:rPr>
                    <w:noProof/>
                    <w:webHidden/>
                  </w:rPr>
                  <w:tab/>
                </w:r>
                <w:r>
                  <w:rPr>
                    <w:noProof/>
                    <w:webHidden/>
                  </w:rPr>
                  <w:fldChar w:fldCharType="begin"/>
                </w:r>
                <w:r>
                  <w:rPr>
                    <w:noProof/>
                    <w:webHidden/>
                  </w:rPr>
                  <w:instrText xml:space="preserve"> PAGEREF _Toc88049368 \h </w:instrText>
                </w:r>
                <w:r>
                  <w:rPr>
                    <w:noProof/>
                    <w:webHidden/>
                  </w:rPr>
                </w:r>
                <w:r>
                  <w:rPr>
                    <w:noProof/>
                    <w:webHidden/>
                  </w:rPr>
                  <w:fldChar w:fldCharType="separate"/>
                </w:r>
                <w:r>
                  <w:rPr>
                    <w:noProof/>
                    <w:webHidden/>
                  </w:rPr>
                  <w:t>17</w:t>
                </w:r>
                <w:r>
                  <w:rPr>
                    <w:noProof/>
                    <w:webHidden/>
                  </w:rPr>
                  <w:fldChar w:fldCharType="end"/>
                </w:r>
              </w:hyperlink>
            </w:p>
            <w:p w14:paraId="5760F2F9" w14:textId="50594455" w:rsidR="00D668FD" w:rsidRDefault="00D668FD">
              <w:pPr>
                <w:pStyle w:val="TOC3"/>
                <w:tabs>
                  <w:tab w:val="right" w:leader="dot" w:pos="9350"/>
                </w:tabs>
                <w:rPr>
                  <w:rFonts w:eastAsiaTheme="minorEastAsia"/>
                  <w:noProof/>
                  <w:lang w:eastAsia="en-CA"/>
                </w:rPr>
              </w:pPr>
              <w:hyperlink w:anchor="_Toc88049369" w:history="1">
                <w:r w:rsidRPr="001A3129">
                  <w:rPr>
                    <w:rStyle w:val="Hyperlink"/>
                    <w:noProof/>
                    <w:lang w:val="en-US"/>
                  </w:rPr>
                  <w:t>3.2.2. Cell deconvolution</w:t>
                </w:r>
                <w:r>
                  <w:rPr>
                    <w:noProof/>
                    <w:webHidden/>
                  </w:rPr>
                  <w:tab/>
                </w:r>
                <w:r>
                  <w:rPr>
                    <w:noProof/>
                    <w:webHidden/>
                  </w:rPr>
                  <w:fldChar w:fldCharType="begin"/>
                </w:r>
                <w:r>
                  <w:rPr>
                    <w:noProof/>
                    <w:webHidden/>
                  </w:rPr>
                  <w:instrText xml:space="preserve"> PAGEREF _Toc88049369 \h </w:instrText>
                </w:r>
                <w:r>
                  <w:rPr>
                    <w:noProof/>
                    <w:webHidden/>
                  </w:rPr>
                </w:r>
                <w:r>
                  <w:rPr>
                    <w:noProof/>
                    <w:webHidden/>
                  </w:rPr>
                  <w:fldChar w:fldCharType="separate"/>
                </w:r>
                <w:r>
                  <w:rPr>
                    <w:noProof/>
                    <w:webHidden/>
                  </w:rPr>
                  <w:t>17</w:t>
                </w:r>
                <w:r>
                  <w:rPr>
                    <w:noProof/>
                    <w:webHidden/>
                  </w:rPr>
                  <w:fldChar w:fldCharType="end"/>
                </w:r>
              </w:hyperlink>
            </w:p>
            <w:p w14:paraId="3D562C33" w14:textId="27BE209F" w:rsidR="00D668FD" w:rsidRDefault="00D668FD">
              <w:pPr>
                <w:pStyle w:val="TOC1"/>
                <w:tabs>
                  <w:tab w:val="right" w:leader="dot" w:pos="9350"/>
                </w:tabs>
                <w:rPr>
                  <w:rFonts w:eastAsiaTheme="minorEastAsia"/>
                  <w:b w:val="0"/>
                  <w:noProof/>
                  <w:lang w:eastAsia="en-CA"/>
                </w:rPr>
              </w:pPr>
              <w:hyperlink w:anchor="_Toc88049370" w:history="1">
                <w:r w:rsidRPr="001A3129">
                  <w:rPr>
                    <w:rStyle w:val="Hyperlink"/>
                    <w:noProof/>
                    <w:lang w:val="en-US"/>
                  </w:rPr>
                  <w:t>4. Results</w:t>
                </w:r>
                <w:r>
                  <w:rPr>
                    <w:noProof/>
                    <w:webHidden/>
                  </w:rPr>
                  <w:tab/>
                </w:r>
                <w:r>
                  <w:rPr>
                    <w:noProof/>
                    <w:webHidden/>
                  </w:rPr>
                  <w:fldChar w:fldCharType="begin"/>
                </w:r>
                <w:r>
                  <w:rPr>
                    <w:noProof/>
                    <w:webHidden/>
                  </w:rPr>
                  <w:instrText xml:space="preserve"> PAGEREF _Toc88049370 \h </w:instrText>
                </w:r>
                <w:r>
                  <w:rPr>
                    <w:noProof/>
                    <w:webHidden/>
                  </w:rPr>
                </w:r>
                <w:r>
                  <w:rPr>
                    <w:noProof/>
                    <w:webHidden/>
                  </w:rPr>
                  <w:fldChar w:fldCharType="separate"/>
                </w:r>
                <w:r>
                  <w:rPr>
                    <w:noProof/>
                    <w:webHidden/>
                  </w:rPr>
                  <w:t>18</w:t>
                </w:r>
                <w:r>
                  <w:rPr>
                    <w:noProof/>
                    <w:webHidden/>
                  </w:rPr>
                  <w:fldChar w:fldCharType="end"/>
                </w:r>
              </w:hyperlink>
            </w:p>
            <w:p w14:paraId="2DEA7007" w14:textId="307F89C1" w:rsidR="00D668FD" w:rsidRDefault="00D668FD">
              <w:pPr>
                <w:pStyle w:val="TOC2"/>
                <w:tabs>
                  <w:tab w:val="right" w:leader="dot" w:pos="9350"/>
                </w:tabs>
                <w:rPr>
                  <w:rFonts w:eastAsiaTheme="minorEastAsia"/>
                  <w:noProof/>
                  <w:lang w:eastAsia="en-CA"/>
                </w:rPr>
              </w:pPr>
              <w:hyperlink w:anchor="_Toc88049371" w:history="1">
                <w:r w:rsidRPr="001A3129">
                  <w:rPr>
                    <w:rStyle w:val="Hyperlink"/>
                    <w:noProof/>
                    <w:lang w:val="en-US"/>
                  </w:rPr>
                  <w:t>4.1. Reference methylomes</w:t>
                </w:r>
                <w:r>
                  <w:rPr>
                    <w:noProof/>
                    <w:webHidden/>
                  </w:rPr>
                  <w:tab/>
                </w:r>
                <w:r>
                  <w:rPr>
                    <w:noProof/>
                    <w:webHidden/>
                  </w:rPr>
                  <w:fldChar w:fldCharType="begin"/>
                </w:r>
                <w:r>
                  <w:rPr>
                    <w:noProof/>
                    <w:webHidden/>
                  </w:rPr>
                  <w:instrText xml:space="preserve"> PAGEREF _Toc88049371 \h </w:instrText>
                </w:r>
                <w:r>
                  <w:rPr>
                    <w:noProof/>
                    <w:webHidden/>
                  </w:rPr>
                </w:r>
                <w:r>
                  <w:rPr>
                    <w:noProof/>
                    <w:webHidden/>
                  </w:rPr>
                  <w:fldChar w:fldCharType="separate"/>
                </w:r>
                <w:r>
                  <w:rPr>
                    <w:noProof/>
                    <w:webHidden/>
                  </w:rPr>
                  <w:t>18</w:t>
                </w:r>
                <w:r>
                  <w:rPr>
                    <w:noProof/>
                    <w:webHidden/>
                  </w:rPr>
                  <w:fldChar w:fldCharType="end"/>
                </w:r>
              </w:hyperlink>
            </w:p>
            <w:p w14:paraId="15D88BAC" w14:textId="77814C73" w:rsidR="00D668FD" w:rsidRDefault="00D668FD">
              <w:pPr>
                <w:pStyle w:val="TOC3"/>
                <w:tabs>
                  <w:tab w:val="right" w:leader="dot" w:pos="9350"/>
                </w:tabs>
                <w:rPr>
                  <w:rFonts w:eastAsiaTheme="minorEastAsia"/>
                  <w:noProof/>
                  <w:lang w:eastAsia="en-CA"/>
                </w:rPr>
              </w:pPr>
              <w:hyperlink w:anchor="_Toc88049372" w:history="1">
                <w:r w:rsidRPr="001A3129">
                  <w:rPr>
                    <w:rStyle w:val="Hyperlink"/>
                    <w:noProof/>
                    <w:lang w:val="en-US"/>
                  </w:rPr>
                  <w:t>4.1.1. Array-based</w:t>
                </w:r>
                <w:r>
                  <w:rPr>
                    <w:noProof/>
                    <w:webHidden/>
                  </w:rPr>
                  <w:tab/>
                </w:r>
                <w:r>
                  <w:rPr>
                    <w:noProof/>
                    <w:webHidden/>
                  </w:rPr>
                  <w:fldChar w:fldCharType="begin"/>
                </w:r>
                <w:r>
                  <w:rPr>
                    <w:noProof/>
                    <w:webHidden/>
                  </w:rPr>
                  <w:instrText xml:space="preserve"> PAGEREF _Toc88049372 \h </w:instrText>
                </w:r>
                <w:r>
                  <w:rPr>
                    <w:noProof/>
                    <w:webHidden/>
                  </w:rPr>
                </w:r>
                <w:r>
                  <w:rPr>
                    <w:noProof/>
                    <w:webHidden/>
                  </w:rPr>
                  <w:fldChar w:fldCharType="separate"/>
                </w:r>
                <w:r>
                  <w:rPr>
                    <w:noProof/>
                    <w:webHidden/>
                  </w:rPr>
                  <w:t>18</w:t>
                </w:r>
                <w:r>
                  <w:rPr>
                    <w:noProof/>
                    <w:webHidden/>
                  </w:rPr>
                  <w:fldChar w:fldCharType="end"/>
                </w:r>
              </w:hyperlink>
            </w:p>
            <w:p w14:paraId="2F72F1C5" w14:textId="3910CD9B" w:rsidR="00D668FD" w:rsidRDefault="00D668FD">
              <w:pPr>
                <w:pStyle w:val="TOC1"/>
                <w:tabs>
                  <w:tab w:val="right" w:leader="dot" w:pos="9350"/>
                </w:tabs>
                <w:rPr>
                  <w:rFonts w:eastAsiaTheme="minorEastAsia"/>
                  <w:b w:val="0"/>
                  <w:noProof/>
                  <w:lang w:eastAsia="en-CA"/>
                </w:rPr>
              </w:pPr>
              <w:hyperlink w:anchor="_Toc88049373" w:history="1">
                <w:r w:rsidRPr="001A3129">
                  <w:rPr>
                    <w:rStyle w:val="Hyperlink"/>
                    <w:noProof/>
                    <w:lang w:val="en-US"/>
                  </w:rPr>
                  <w:t>5. Discussion</w:t>
                </w:r>
                <w:r>
                  <w:rPr>
                    <w:noProof/>
                    <w:webHidden/>
                  </w:rPr>
                  <w:tab/>
                </w:r>
                <w:r>
                  <w:rPr>
                    <w:noProof/>
                    <w:webHidden/>
                  </w:rPr>
                  <w:fldChar w:fldCharType="begin"/>
                </w:r>
                <w:r>
                  <w:rPr>
                    <w:noProof/>
                    <w:webHidden/>
                  </w:rPr>
                  <w:instrText xml:space="preserve"> PAGEREF _Toc88049373 \h </w:instrText>
                </w:r>
                <w:r>
                  <w:rPr>
                    <w:noProof/>
                    <w:webHidden/>
                  </w:rPr>
                </w:r>
                <w:r>
                  <w:rPr>
                    <w:noProof/>
                    <w:webHidden/>
                  </w:rPr>
                  <w:fldChar w:fldCharType="separate"/>
                </w:r>
                <w:r>
                  <w:rPr>
                    <w:noProof/>
                    <w:webHidden/>
                  </w:rPr>
                  <w:t>18</w:t>
                </w:r>
                <w:r>
                  <w:rPr>
                    <w:noProof/>
                    <w:webHidden/>
                  </w:rPr>
                  <w:fldChar w:fldCharType="end"/>
                </w:r>
              </w:hyperlink>
            </w:p>
            <w:p w14:paraId="67B1D374" w14:textId="53B80912" w:rsidR="00D668FD" w:rsidRDefault="00D668FD">
              <w:pPr>
                <w:pStyle w:val="TOC1"/>
                <w:tabs>
                  <w:tab w:val="right" w:leader="dot" w:pos="9350"/>
                </w:tabs>
                <w:rPr>
                  <w:rFonts w:eastAsiaTheme="minorEastAsia"/>
                  <w:b w:val="0"/>
                  <w:noProof/>
                  <w:lang w:eastAsia="en-CA"/>
                </w:rPr>
              </w:pPr>
              <w:hyperlink w:anchor="_Toc88049374" w:history="1">
                <w:r w:rsidRPr="001A3129">
                  <w:rPr>
                    <w:rStyle w:val="Hyperlink"/>
                    <w:noProof/>
                    <w:lang w:val="en-US"/>
                  </w:rPr>
                  <w:t>6. Future Outlook</w:t>
                </w:r>
                <w:r>
                  <w:rPr>
                    <w:noProof/>
                    <w:webHidden/>
                  </w:rPr>
                  <w:tab/>
                </w:r>
                <w:r>
                  <w:rPr>
                    <w:noProof/>
                    <w:webHidden/>
                  </w:rPr>
                  <w:fldChar w:fldCharType="begin"/>
                </w:r>
                <w:r>
                  <w:rPr>
                    <w:noProof/>
                    <w:webHidden/>
                  </w:rPr>
                  <w:instrText xml:space="preserve"> PAGEREF _Toc88049374 \h </w:instrText>
                </w:r>
                <w:r>
                  <w:rPr>
                    <w:noProof/>
                    <w:webHidden/>
                  </w:rPr>
                </w:r>
                <w:r>
                  <w:rPr>
                    <w:noProof/>
                    <w:webHidden/>
                  </w:rPr>
                  <w:fldChar w:fldCharType="separate"/>
                </w:r>
                <w:r>
                  <w:rPr>
                    <w:noProof/>
                    <w:webHidden/>
                  </w:rPr>
                  <w:t>18</w:t>
                </w:r>
                <w:r>
                  <w:rPr>
                    <w:noProof/>
                    <w:webHidden/>
                  </w:rPr>
                  <w:fldChar w:fldCharType="end"/>
                </w:r>
              </w:hyperlink>
            </w:p>
            <w:p w14:paraId="2C09EE85" w14:textId="6A6C2AB4" w:rsidR="00D668FD" w:rsidRDefault="00D668FD">
              <w:pPr>
                <w:pStyle w:val="TOC1"/>
                <w:tabs>
                  <w:tab w:val="right" w:leader="dot" w:pos="9350"/>
                </w:tabs>
                <w:rPr>
                  <w:rFonts w:eastAsiaTheme="minorEastAsia"/>
                  <w:b w:val="0"/>
                  <w:noProof/>
                  <w:lang w:eastAsia="en-CA"/>
                </w:rPr>
              </w:pPr>
              <w:hyperlink w:anchor="_Toc88049375" w:history="1">
                <w:r w:rsidRPr="001A3129">
                  <w:rPr>
                    <w:rStyle w:val="Hyperlink"/>
                    <w:noProof/>
                    <w:lang w:val="en-US"/>
                  </w:rPr>
                  <w:t>7. Conclusion</w:t>
                </w:r>
                <w:r>
                  <w:rPr>
                    <w:noProof/>
                    <w:webHidden/>
                  </w:rPr>
                  <w:tab/>
                </w:r>
                <w:r>
                  <w:rPr>
                    <w:noProof/>
                    <w:webHidden/>
                  </w:rPr>
                  <w:fldChar w:fldCharType="begin"/>
                </w:r>
                <w:r>
                  <w:rPr>
                    <w:noProof/>
                    <w:webHidden/>
                  </w:rPr>
                  <w:instrText xml:space="preserve"> PAGEREF _Toc88049375 \h </w:instrText>
                </w:r>
                <w:r>
                  <w:rPr>
                    <w:noProof/>
                    <w:webHidden/>
                  </w:rPr>
                </w:r>
                <w:r>
                  <w:rPr>
                    <w:noProof/>
                    <w:webHidden/>
                  </w:rPr>
                  <w:fldChar w:fldCharType="separate"/>
                </w:r>
                <w:r>
                  <w:rPr>
                    <w:noProof/>
                    <w:webHidden/>
                  </w:rPr>
                  <w:t>18</w:t>
                </w:r>
                <w:r>
                  <w:rPr>
                    <w:noProof/>
                    <w:webHidden/>
                  </w:rPr>
                  <w:fldChar w:fldCharType="end"/>
                </w:r>
              </w:hyperlink>
            </w:p>
            <w:p w14:paraId="141034F1" w14:textId="0A1931A5" w:rsidR="00D668FD" w:rsidRDefault="00D668FD">
              <w:pPr>
                <w:pStyle w:val="TOC1"/>
                <w:tabs>
                  <w:tab w:val="right" w:leader="dot" w:pos="9350"/>
                </w:tabs>
                <w:rPr>
                  <w:rFonts w:eastAsiaTheme="minorEastAsia"/>
                  <w:b w:val="0"/>
                  <w:noProof/>
                  <w:lang w:eastAsia="en-CA"/>
                </w:rPr>
              </w:pPr>
              <w:hyperlink w:anchor="_Toc88049376" w:history="1">
                <w:r w:rsidRPr="001A3129">
                  <w:rPr>
                    <w:rStyle w:val="Hyperlink"/>
                    <w:noProof/>
                    <w:lang w:val="en-US"/>
                  </w:rPr>
                  <w:t>8. Data Availability</w:t>
                </w:r>
                <w:r>
                  <w:rPr>
                    <w:noProof/>
                    <w:webHidden/>
                  </w:rPr>
                  <w:tab/>
                </w:r>
                <w:r>
                  <w:rPr>
                    <w:noProof/>
                    <w:webHidden/>
                  </w:rPr>
                  <w:fldChar w:fldCharType="begin"/>
                </w:r>
                <w:r>
                  <w:rPr>
                    <w:noProof/>
                    <w:webHidden/>
                  </w:rPr>
                  <w:instrText xml:space="preserve"> PAGEREF _Toc88049376 \h </w:instrText>
                </w:r>
                <w:r>
                  <w:rPr>
                    <w:noProof/>
                    <w:webHidden/>
                  </w:rPr>
                </w:r>
                <w:r>
                  <w:rPr>
                    <w:noProof/>
                    <w:webHidden/>
                  </w:rPr>
                  <w:fldChar w:fldCharType="separate"/>
                </w:r>
                <w:r>
                  <w:rPr>
                    <w:noProof/>
                    <w:webHidden/>
                  </w:rPr>
                  <w:t>18</w:t>
                </w:r>
                <w:r>
                  <w:rPr>
                    <w:noProof/>
                    <w:webHidden/>
                  </w:rPr>
                  <w:fldChar w:fldCharType="end"/>
                </w:r>
              </w:hyperlink>
            </w:p>
            <w:p w14:paraId="4CCBC61C" w14:textId="21BD0098" w:rsidR="00D668FD" w:rsidRDefault="00D668FD">
              <w:pPr>
                <w:pStyle w:val="TOC1"/>
                <w:tabs>
                  <w:tab w:val="right" w:leader="dot" w:pos="9350"/>
                </w:tabs>
                <w:rPr>
                  <w:rFonts w:eastAsiaTheme="minorEastAsia"/>
                  <w:b w:val="0"/>
                  <w:noProof/>
                  <w:lang w:eastAsia="en-CA"/>
                </w:rPr>
              </w:pPr>
              <w:hyperlink w:anchor="_Toc88049377" w:history="1">
                <w:r w:rsidRPr="001A3129">
                  <w:rPr>
                    <w:rStyle w:val="Hyperlink"/>
                    <w:noProof/>
                    <w:lang w:val="en-US"/>
                  </w:rPr>
                  <w:t>9. Supplementary Data</w:t>
                </w:r>
                <w:r>
                  <w:rPr>
                    <w:noProof/>
                    <w:webHidden/>
                  </w:rPr>
                  <w:tab/>
                </w:r>
                <w:r>
                  <w:rPr>
                    <w:noProof/>
                    <w:webHidden/>
                  </w:rPr>
                  <w:fldChar w:fldCharType="begin"/>
                </w:r>
                <w:r>
                  <w:rPr>
                    <w:noProof/>
                    <w:webHidden/>
                  </w:rPr>
                  <w:instrText xml:space="preserve"> PAGEREF _Toc88049377 \h </w:instrText>
                </w:r>
                <w:r>
                  <w:rPr>
                    <w:noProof/>
                    <w:webHidden/>
                  </w:rPr>
                </w:r>
                <w:r>
                  <w:rPr>
                    <w:noProof/>
                    <w:webHidden/>
                  </w:rPr>
                  <w:fldChar w:fldCharType="separate"/>
                </w:r>
                <w:r>
                  <w:rPr>
                    <w:noProof/>
                    <w:webHidden/>
                  </w:rPr>
                  <w:t>18</w:t>
                </w:r>
                <w:r>
                  <w:rPr>
                    <w:noProof/>
                    <w:webHidden/>
                  </w:rPr>
                  <w:fldChar w:fldCharType="end"/>
                </w:r>
              </w:hyperlink>
            </w:p>
            <w:p w14:paraId="407C01BB" w14:textId="249DC8A4" w:rsidR="00D668FD" w:rsidRDefault="00D668FD">
              <w:pPr>
                <w:pStyle w:val="TOC1"/>
                <w:tabs>
                  <w:tab w:val="right" w:leader="dot" w:pos="9350"/>
                </w:tabs>
                <w:rPr>
                  <w:rFonts w:eastAsiaTheme="minorEastAsia"/>
                  <w:b w:val="0"/>
                  <w:noProof/>
                  <w:lang w:eastAsia="en-CA"/>
                </w:rPr>
              </w:pPr>
              <w:hyperlink w:anchor="_Toc88049378" w:history="1">
                <w:r w:rsidRPr="001A3129">
                  <w:rPr>
                    <w:rStyle w:val="Hyperlink"/>
                    <w:noProof/>
                    <w:lang w:val="en-US"/>
                  </w:rPr>
                  <w:t>10. References</w:t>
                </w:r>
                <w:r>
                  <w:rPr>
                    <w:noProof/>
                    <w:webHidden/>
                  </w:rPr>
                  <w:tab/>
                </w:r>
                <w:r>
                  <w:rPr>
                    <w:noProof/>
                    <w:webHidden/>
                  </w:rPr>
                  <w:fldChar w:fldCharType="begin"/>
                </w:r>
                <w:r>
                  <w:rPr>
                    <w:noProof/>
                    <w:webHidden/>
                  </w:rPr>
                  <w:instrText xml:space="preserve"> PAGEREF _Toc88049378 \h </w:instrText>
                </w:r>
                <w:r>
                  <w:rPr>
                    <w:noProof/>
                    <w:webHidden/>
                  </w:rPr>
                </w:r>
                <w:r>
                  <w:rPr>
                    <w:noProof/>
                    <w:webHidden/>
                  </w:rPr>
                  <w:fldChar w:fldCharType="separate"/>
                </w:r>
                <w:r>
                  <w:rPr>
                    <w:noProof/>
                    <w:webHidden/>
                  </w:rPr>
                  <w:t>19</w:t>
                </w:r>
                <w:r>
                  <w:rPr>
                    <w:noProof/>
                    <w:webHidden/>
                  </w:rPr>
                  <w:fldChar w:fldCharType="end"/>
                </w:r>
              </w:hyperlink>
            </w:p>
            <w:p w14:paraId="7D0A6ED6" w14:textId="705B2970" w:rsidR="00250945" w:rsidRDefault="00360ADF" w:rsidP="00F6350D">
              <w:pPr>
                <w:spacing w:line="192" w:lineRule="auto"/>
                <w:jc w:val="both"/>
              </w:pPr>
              <w:r>
                <w:rPr>
                  <w:b/>
                </w:rPr>
                <w:fldChar w:fldCharType="end"/>
              </w:r>
            </w:p>
          </w:sdtContent>
        </w:sdt>
        <w:p w14:paraId="7552B912" w14:textId="77777777" w:rsidR="00580E98" w:rsidRPr="0038051C" w:rsidRDefault="00580E98" w:rsidP="005206DF">
          <w:pPr>
            <w:pStyle w:val="Heading4"/>
            <w:jc w:val="both"/>
            <w:rPr>
              <w:lang w:val="en-US"/>
            </w:rPr>
          </w:pPr>
          <w:r w:rsidRPr="0038051C">
            <w:rPr>
              <w:lang w:val="en-US"/>
            </w:rPr>
            <w:br w:type="page"/>
          </w:r>
        </w:p>
        <w:p w14:paraId="1060FBC4" w14:textId="3F267B8E" w:rsidR="00C76233" w:rsidRDefault="00C76233" w:rsidP="005206DF">
          <w:pPr>
            <w:jc w:val="both"/>
            <w:rPr>
              <w:rFonts w:asciiTheme="majorHAnsi" w:eastAsiaTheme="majorEastAsia" w:hAnsiTheme="majorHAnsi" w:cstheme="majorBidi"/>
              <w:color w:val="2F5496" w:themeColor="accent1" w:themeShade="BF"/>
              <w:sz w:val="32"/>
              <w:szCs w:val="32"/>
              <w:lang w:val="en-US"/>
            </w:rPr>
          </w:pPr>
        </w:p>
        <w:p w14:paraId="15A9D3F6" w14:textId="716694B0" w:rsidR="002F6814" w:rsidRDefault="002F6814" w:rsidP="0098534B">
          <w:pPr>
            <w:pStyle w:val="Heading1"/>
            <w:numPr>
              <w:ilvl w:val="0"/>
              <w:numId w:val="0"/>
            </w:numPr>
            <w:rPr>
              <w:lang w:val="en-US"/>
            </w:rPr>
          </w:pPr>
          <w:bookmarkStart w:id="2" w:name="_Toc88049340"/>
          <w:r>
            <w:rPr>
              <w:lang w:val="en-US"/>
            </w:rPr>
            <w:t>List of figures</w:t>
          </w:r>
          <w:bookmarkEnd w:id="2"/>
        </w:p>
        <w:p w14:paraId="7146F950" w14:textId="412D48AC" w:rsidR="00DC2FDC" w:rsidRDefault="00F80438">
          <w:pPr>
            <w:pStyle w:val="TableofFigures"/>
            <w:tabs>
              <w:tab w:val="right" w:leader="dot" w:pos="9350"/>
            </w:tabs>
            <w:rPr>
              <w:rFonts w:eastAsiaTheme="minorEastAsia"/>
              <w:noProof/>
              <w:lang w:eastAsia="en-CA"/>
            </w:rPr>
          </w:pPr>
          <w:r w:rsidRPr="00C22101">
            <w:rPr>
              <w:rFonts w:asciiTheme="majorHAnsi" w:eastAsiaTheme="majorEastAsia" w:hAnsiTheme="majorHAnsi" w:cstheme="majorBidi"/>
              <w:color w:val="2F5496" w:themeColor="accent1" w:themeShade="BF"/>
              <w:sz w:val="32"/>
              <w:szCs w:val="32"/>
              <w:lang w:val="en-US"/>
            </w:rPr>
            <w:fldChar w:fldCharType="begin"/>
          </w:r>
          <w:r w:rsidRPr="00C22101">
            <w:rPr>
              <w:rFonts w:asciiTheme="majorHAnsi" w:eastAsiaTheme="majorEastAsia" w:hAnsiTheme="majorHAnsi" w:cstheme="majorBidi"/>
              <w:color w:val="2F5496" w:themeColor="accent1" w:themeShade="BF"/>
              <w:sz w:val="32"/>
              <w:szCs w:val="32"/>
              <w:lang w:val="en-US"/>
            </w:rPr>
            <w:instrText xml:space="preserve"> TOC \h \z \c "Figure" </w:instrText>
          </w:r>
          <w:r w:rsidRPr="00C22101">
            <w:rPr>
              <w:rFonts w:asciiTheme="majorHAnsi" w:eastAsiaTheme="majorEastAsia" w:hAnsiTheme="majorHAnsi" w:cstheme="majorBidi"/>
              <w:color w:val="2F5496" w:themeColor="accent1" w:themeShade="BF"/>
              <w:sz w:val="32"/>
              <w:szCs w:val="32"/>
              <w:lang w:val="en-US"/>
            </w:rPr>
            <w:fldChar w:fldCharType="separate"/>
          </w:r>
          <w:hyperlink w:anchor="_Toc87454340" w:history="1">
            <w:r w:rsidR="00DC2FDC" w:rsidRPr="00913285">
              <w:rPr>
                <w:rStyle w:val="Hyperlink"/>
                <w:b/>
                <w:bCs/>
                <w:noProof/>
              </w:rPr>
              <w:t>Figure 1. Package Overview of scMethrix</w:t>
            </w:r>
            <w:r w:rsidR="00DC2FDC">
              <w:rPr>
                <w:noProof/>
                <w:webHidden/>
              </w:rPr>
              <w:tab/>
            </w:r>
            <w:r w:rsidR="00DC2FDC">
              <w:rPr>
                <w:noProof/>
                <w:webHidden/>
              </w:rPr>
              <w:fldChar w:fldCharType="begin"/>
            </w:r>
            <w:r w:rsidR="00DC2FDC">
              <w:rPr>
                <w:noProof/>
                <w:webHidden/>
              </w:rPr>
              <w:instrText xml:space="preserve"> PAGEREF _Toc87454340 \h </w:instrText>
            </w:r>
            <w:r w:rsidR="00DC2FDC">
              <w:rPr>
                <w:noProof/>
                <w:webHidden/>
              </w:rPr>
            </w:r>
            <w:r w:rsidR="00DC2FDC">
              <w:rPr>
                <w:noProof/>
                <w:webHidden/>
              </w:rPr>
              <w:fldChar w:fldCharType="separate"/>
            </w:r>
            <w:r w:rsidR="00DC2FDC">
              <w:rPr>
                <w:noProof/>
                <w:webHidden/>
              </w:rPr>
              <w:t>10</w:t>
            </w:r>
            <w:r w:rsidR="00DC2FDC">
              <w:rPr>
                <w:noProof/>
                <w:webHidden/>
              </w:rPr>
              <w:fldChar w:fldCharType="end"/>
            </w:r>
          </w:hyperlink>
        </w:p>
        <w:p w14:paraId="4AD76633" w14:textId="6FF863EB" w:rsidR="00DC2FDC" w:rsidRDefault="000A29EF">
          <w:pPr>
            <w:pStyle w:val="TableofFigures"/>
            <w:tabs>
              <w:tab w:val="right" w:leader="dot" w:pos="9350"/>
            </w:tabs>
            <w:rPr>
              <w:rFonts w:eastAsiaTheme="minorEastAsia"/>
              <w:noProof/>
              <w:lang w:eastAsia="en-CA"/>
            </w:rPr>
          </w:pPr>
          <w:hyperlink w:anchor="_Toc87454341" w:history="1">
            <w:r w:rsidR="00DC2FDC" w:rsidRPr="00913285">
              <w:rPr>
                <w:rStyle w:val="Hyperlink"/>
                <w:b/>
                <w:bCs/>
                <w:noProof/>
              </w:rPr>
              <w:t>Figure 2. Structure of the scMethrix class.</w:t>
            </w:r>
            <w:r w:rsidR="00DC2FDC">
              <w:rPr>
                <w:noProof/>
                <w:webHidden/>
              </w:rPr>
              <w:tab/>
            </w:r>
            <w:r w:rsidR="00DC2FDC">
              <w:rPr>
                <w:noProof/>
                <w:webHidden/>
              </w:rPr>
              <w:fldChar w:fldCharType="begin"/>
            </w:r>
            <w:r w:rsidR="00DC2FDC">
              <w:rPr>
                <w:noProof/>
                <w:webHidden/>
              </w:rPr>
              <w:instrText xml:space="preserve"> PAGEREF _Toc87454341 \h </w:instrText>
            </w:r>
            <w:r w:rsidR="00DC2FDC">
              <w:rPr>
                <w:noProof/>
                <w:webHidden/>
              </w:rPr>
            </w:r>
            <w:r w:rsidR="00DC2FDC">
              <w:rPr>
                <w:noProof/>
                <w:webHidden/>
              </w:rPr>
              <w:fldChar w:fldCharType="separate"/>
            </w:r>
            <w:r w:rsidR="00DC2FDC">
              <w:rPr>
                <w:noProof/>
                <w:webHidden/>
              </w:rPr>
              <w:t>11</w:t>
            </w:r>
            <w:r w:rsidR="00DC2FDC">
              <w:rPr>
                <w:noProof/>
                <w:webHidden/>
              </w:rPr>
              <w:fldChar w:fldCharType="end"/>
            </w:r>
          </w:hyperlink>
        </w:p>
        <w:p w14:paraId="4478A159" w14:textId="07809961" w:rsidR="00DC2FDC" w:rsidRDefault="000A29EF">
          <w:pPr>
            <w:pStyle w:val="TableofFigures"/>
            <w:tabs>
              <w:tab w:val="right" w:leader="dot" w:pos="9350"/>
            </w:tabs>
            <w:rPr>
              <w:rFonts w:eastAsiaTheme="minorEastAsia"/>
              <w:noProof/>
              <w:lang w:eastAsia="en-CA"/>
            </w:rPr>
          </w:pPr>
          <w:hyperlink w:anchor="_Toc87454342" w:history="1">
            <w:r w:rsidR="00DC2FDC" w:rsidRPr="00913285">
              <w:rPr>
                <w:rStyle w:val="Hyperlink"/>
                <w:b/>
                <w:bCs/>
                <w:noProof/>
              </w:rPr>
              <w:t>Figure 3.  Workflow for analyzing single-cell data with scMethrix.</w:t>
            </w:r>
            <w:r w:rsidR="00DC2FDC">
              <w:rPr>
                <w:noProof/>
                <w:webHidden/>
              </w:rPr>
              <w:tab/>
            </w:r>
            <w:r w:rsidR="00DC2FDC">
              <w:rPr>
                <w:noProof/>
                <w:webHidden/>
              </w:rPr>
              <w:fldChar w:fldCharType="begin"/>
            </w:r>
            <w:r w:rsidR="00DC2FDC">
              <w:rPr>
                <w:noProof/>
                <w:webHidden/>
              </w:rPr>
              <w:instrText xml:space="preserve"> PAGEREF _Toc87454342 \h </w:instrText>
            </w:r>
            <w:r w:rsidR="00DC2FDC">
              <w:rPr>
                <w:noProof/>
                <w:webHidden/>
              </w:rPr>
            </w:r>
            <w:r w:rsidR="00DC2FDC">
              <w:rPr>
                <w:noProof/>
                <w:webHidden/>
              </w:rPr>
              <w:fldChar w:fldCharType="separate"/>
            </w:r>
            <w:r w:rsidR="00DC2FDC">
              <w:rPr>
                <w:noProof/>
                <w:webHidden/>
              </w:rPr>
              <w:t>13</w:t>
            </w:r>
            <w:r w:rsidR="00DC2FDC">
              <w:rPr>
                <w:noProof/>
                <w:webHidden/>
              </w:rPr>
              <w:fldChar w:fldCharType="end"/>
            </w:r>
          </w:hyperlink>
        </w:p>
        <w:p w14:paraId="6E54E2E2" w14:textId="77777777" w:rsidR="001D0EDA" w:rsidRDefault="00F80438" w:rsidP="005206DF">
          <w:pPr>
            <w:jc w:val="both"/>
            <w:rPr>
              <w:noProof/>
            </w:rPr>
          </w:pPr>
          <w:r w:rsidRPr="00C22101">
            <w:rPr>
              <w:rFonts w:asciiTheme="majorHAnsi" w:eastAsiaTheme="majorEastAsia" w:hAnsiTheme="majorHAnsi" w:cstheme="majorBidi"/>
              <w:color w:val="2F5496" w:themeColor="accent1" w:themeShade="BF"/>
              <w:sz w:val="32"/>
              <w:szCs w:val="32"/>
              <w:lang w:val="en-US"/>
            </w:rPr>
            <w:fldChar w:fldCharType="end"/>
          </w:r>
          <w:r w:rsidR="001D0EDA">
            <w:rPr>
              <w:rFonts w:asciiTheme="majorHAnsi" w:eastAsiaTheme="majorEastAsia" w:hAnsiTheme="majorHAnsi" w:cstheme="majorBidi"/>
              <w:color w:val="2F5496" w:themeColor="accent1" w:themeShade="BF"/>
              <w:sz w:val="32"/>
              <w:szCs w:val="32"/>
              <w:lang w:val="en-US"/>
            </w:rPr>
            <w:fldChar w:fldCharType="begin"/>
          </w:r>
          <w:r w:rsidR="001D0EDA">
            <w:rPr>
              <w:rFonts w:asciiTheme="majorHAnsi" w:eastAsiaTheme="majorEastAsia" w:hAnsiTheme="majorHAnsi" w:cstheme="majorBidi"/>
              <w:color w:val="2F5496" w:themeColor="accent1" w:themeShade="BF"/>
              <w:sz w:val="32"/>
              <w:szCs w:val="32"/>
              <w:lang w:val="en-US"/>
            </w:rPr>
            <w:instrText xml:space="preserve"> TOC \h \z \c "Supplementary Figure" </w:instrText>
          </w:r>
          <w:r w:rsidR="001D0EDA">
            <w:rPr>
              <w:rFonts w:asciiTheme="majorHAnsi" w:eastAsiaTheme="majorEastAsia" w:hAnsiTheme="majorHAnsi" w:cstheme="majorBidi"/>
              <w:color w:val="2F5496" w:themeColor="accent1" w:themeShade="BF"/>
              <w:sz w:val="32"/>
              <w:szCs w:val="32"/>
              <w:lang w:val="en-US"/>
            </w:rPr>
            <w:fldChar w:fldCharType="separate"/>
          </w:r>
        </w:p>
        <w:p w14:paraId="4990F921" w14:textId="2B95ABED" w:rsidR="001D0EDA" w:rsidRDefault="000A29EF">
          <w:pPr>
            <w:pStyle w:val="TableofFigures"/>
            <w:tabs>
              <w:tab w:val="right" w:leader="dot" w:pos="9350"/>
            </w:tabs>
            <w:rPr>
              <w:rFonts w:eastAsiaTheme="minorEastAsia"/>
              <w:noProof/>
              <w:lang w:eastAsia="en-CA"/>
            </w:rPr>
          </w:pPr>
          <w:hyperlink w:anchor="_Toc87454816" w:history="1">
            <w:r w:rsidR="001D0EDA" w:rsidRPr="00706D00">
              <w:rPr>
                <w:rStyle w:val="Hyperlink"/>
                <w:b/>
                <w:bCs/>
                <w:noProof/>
              </w:rPr>
              <w:t>Supplementary Figure 1. Runtime of single-threaded and parallel processing of the workflow in Supplementary Method 1.</w:t>
            </w:r>
            <w:r w:rsidR="001D0EDA">
              <w:rPr>
                <w:noProof/>
                <w:webHidden/>
              </w:rPr>
              <w:tab/>
            </w:r>
            <w:r w:rsidR="001D0EDA">
              <w:rPr>
                <w:noProof/>
                <w:webHidden/>
              </w:rPr>
              <w:fldChar w:fldCharType="begin"/>
            </w:r>
            <w:r w:rsidR="001D0EDA">
              <w:rPr>
                <w:noProof/>
                <w:webHidden/>
              </w:rPr>
              <w:instrText xml:space="preserve"> PAGEREF _Toc87454816 \h </w:instrText>
            </w:r>
            <w:r w:rsidR="001D0EDA">
              <w:rPr>
                <w:noProof/>
                <w:webHidden/>
              </w:rPr>
            </w:r>
            <w:r w:rsidR="001D0EDA">
              <w:rPr>
                <w:noProof/>
                <w:webHidden/>
              </w:rPr>
              <w:fldChar w:fldCharType="separate"/>
            </w:r>
            <w:r w:rsidR="001D0EDA">
              <w:rPr>
                <w:noProof/>
                <w:webHidden/>
              </w:rPr>
              <w:t>15</w:t>
            </w:r>
            <w:r w:rsidR="001D0EDA">
              <w:rPr>
                <w:noProof/>
                <w:webHidden/>
              </w:rPr>
              <w:fldChar w:fldCharType="end"/>
            </w:r>
          </w:hyperlink>
        </w:p>
        <w:p w14:paraId="2FBDC6C3" w14:textId="36F4F482" w:rsidR="002F6814" w:rsidRDefault="001D0EDA" w:rsidP="005206DF">
          <w:pPr>
            <w:jc w:val="both"/>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fldChar w:fldCharType="end"/>
          </w:r>
        </w:p>
        <w:p w14:paraId="30580690" w14:textId="21460723" w:rsidR="00F81707" w:rsidRDefault="00F81707" w:rsidP="0098534B">
          <w:pPr>
            <w:pStyle w:val="Heading1"/>
            <w:numPr>
              <w:ilvl w:val="0"/>
              <w:numId w:val="0"/>
            </w:numPr>
            <w:rPr>
              <w:lang w:val="en-US"/>
            </w:rPr>
          </w:pPr>
          <w:bookmarkStart w:id="3" w:name="_Toc88049341"/>
          <w:r>
            <w:rPr>
              <w:lang w:val="en-US"/>
            </w:rPr>
            <w:t>List of tables</w:t>
          </w:r>
          <w:bookmarkEnd w:id="3"/>
        </w:p>
        <w:p w14:paraId="6C55598F" w14:textId="3C8933E9" w:rsidR="00F81707" w:rsidRPr="00F81707" w:rsidRDefault="001C225B" w:rsidP="00F81707">
          <w:pPr>
            <w:rPr>
              <w:lang w:val="en-US"/>
            </w:rPr>
          </w:pPr>
          <w:r>
            <w:rPr>
              <w:lang w:val="en-US"/>
            </w:rPr>
            <w:fldChar w:fldCharType="begin"/>
          </w:r>
          <w:r>
            <w:rPr>
              <w:lang w:val="en-US"/>
            </w:rPr>
            <w:instrText xml:space="preserve"> TOC \h \z \c "Table" </w:instrText>
          </w:r>
          <w:r>
            <w:rPr>
              <w:lang w:val="en-US"/>
            </w:rPr>
            <w:fldChar w:fldCharType="separate"/>
          </w:r>
          <w:r w:rsidR="00DC2FDC">
            <w:rPr>
              <w:b/>
              <w:bCs/>
              <w:noProof/>
              <w:lang w:val="en-US"/>
            </w:rPr>
            <w:t>No table of figures entries found.</w:t>
          </w:r>
          <w:r>
            <w:rPr>
              <w:lang w:val="en-US"/>
            </w:rPr>
            <w:fldChar w:fldCharType="end"/>
          </w:r>
        </w:p>
        <w:p w14:paraId="43A2B9AB" w14:textId="277E713C" w:rsidR="00AE7202" w:rsidRDefault="00AE7202" w:rsidP="0098534B">
          <w:pPr>
            <w:pStyle w:val="Heading1"/>
            <w:numPr>
              <w:ilvl w:val="0"/>
              <w:numId w:val="0"/>
            </w:numPr>
            <w:jc w:val="both"/>
            <w:rPr>
              <w:lang w:val="en-US"/>
            </w:rPr>
          </w:pPr>
          <w:bookmarkStart w:id="4" w:name="_Toc88049342"/>
          <w:r w:rsidRPr="00AE7202">
            <w:rPr>
              <w:lang w:val="en-US"/>
            </w:rPr>
            <w:t xml:space="preserve">List of </w:t>
          </w:r>
          <w:r w:rsidR="00F6350D">
            <w:rPr>
              <w:lang w:val="en-US"/>
            </w:rPr>
            <w:t>a</w:t>
          </w:r>
          <w:r w:rsidRPr="00AE7202">
            <w:rPr>
              <w:lang w:val="en-US"/>
            </w:rPr>
            <w:t>bbreviations</w:t>
          </w:r>
          <w:bookmarkEnd w:id="4"/>
        </w:p>
        <w:tbl>
          <w:tblPr>
            <w:tblStyle w:val="TableGrid0"/>
            <w:tblW w:w="0" w:type="auto"/>
            <w:tblLook w:val="04A0" w:firstRow="1" w:lastRow="0" w:firstColumn="1" w:lastColumn="0" w:noHBand="0" w:noVBand="1"/>
          </w:tblPr>
          <w:tblGrid>
            <w:gridCol w:w="2065"/>
            <w:gridCol w:w="7285"/>
          </w:tblGrid>
          <w:tr w:rsidR="00AE7202" w14:paraId="6031D217" w14:textId="77777777" w:rsidTr="00AE7202">
            <w:tc>
              <w:tcPr>
                <w:tcW w:w="2065" w:type="dxa"/>
              </w:tcPr>
              <w:p w14:paraId="22870D18" w14:textId="1E564878" w:rsidR="00AE7202" w:rsidRDefault="00AE7202" w:rsidP="005206DF">
                <w:pPr>
                  <w:jc w:val="both"/>
                  <w:rPr>
                    <w:lang w:val="en-US"/>
                  </w:rPr>
                </w:pPr>
              </w:p>
            </w:tc>
            <w:tc>
              <w:tcPr>
                <w:tcW w:w="7285" w:type="dxa"/>
              </w:tcPr>
              <w:p w14:paraId="320E0DBD" w14:textId="3082A08F" w:rsidR="00AE7202" w:rsidRDefault="00AE7202" w:rsidP="005206DF">
                <w:pPr>
                  <w:jc w:val="both"/>
                  <w:rPr>
                    <w:lang w:val="en-US"/>
                  </w:rPr>
                </w:pPr>
              </w:p>
            </w:tc>
          </w:tr>
          <w:tr w:rsidR="00AE7202" w14:paraId="5F8C335C" w14:textId="77777777" w:rsidTr="00AE7202">
            <w:tc>
              <w:tcPr>
                <w:tcW w:w="2065" w:type="dxa"/>
              </w:tcPr>
              <w:p w14:paraId="4B6DC8F7" w14:textId="014DD3BF" w:rsidR="00AE7202" w:rsidRDefault="00AE7202" w:rsidP="005206DF">
                <w:pPr>
                  <w:jc w:val="both"/>
                  <w:rPr>
                    <w:lang w:val="en-US"/>
                  </w:rPr>
                </w:pPr>
                <w:r>
                  <w:rPr>
                    <w:lang w:val="en-US"/>
                  </w:rPr>
                  <w:t>5mC</w:t>
                </w:r>
              </w:p>
            </w:tc>
            <w:tc>
              <w:tcPr>
                <w:tcW w:w="7285" w:type="dxa"/>
              </w:tcPr>
              <w:p w14:paraId="4DC37C81" w14:textId="1CE9CE59" w:rsidR="00AE7202" w:rsidRDefault="00AE7202" w:rsidP="005206DF">
                <w:pPr>
                  <w:jc w:val="both"/>
                  <w:rPr>
                    <w:lang w:val="en-US"/>
                  </w:rPr>
                </w:pPr>
                <w:r w:rsidRPr="00AE7202">
                  <w:rPr>
                    <w:lang w:val="en-US"/>
                  </w:rPr>
                  <w:t>5-methylcytosine</w:t>
                </w:r>
              </w:p>
            </w:tc>
          </w:tr>
          <w:tr w:rsidR="00AE7202" w14:paraId="701A3743" w14:textId="77777777" w:rsidTr="00AE7202">
            <w:tc>
              <w:tcPr>
                <w:tcW w:w="2065" w:type="dxa"/>
              </w:tcPr>
              <w:p w14:paraId="0B2922B7" w14:textId="6B959B3A" w:rsidR="00AE7202" w:rsidRDefault="00606C84" w:rsidP="005206DF">
                <w:pPr>
                  <w:jc w:val="both"/>
                  <w:rPr>
                    <w:lang w:val="en-US"/>
                  </w:rPr>
                </w:pPr>
                <w:r>
                  <w:rPr>
                    <w:lang w:val="en-US"/>
                  </w:rPr>
                  <w:t xml:space="preserve">BED, </w:t>
                </w:r>
                <w:proofErr w:type="spellStart"/>
                <w:r w:rsidR="00C8375E">
                  <w:rPr>
                    <w:lang w:val="en-US"/>
                  </w:rPr>
                  <w:t>B</w:t>
                </w:r>
                <w:r>
                  <w:rPr>
                    <w:lang w:val="en-US"/>
                  </w:rPr>
                  <w:t>ed</w:t>
                </w:r>
                <w:r w:rsidR="00C8375E">
                  <w:rPr>
                    <w:lang w:val="en-US"/>
                  </w:rPr>
                  <w:t>G</w:t>
                </w:r>
                <w:r>
                  <w:rPr>
                    <w:lang w:val="en-US"/>
                  </w:rPr>
                  <w:t>raph</w:t>
                </w:r>
                <w:proofErr w:type="spellEnd"/>
              </w:p>
            </w:tc>
            <w:tc>
              <w:tcPr>
                <w:tcW w:w="7285" w:type="dxa"/>
              </w:tcPr>
              <w:p w14:paraId="44259036" w14:textId="5B805ED6" w:rsidR="00AE7202" w:rsidRDefault="00606C84" w:rsidP="005206DF">
                <w:pPr>
                  <w:jc w:val="both"/>
                  <w:rPr>
                    <w:lang w:val="en-US"/>
                  </w:rPr>
                </w:pPr>
                <w:r>
                  <w:rPr>
                    <w:lang w:val="en-US"/>
                  </w:rPr>
                  <w:t>Browser extensible data</w:t>
                </w:r>
                <w:r w:rsidR="00B61DD2">
                  <w:rPr>
                    <w:lang w:val="en-US"/>
                  </w:rPr>
                  <w:t xml:space="preserve"> format</w:t>
                </w:r>
              </w:p>
            </w:tc>
          </w:tr>
          <w:tr w:rsidR="00AE7202" w14:paraId="5744AA38" w14:textId="77777777" w:rsidTr="00AE7202">
            <w:tc>
              <w:tcPr>
                <w:tcW w:w="2065" w:type="dxa"/>
              </w:tcPr>
              <w:p w14:paraId="77B3075E" w14:textId="2AB893C7" w:rsidR="00AE7202" w:rsidRDefault="00AE7202" w:rsidP="005206DF">
                <w:pPr>
                  <w:jc w:val="both"/>
                  <w:rPr>
                    <w:lang w:val="en-US"/>
                  </w:rPr>
                </w:pPr>
                <w:r>
                  <w:rPr>
                    <w:lang w:val="en-US"/>
                  </w:rPr>
                  <w:t>CpG, CG</w:t>
                </w:r>
              </w:p>
            </w:tc>
            <w:tc>
              <w:tcPr>
                <w:tcW w:w="7285" w:type="dxa"/>
              </w:tcPr>
              <w:p w14:paraId="2A2E8F85" w14:textId="3C74FE31" w:rsidR="00AE7202" w:rsidRDefault="00D5251A" w:rsidP="005206DF">
                <w:pPr>
                  <w:jc w:val="both"/>
                  <w:rPr>
                    <w:lang w:val="en-US"/>
                  </w:rPr>
                </w:pPr>
                <w:r>
                  <w:rPr>
                    <w:lang w:val="en-US"/>
                  </w:rPr>
                  <w:t>c</w:t>
                </w:r>
                <w:r w:rsidRPr="00AE7202">
                  <w:rPr>
                    <w:lang w:val="en-US"/>
                  </w:rPr>
                  <w:t xml:space="preserve">ytosine - phosphate - </w:t>
                </w:r>
                <w:r>
                  <w:rPr>
                    <w:lang w:val="en-US"/>
                  </w:rPr>
                  <w:t>g</w:t>
                </w:r>
                <w:r w:rsidRPr="00AE7202">
                  <w:rPr>
                    <w:lang w:val="en-US"/>
                  </w:rPr>
                  <w:t>uanine</w:t>
                </w:r>
              </w:p>
            </w:tc>
          </w:tr>
          <w:tr w:rsidR="00AE7202" w14:paraId="0E036DC2" w14:textId="77777777" w:rsidTr="00AE7202">
            <w:tc>
              <w:tcPr>
                <w:tcW w:w="2065" w:type="dxa"/>
              </w:tcPr>
              <w:p w14:paraId="6EEDE9FA" w14:textId="6913F9C1" w:rsidR="00AE7202" w:rsidRDefault="00AE7202" w:rsidP="005206DF">
                <w:pPr>
                  <w:jc w:val="both"/>
                  <w:rPr>
                    <w:lang w:val="en-US"/>
                  </w:rPr>
                </w:pPr>
                <w:r>
                  <w:rPr>
                    <w:lang w:val="en-US"/>
                  </w:rPr>
                  <w:t>CGI</w:t>
                </w:r>
              </w:p>
            </w:tc>
            <w:tc>
              <w:tcPr>
                <w:tcW w:w="7285" w:type="dxa"/>
              </w:tcPr>
              <w:p w14:paraId="38361654" w14:textId="4E1FFE90" w:rsidR="00AE7202" w:rsidRDefault="00AE7202" w:rsidP="005206DF">
                <w:pPr>
                  <w:jc w:val="both"/>
                  <w:rPr>
                    <w:lang w:val="en-US"/>
                  </w:rPr>
                </w:pPr>
                <w:r>
                  <w:rPr>
                    <w:lang w:val="en-US"/>
                  </w:rPr>
                  <w:t>CpG Island</w:t>
                </w:r>
              </w:p>
            </w:tc>
          </w:tr>
          <w:tr w:rsidR="00660243" w14:paraId="285FA512" w14:textId="77777777" w:rsidTr="00AE7202">
            <w:tc>
              <w:tcPr>
                <w:tcW w:w="2065" w:type="dxa"/>
              </w:tcPr>
              <w:p w14:paraId="0EF6AC8C" w14:textId="35EE6BE5" w:rsidR="00660243" w:rsidRDefault="00660243" w:rsidP="005206DF">
                <w:pPr>
                  <w:jc w:val="both"/>
                  <w:rPr>
                    <w:lang w:val="en-US"/>
                  </w:rPr>
                </w:pPr>
                <w:r>
                  <w:rPr>
                    <w:lang w:val="en-US"/>
                  </w:rPr>
                  <w:t>CTCF</w:t>
                </w:r>
              </w:p>
            </w:tc>
            <w:tc>
              <w:tcPr>
                <w:tcW w:w="7285" w:type="dxa"/>
              </w:tcPr>
              <w:p w14:paraId="284634AD" w14:textId="0DE1E304" w:rsidR="00660243" w:rsidRDefault="00660243" w:rsidP="005206DF">
                <w:pPr>
                  <w:jc w:val="both"/>
                  <w:rPr>
                    <w:lang w:val="en-US"/>
                  </w:rPr>
                </w:pPr>
                <w:r w:rsidRPr="00660243">
                  <w:rPr>
                    <w:lang w:val="en-US"/>
                  </w:rPr>
                  <w:t>CCCTC-binding factor</w:t>
                </w:r>
              </w:p>
            </w:tc>
          </w:tr>
          <w:tr w:rsidR="00FB01F9" w14:paraId="5089FF77" w14:textId="77777777" w:rsidTr="00AE7202">
            <w:tc>
              <w:tcPr>
                <w:tcW w:w="2065" w:type="dxa"/>
              </w:tcPr>
              <w:p w14:paraId="4FF534C2" w14:textId="57C19D2D" w:rsidR="00FB01F9" w:rsidRDefault="00FB01F9" w:rsidP="005206DF">
                <w:pPr>
                  <w:jc w:val="both"/>
                  <w:rPr>
                    <w:lang w:val="en-US"/>
                  </w:rPr>
                </w:pPr>
                <w:r>
                  <w:rPr>
                    <w:lang w:val="en-US"/>
                  </w:rPr>
                  <w:t>DNAme</w:t>
                </w:r>
              </w:p>
            </w:tc>
            <w:tc>
              <w:tcPr>
                <w:tcW w:w="7285" w:type="dxa"/>
              </w:tcPr>
              <w:p w14:paraId="0CF5E620" w14:textId="2147FFA1" w:rsidR="00FB01F9" w:rsidRDefault="00FB01F9" w:rsidP="005206DF">
                <w:pPr>
                  <w:jc w:val="both"/>
                  <w:rPr>
                    <w:lang w:val="en-US"/>
                  </w:rPr>
                </w:pPr>
                <w:r>
                  <w:rPr>
                    <w:lang w:val="en-US"/>
                  </w:rPr>
                  <w:t>DNA methylation</w:t>
                </w:r>
              </w:p>
            </w:tc>
          </w:tr>
          <w:tr w:rsidR="00AE7202" w14:paraId="7555558E" w14:textId="77777777" w:rsidTr="00AE7202">
            <w:tc>
              <w:tcPr>
                <w:tcW w:w="2065" w:type="dxa"/>
              </w:tcPr>
              <w:p w14:paraId="00431C6F" w14:textId="0AE93F8B" w:rsidR="00AE7202" w:rsidRDefault="00AE7202" w:rsidP="005206DF">
                <w:pPr>
                  <w:jc w:val="both"/>
                  <w:rPr>
                    <w:lang w:val="en-US"/>
                  </w:rPr>
                </w:pPr>
                <w:r>
                  <w:rPr>
                    <w:lang w:val="en-US"/>
                  </w:rPr>
                  <w:t>DNMT</w:t>
                </w:r>
              </w:p>
            </w:tc>
            <w:tc>
              <w:tcPr>
                <w:tcW w:w="7285" w:type="dxa"/>
              </w:tcPr>
              <w:p w14:paraId="29A68BFE" w14:textId="1F8C4949" w:rsidR="00AE7202" w:rsidRDefault="00AE7202" w:rsidP="005206DF">
                <w:pPr>
                  <w:jc w:val="both"/>
                  <w:rPr>
                    <w:lang w:val="en-US"/>
                  </w:rPr>
                </w:pPr>
                <w:r>
                  <w:t>DNA methyltransferase</w:t>
                </w:r>
                <w:r w:rsidR="003B4142">
                  <w:t xml:space="preserve"> protein</w:t>
                </w:r>
              </w:p>
            </w:tc>
          </w:tr>
          <w:tr w:rsidR="00606C84" w14:paraId="749BD13B" w14:textId="77777777" w:rsidTr="00AE7202">
            <w:tc>
              <w:tcPr>
                <w:tcW w:w="2065" w:type="dxa"/>
              </w:tcPr>
              <w:p w14:paraId="0E620DA7" w14:textId="50293D9D" w:rsidR="00606C84" w:rsidRDefault="00606C84" w:rsidP="005206DF">
                <w:pPr>
                  <w:jc w:val="both"/>
                  <w:rPr>
                    <w:lang w:val="en-US"/>
                  </w:rPr>
                </w:pPr>
                <w:r>
                  <w:rPr>
                    <w:lang w:val="en-US"/>
                  </w:rPr>
                  <w:t>GBM</w:t>
                </w:r>
              </w:p>
            </w:tc>
            <w:tc>
              <w:tcPr>
                <w:tcW w:w="7285" w:type="dxa"/>
              </w:tcPr>
              <w:p w14:paraId="62B27E15" w14:textId="5DF26E7E" w:rsidR="00606C84" w:rsidRDefault="00D5251A" w:rsidP="005206DF">
                <w:pPr>
                  <w:jc w:val="both"/>
                </w:pPr>
                <w:r>
                  <w:t>glioblastoma</w:t>
                </w:r>
              </w:p>
            </w:tc>
          </w:tr>
          <w:tr w:rsidR="002A1806" w14:paraId="5CF368DB" w14:textId="77777777" w:rsidTr="00AE7202">
            <w:tc>
              <w:tcPr>
                <w:tcW w:w="2065" w:type="dxa"/>
              </w:tcPr>
              <w:p w14:paraId="6041CBAE" w14:textId="72F21D77" w:rsidR="002A1806" w:rsidRDefault="002A1806" w:rsidP="005206DF">
                <w:pPr>
                  <w:jc w:val="both"/>
                  <w:rPr>
                    <w:lang w:val="en-US"/>
                  </w:rPr>
                </w:pPr>
                <w:r>
                  <w:rPr>
                    <w:lang w:val="en-US"/>
                  </w:rPr>
                  <w:t>GEO</w:t>
                </w:r>
              </w:p>
            </w:tc>
            <w:tc>
              <w:tcPr>
                <w:tcW w:w="7285" w:type="dxa"/>
              </w:tcPr>
              <w:p w14:paraId="572FB9B0" w14:textId="7F657E63" w:rsidR="002A1806" w:rsidRDefault="00D5251A" w:rsidP="005206DF">
                <w:pPr>
                  <w:jc w:val="both"/>
                </w:pPr>
                <w:r w:rsidRPr="002A1806">
                  <w:t>gene expression omnibus</w:t>
                </w:r>
              </w:p>
            </w:tc>
          </w:tr>
          <w:tr w:rsidR="00606C84" w14:paraId="1E77FFB3" w14:textId="77777777" w:rsidTr="00AE7202">
            <w:tc>
              <w:tcPr>
                <w:tcW w:w="2065" w:type="dxa"/>
              </w:tcPr>
              <w:p w14:paraId="31B4646E" w14:textId="2109CA03" w:rsidR="00606C84" w:rsidRDefault="00606C84" w:rsidP="005206DF">
                <w:pPr>
                  <w:jc w:val="both"/>
                  <w:rPr>
                    <w:lang w:val="en-US"/>
                  </w:rPr>
                </w:pPr>
                <w:r>
                  <w:rPr>
                    <w:lang w:val="en-US"/>
                  </w:rPr>
                  <w:t>HDF, HDF5</w:t>
                </w:r>
              </w:p>
            </w:tc>
            <w:tc>
              <w:tcPr>
                <w:tcW w:w="7285" w:type="dxa"/>
              </w:tcPr>
              <w:p w14:paraId="707DA035" w14:textId="4DD819EC" w:rsidR="00606C84" w:rsidRDefault="00D5251A" w:rsidP="005206DF">
                <w:pPr>
                  <w:jc w:val="both"/>
                </w:pPr>
                <w:r>
                  <w:t>hierarchical data format</w:t>
                </w:r>
              </w:p>
            </w:tc>
          </w:tr>
          <w:tr w:rsidR="00D8348D" w14:paraId="5746DBFB" w14:textId="77777777" w:rsidTr="00AE7202">
            <w:tc>
              <w:tcPr>
                <w:tcW w:w="2065" w:type="dxa"/>
              </w:tcPr>
              <w:p w14:paraId="7B15A400" w14:textId="4F429925" w:rsidR="00D8348D" w:rsidRDefault="00D8348D" w:rsidP="005206DF">
                <w:pPr>
                  <w:jc w:val="both"/>
                  <w:rPr>
                    <w:lang w:val="en-US"/>
                  </w:rPr>
                </w:pPr>
                <w:proofErr w:type="spellStart"/>
                <w:r>
                  <w:rPr>
                    <w:lang w:val="en-US"/>
                  </w:rPr>
                  <w:t>iPCA</w:t>
                </w:r>
                <w:proofErr w:type="spellEnd"/>
              </w:p>
            </w:tc>
            <w:tc>
              <w:tcPr>
                <w:tcW w:w="7285" w:type="dxa"/>
              </w:tcPr>
              <w:p w14:paraId="084196E7" w14:textId="4F26240E" w:rsidR="00D8348D" w:rsidRDefault="00C311CC" w:rsidP="005206DF">
                <w:pPr>
                  <w:jc w:val="both"/>
                </w:pPr>
                <w:r>
                  <w:t>iterative principal component analysis</w:t>
                </w:r>
              </w:p>
            </w:tc>
          </w:tr>
          <w:tr w:rsidR="009C55C4" w14:paraId="7DF80E67" w14:textId="77777777" w:rsidTr="00AE7202">
            <w:tc>
              <w:tcPr>
                <w:tcW w:w="2065" w:type="dxa"/>
              </w:tcPr>
              <w:p w14:paraId="4A01EB66" w14:textId="00A31079" w:rsidR="009C55C4" w:rsidRDefault="009C55C4" w:rsidP="005206DF">
                <w:pPr>
                  <w:jc w:val="both"/>
                  <w:rPr>
                    <w:lang w:val="en-US"/>
                  </w:rPr>
                </w:pPr>
                <w:r>
                  <w:rPr>
                    <w:lang w:val="en-US"/>
                  </w:rPr>
                  <w:t>IDH</w:t>
                </w:r>
              </w:p>
            </w:tc>
            <w:tc>
              <w:tcPr>
                <w:tcW w:w="7285" w:type="dxa"/>
              </w:tcPr>
              <w:p w14:paraId="46B08C02" w14:textId="4F8F5519" w:rsidR="009C55C4" w:rsidRDefault="00C311CC" w:rsidP="005206DF">
                <w:pPr>
                  <w:jc w:val="both"/>
                </w:pPr>
                <w:r w:rsidRPr="009C55C4">
                  <w:t>isocitrate dehydrogenase</w:t>
                </w:r>
              </w:p>
            </w:tc>
          </w:tr>
          <w:tr w:rsidR="00365883" w14:paraId="272E94AC" w14:textId="77777777" w:rsidTr="00AE7202">
            <w:tc>
              <w:tcPr>
                <w:tcW w:w="2065" w:type="dxa"/>
              </w:tcPr>
              <w:p w14:paraId="097551EF" w14:textId="469AD71E" w:rsidR="00365883" w:rsidRDefault="00365883" w:rsidP="005206DF">
                <w:pPr>
                  <w:jc w:val="both"/>
                  <w:rPr>
                    <w:lang w:val="en-US"/>
                  </w:rPr>
                </w:pPr>
                <w:r>
                  <w:rPr>
                    <w:lang w:val="en-US"/>
                  </w:rPr>
                  <w:t>IL</w:t>
                </w:r>
              </w:p>
            </w:tc>
            <w:tc>
              <w:tcPr>
                <w:tcW w:w="7285" w:type="dxa"/>
              </w:tcPr>
              <w:p w14:paraId="74D4EA54" w14:textId="71A94BCC" w:rsidR="00365883" w:rsidRDefault="00D5251A" w:rsidP="005206DF">
                <w:pPr>
                  <w:jc w:val="both"/>
                </w:pPr>
                <w:r>
                  <w:t>i</w:t>
                </w:r>
                <w:r w:rsidRPr="00365883">
                  <w:t>nterleukin</w:t>
                </w:r>
              </w:p>
            </w:tc>
          </w:tr>
          <w:tr w:rsidR="00606C84" w14:paraId="542EF8CA" w14:textId="77777777" w:rsidTr="00AE7202">
            <w:tc>
              <w:tcPr>
                <w:tcW w:w="2065" w:type="dxa"/>
              </w:tcPr>
              <w:p w14:paraId="7EEEB92E" w14:textId="327113D5" w:rsidR="00606C84" w:rsidRDefault="00606C84" w:rsidP="005206DF">
                <w:pPr>
                  <w:jc w:val="both"/>
                  <w:rPr>
                    <w:lang w:val="en-US"/>
                  </w:rPr>
                </w:pPr>
                <w:proofErr w:type="spellStart"/>
                <w:r>
                  <w:rPr>
                    <w:lang w:val="en-US"/>
                  </w:rPr>
                  <w:t>kNN</w:t>
                </w:r>
                <w:proofErr w:type="spellEnd"/>
              </w:p>
            </w:tc>
            <w:tc>
              <w:tcPr>
                <w:tcW w:w="7285" w:type="dxa"/>
              </w:tcPr>
              <w:p w14:paraId="27431951" w14:textId="1E3A7A89" w:rsidR="00606C84" w:rsidRDefault="00D5251A" w:rsidP="005206DF">
                <w:pPr>
                  <w:jc w:val="both"/>
                </w:pPr>
                <w:r>
                  <w:t>k-nearest neighbour</w:t>
                </w:r>
              </w:p>
            </w:tc>
          </w:tr>
          <w:tr w:rsidR="0080503F" w14:paraId="28211CCA" w14:textId="77777777" w:rsidTr="00AE7202">
            <w:tc>
              <w:tcPr>
                <w:tcW w:w="2065" w:type="dxa"/>
              </w:tcPr>
              <w:p w14:paraId="79668667" w14:textId="7A9272CA" w:rsidR="0080503F" w:rsidRDefault="0080503F" w:rsidP="005206DF">
                <w:pPr>
                  <w:jc w:val="both"/>
                  <w:rPr>
                    <w:lang w:val="en-US"/>
                  </w:rPr>
                </w:pPr>
                <w:proofErr w:type="spellStart"/>
                <w:r>
                  <w:rPr>
                    <w:lang w:val="en-US"/>
                  </w:rPr>
                  <w:t>mCpG</w:t>
                </w:r>
                <w:proofErr w:type="spellEnd"/>
              </w:p>
            </w:tc>
            <w:tc>
              <w:tcPr>
                <w:tcW w:w="7285" w:type="dxa"/>
              </w:tcPr>
              <w:p w14:paraId="6D3F154D" w14:textId="1CA0705D" w:rsidR="0080503F" w:rsidRDefault="0080503F" w:rsidP="005206DF">
                <w:pPr>
                  <w:jc w:val="both"/>
                </w:pPr>
                <w:r>
                  <w:t>methylated CpG</w:t>
                </w:r>
              </w:p>
            </w:tc>
          </w:tr>
          <w:tr w:rsidR="002426B7" w14:paraId="549FC228" w14:textId="77777777" w:rsidTr="00AE7202">
            <w:tc>
              <w:tcPr>
                <w:tcW w:w="2065" w:type="dxa"/>
              </w:tcPr>
              <w:p w14:paraId="09B21043" w14:textId="622ACFF6" w:rsidR="002426B7" w:rsidRDefault="002426B7" w:rsidP="005206DF">
                <w:pPr>
                  <w:jc w:val="both"/>
                  <w:rPr>
                    <w:lang w:val="en-US"/>
                  </w:rPr>
                </w:pPr>
                <w:r>
                  <w:rPr>
                    <w:lang w:val="en-US"/>
                  </w:rPr>
                  <w:t>NA</w:t>
                </w:r>
              </w:p>
            </w:tc>
            <w:tc>
              <w:tcPr>
                <w:tcW w:w="7285" w:type="dxa"/>
              </w:tcPr>
              <w:p w14:paraId="0F268A99" w14:textId="5D107280" w:rsidR="002426B7" w:rsidRDefault="00D5251A" w:rsidP="005206DF">
                <w:pPr>
                  <w:jc w:val="both"/>
                </w:pPr>
                <w:r>
                  <w:t>not applicable</w:t>
                </w:r>
              </w:p>
            </w:tc>
          </w:tr>
          <w:tr w:rsidR="0079770C" w14:paraId="3EEE5E37" w14:textId="77777777" w:rsidTr="00AE7202">
            <w:tc>
              <w:tcPr>
                <w:tcW w:w="2065" w:type="dxa"/>
              </w:tcPr>
              <w:p w14:paraId="4E851B3C" w14:textId="1C00D99E" w:rsidR="0079770C" w:rsidRDefault="0079770C" w:rsidP="005206DF">
                <w:pPr>
                  <w:jc w:val="both"/>
                  <w:rPr>
                    <w:lang w:val="en-US"/>
                  </w:rPr>
                </w:pPr>
                <w:r>
                  <w:rPr>
                    <w:lang w:val="en-US"/>
                  </w:rPr>
                  <w:t>NK</w:t>
                </w:r>
              </w:p>
            </w:tc>
            <w:tc>
              <w:tcPr>
                <w:tcW w:w="7285" w:type="dxa"/>
              </w:tcPr>
              <w:p w14:paraId="63729C98" w14:textId="0F8A40C7" w:rsidR="0079770C" w:rsidRDefault="00D5251A" w:rsidP="005206DF">
                <w:pPr>
                  <w:jc w:val="both"/>
                </w:pPr>
                <w:r>
                  <w:t>natural killer</w:t>
                </w:r>
              </w:p>
            </w:tc>
          </w:tr>
          <w:tr w:rsidR="00606C84" w14:paraId="5F036AEB" w14:textId="77777777" w:rsidTr="00AE7202">
            <w:tc>
              <w:tcPr>
                <w:tcW w:w="2065" w:type="dxa"/>
              </w:tcPr>
              <w:p w14:paraId="581307B7" w14:textId="40872E5A" w:rsidR="00606C84" w:rsidRDefault="00606C84" w:rsidP="005206DF">
                <w:pPr>
                  <w:jc w:val="both"/>
                  <w:rPr>
                    <w:lang w:val="en-US"/>
                  </w:rPr>
                </w:pPr>
                <w:r>
                  <w:rPr>
                    <w:lang w:val="en-US"/>
                  </w:rPr>
                  <w:t>PCA</w:t>
                </w:r>
              </w:p>
            </w:tc>
            <w:tc>
              <w:tcPr>
                <w:tcW w:w="7285" w:type="dxa"/>
              </w:tcPr>
              <w:p w14:paraId="6D1BCFE5" w14:textId="56EB3E2F" w:rsidR="00606C84" w:rsidRDefault="00D5251A" w:rsidP="005206DF">
                <w:pPr>
                  <w:jc w:val="both"/>
                </w:pPr>
                <w:r>
                  <w:t>principal component analysis</w:t>
                </w:r>
              </w:p>
            </w:tc>
          </w:tr>
          <w:tr w:rsidR="0005105A" w14:paraId="11149B0F" w14:textId="77777777" w:rsidTr="00AE7202">
            <w:tc>
              <w:tcPr>
                <w:tcW w:w="2065" w:type="dxa"/>
              </w:tcPr>
              <w:p w14:paraId="483D9353" w14:textId="5E8D4106" w:rsidR="0005105A" w:rsidRDefault="0005105A" w:rsidP="005206DF">
                <w:pPr>
                  <w:jc w:val="both"/>
                  <w:rPr>
                    <w:lang w:val="en-US"/>
                  </w:rPr>
                </w:pPr>
                <w:r>
                  <w:rPr>
                    <w:lang w:val="en-US"/>
                  </w:rPr>
                  <w:t>R</w:t>
                </w:r>
              </w:p>
            </w:tc>
            <w:tc>
              <w:tcPr>
                <w:tcW w:w="7285" w:type="dxa"/>
              </w:tcPr>
              <w:p w14:paraId="7D49BE40" w14:textId="2BF284E3" w:rsidR="0005105A" w:rsidRDefault="0005105A" w:rsidP="005206DF">
                <w:pPr>
                  <w:jc w:val="both"/>
                </w:pPr>
                <w:r>
                  <w:t>R programming language</w:t>
                </w:r>
              </w:p>
            </w:tc>
          </w:tr>
          <w:tr w:rsidR="00606C84" w14:paraId="0E97A63E" w14:textId="77777777" w:rsidTr="00AE7202">
            <w:tc>
              <w:tcPr>
                <w:tcW w:w="2065" w:type="dxa"/>
              </w:tcPr>
              <w:p w14:paraId="08A6E711" w14:textId="799FB634" w:rsidR="00606C84" w:rsidRDefault="00606C84" w:rsidP="005206DF">
                <w:pPr>
                  <w:jc w:val="both"/>
                  <w:rPr>
                    <w:lang w:val="en-US"/>
                  </w:rPr>
                </w:pPr>
                <w:r>
                  <w:rPr>
                    <w:lang w:val="en-US"/>
                  </w:rPr>
                  <w:t>RF</w:t>
                </w:r>
              </w:p>
            </w:tc>
            <w:tc>
              <w:tcPr>
                <w:tcW w:w="7285" w:type="dxa"/>
              </w:tcPr>
              <w:p w14:paraId="05FB23C3" w14:textId="32723EBF" w:rsidR="00606C84" w:rsidRDefault="00D5251A" w:rsidP="005206DF">
                <w:pPr>
                  <w:jc w:val="both"/>
                </w:pPr>
                <w:r>
                  <w:t>random forest</w:t>
                </w:r>
              </w:p>
            </w:tc>
          </w:tr>
          <w:tr w:rsidR="00606C84" w14:paraId="376A6DBF" w14:textId="77777777" w:rsidTr="00AE7202">
            <w:tc>
              <w:tcPr>
                <w:tcW w:w="2065" w:type="dxa"/>
              </w:tcPr>
              <w:p w14:paraId="5E82EE56" w14:textId="299C1F79" w:rsidR="00606C84" w:rsidRDefault="00606C84" w:rsidP="005206DF">
                <w:pPr>
                  <w:jc w:val="both"/>
                  <w:rPr>
                    <w:lang w:val="en-US"/>
                  </w:rPr>
                </w:pPr>
                <w:r>
                  <w:rPr>
                    <w:lang w:val="en-US"/>
                  </w:rPr>
                  <w:t>RRBS</w:t>
                </w:r>
              </w:p>
            </w:tc>
            <w:tc>
              <w:tcPr>
                <w:tcW w:w="7285" w:type="dxa"/>
              </w:tcPr>
              <w:p w14:paraId="5FFE3CAC" w14:textId="5D59A81A" w:rsidR="00606C84" w:rsidRDefault="00D5251A" w:rsidP="005206DF">
                <w:pPr>
                  <w:jc w:val="both"/>
                </w:pPr>
                <w:r>
                  <w:t>reduced representation bisulfite sequencing</w:t>
                </w:r>
              </w:p>
            </w:tc>
          </w:tr>
          <w:tr w:rsidR="00606C84" w14:paraId="32BB5676" w14:textId="77777777" w:rsidTr="00AE7202">
            <w:tc>
              <w:tcPr>
                <w:tcW w:w="2065" w:type="dxa"/>
              </w:tcPr>
              <w:p w14:paraId="505245F8" w14:textId="21D883C4" w:rsidR="00606C84" w:rsidRDefault="00E23E33" w:rsidP="005206DF">
                <w:pPr>
                  <w:jc w:val="both"/>
                  <w:rPr>
                    <w:lang w:val="en-US"/>
                  </w:rPr>
                </w:pPr>
                <w:proofErr w:type="spellStart"/>
                <w:r>
                  <w:rPr>
                    <w:lang w:val="en-US"/>
                  </w:rPr>
                  <w:t>scBS</w:t>
                </w:r>
                <w:proofErr w:type="spellEnd"/>
                <w:r>
                  <w:rPr>
                    <w:lang w:val="en-US"/>
                  </w:rPr>
                  <w:t>-seq</w:t>
                </w:r>
              </w:p>
            </w:tc>
            <w:tc>
              <w:tcPr>
                <w:tcW w:w="7285" w:type="dxa"/>
              </w:tcPr>
              <w:p w14:paraId="7F531E38" w14:textId="6500AE90" w:rsidR="00606C84" w:rsidRDefault="00D5251A" w:rsidP="005206DF">
                <w:pPr>
                  <w:jc w:val="both"/>
                </w:pPr>
                <w:r>
                  <w:t>single cell bisulfite sequencing</w:t>
                </w:r>
              </w:p>
            </w:tc>
          </w:tr>
          <w:tr w:rsidR="002426B7" w14:paraId="61786189" w14:textId="77777777" w:rsidTr="00AE7202">
            <w:tc>
              <w:tcPr>
                <w:tcW w:w="2065" w:type="dxa"/>
              </w:tcPr>
              <w:p w14:paraId="1B87EDD4" w14:textId="67E8D9C1" w:rsidR="002426B7" w:rsidRDefault="002426B7" w:rsidP="005206DF">
                <w:pPr>
                  <w:jc w:val="both"/>
                  <w:rPr>
                    <w:lang w:val="en-US"/>
                  </w:rPr>
                </w:pPr>
                <w:r>
                  <w:rPr>
                    <w:lang w:val="en-US"/>
                  </w:rPr>
                  <w:t>SNP</w:t>
                </w:r>
              </w:p>
            </w:tc>
            <w:tc>
              <w:tcPr>
                <w:tcW w:w="7285" w:type="dxa"/>
              </w:tcPr>
              <w:p w14:paraId="48BBA366" w14:textId="1C01070D" w:rsidR="002426B7" w:rsidRDefault="00D5251A" w:rsidP="005206DF">
                <w:pPr>
                  <w:jc w:val="both"/>
                </w:pPr>
                <w:r>
                  <w:t>single nucleotide polymorphism</w:t>
                </w:r>
              </w:p>
            </w:tc>
          </w:tr>
          <w:tr w:rsidR="00606C84" w14:paraId="34A2BDEF" w14:textId="77777777" w:rsidTr="00AE7202">
            <w:tc>
              <w:tcPr>
                <w:tcW w:w="2065" w:type="dxa"/>
              </w:tcPr>
              <w:p w14:paraId="5334B1F8" w14:textId="76C84E7C" w:rsidR="00606C84" w:rsidRDefault="00606C84" w:rsidP="005206DF">
                <w:pPr>
                  <w:jc w:val="both"/>
                  <w:rPr>
                    <w:lang w:val="en-US"/>
                  </w:rPr>
                </w:pPr>
                <w:r>
                  <w:rPr>
                    <w:lang w:val="en-US"/>
                  </w:rPr>
                  <w:t>TAM</w:t>
                </w:r>
              </w:p>
            </w:tc>
            <w:tc>
              <w:tcPr>
                <w:tcW w:w="7285" w:type="dxa"/>
              </w:tcPr>
              <w:p w14:paraId="279C5CD9" w14:textId="46DEFC37" w:rsidR="00606C84" w:rsidRDefault="00D5251A" w:rsidP="005206DF">
                <w:pPr>
                  <w:jc w:val="both"/>
                </w:pPr>
                <w:r>
                  <w:t>tumor-associated macrophage</w:t>
                </w:r>
              </w:p>
            </w:tc>
          </w:tr>
          <w:tr w:rsidR="009C6774" w14:paraId="61C4F4A8" w14:textId="77777777" w:rsidTr="00AE7202">
            <w:tc>
              <w:tcPr>
                <w:tcW w:w="2065" w:type="dxa"/>
              </w:tcPr>
              <w:p w14:paraId="7D8E24A2" w14:textId="5BEACC5D" w:rsidR="009C6774" w:rsidRDefault="009C6774" w:rsidP="005206DF">
                <w:pPr>
                  <w:jc w:val="both"/>
                  <w:rPr>
                    <w:lang w:val="en-US"/>
                  </w:rPr>
                </w:pPr>
                <w:r w:rsidRPr="00D25646">
                  <w:rPr>
                    <w:lang w:val="en-US"/>
                  </w:rPr>
                  <w:t>TCGA</w:t>
                </w:r>
              </w:p>
            </w:tc>
            <w:tc>
              <w:tcPr>
                <w:tcW w:w="7285" w:type="dxa"/>
              </w:tcPr>
              <w:p w14:paraId="51205E0D" w14:textId="7AF0B694" w:rsidR="009C6774" w:rsidRDefault="009C6774" w:rsidP="005206DF">
                <w:pPr>
                  <w:jc w:val="both"/>
                </w:pPr>
                <w:r w:rsidRPr="009C6774">
                  <w:t xml:space="preserve">The Cancer Genome Atlas </w:t>
                </w:r>
                <w:r>
                  <w:t>p</w:t>
                </w:r>
                <w:r w:rsidRPr="009C6774">
                  <w:t>rogram</w:t>
                </w:r>
              </w:p>
            </w:tc>
          </w:tr>
          <w:tr w:rsidR="00606C84" w14:paraId="31E27720" w14:textId="77777777" w:rsidTr="00AE7202">
            <w:tc>
              <w:tcPr>
                <w:tcW w:w="2065" w:type="dxa"/>
              </w:tcPr>
              <w:p w14:paraId="65C01F58" w14:textId="5C3B269F" w:rsidR="00606C84" w:rsidRDefault="00606C84" w:rsidP="005206DF">
                <w:pPr>
                  <w:jc w:val="both"/>
                  <w:rPr>
                    <w:lang w:val="en-US"/>
                  </w:rPr>
                </w:pPr>
                <w:r>
                  <w:rPr>
                    <w:lang w:val="en-US"/>
                  </w:rPr>
                  <w:t>TET</w:t>
                </w:r>
              </w:p>
            </w:tc>
            <w:tc>
              <w:tcPr>
                <w:tcW w:w="7285" w:type="dxa"/>
              </w:tcPr>
              <w:p w14:paraId="167F6F6D" w14:textId="6295E31E" w:rsidR="00606C84" w:rsidRDefault="00D5251A" w:rsidP="005206DF">
                <w:pPr>
                  <w:jc w:val="both"/>
                  <w:rPr>
                    <w:lang w:val="en-US"/>
                  </w:rPr>
                </w:pPr>
                <w:r>
                  <w:t>ten-eleven translocation</w:t>
                </w:r>
                <w:r w:rsidR="003B4142">
                  <w:t xml:space="preserve"> protein</w:t>
                </w:r>
              </w:p>
            </w:tc>
          </w:tr>
          <w:tr w:rsidR="003B4142" w14:paraId="1299E27E" w14:textId="77777777" w:rsidTr="00AE7202">
            <w:tc>
              <w:tcPr>
                <w:tcW w:w="2065" w:type="dxa"/>
              </w:tcPr>
              <w:p w14:paraId="26020456" w14:textId="7C14A801" w:rsidR="003B4142" w:rsidRDefault="003B4142" w:rsidP="005206DF">
                <w:pPr>
                  <w:jc w:val="both"/>
                  <w:rPr>
                    <w:lang w:val="en-US"/>
                  </w:rPr>
                </w:pPr>
                <w:r>
                  <w:rPr>
                    <w:lang w:val="en-US"/>
                  </w:rPr>
                  <w:t>TF</w:t>
                </w:r>
              </w:p>
            </w:tc>
            <w:tc>
              <w:tcPr>
                <w:tcW w:w="7285" w:type="dxa"/>
              </w:tcPr>
              <w:p w14:paraId="366D1A62" w14:textId="22992CCA" w:rsidR="003B4142" w:rsidRDefault="003B4142" w:rsidP="005206DF">
                <w:pPr>
                  <w:jc w:val="both"/>
                </w:pPr>
                <w:r>
                  <w:t>transcription factor</w:t>
                </w:r>
              </w:p>
            </w:tc>
          </w:tr>
          <w:tr w:rsidR="000D1CDE" w14:paraId="54EF3EFD" w14:textId="77777777" w:rsidTr="00AE7202">
            <w:tc>
              <w:tcPr>
                <w:tcW w:w="2065" w:type="dxa"/>
              </w:tcPr>
              <w:p w14:paraId="0942AE1F" w14:textId="423698B7" w:rsidR="000D1CDE" w:rsidRDefault="000D1CDE" w:rsidP="005206DF">
                <w:pPr>
                  <w:jc w:val="both"/>
                  <w:rPr>
                    <w:lang w:val="en-US"/>
                  </w:rPr>
                </w:pPr>
                <w:r>
                  <w:rPr>
                    <w:lang w:val="en-US"/>
                  </w:rPr>
                  <w:t>TSG</w:t>
                </w:r>
              </w:p>
            </w:tc>
            <w:tc>
              <w:tcPr>
                <w:tcW w:w="7285" w:type="dxa"/>
              </w:tcPr>
              <w:p w14:paraId="5E1E8C0A" w14:textId="6647FAEA" w:rsidR="000D1CDE" w:rsidRDefault="000D1CDE" w:rsidP="005206DF">
                <w:pPr>
                  <w:jc w:val="both"/>
                </w:pPr>
                <w:r w:rsidRPr="000D1CDE">
                  <w:t>tumor-suppressing genes</w:t>
                </w:r>
              </w:p>
            </w:tc>
          </w:tr>
          <w:tr w:rsidR="00606C84" w14:paraId="21707466" w14:textId="77777777" w:rsidTr="00AE7202">
            <w:tc>
              <w:tcPr>
                <w:tcW w:w="2065" w:type="dxa"/>
              </w:tcPr>
              <w:p w14:paraId="6F12FA71" w14:textId="62C466C6" w:rsidR="00606C84" w:rsidRDefault="00606C84" w:rsidP="005206DF">
                <w:pPr>
                  <w:jc w:val="both"/>
                  <w:rPr>
                    <w:lang w:val="en-US"/>
                  </w:rPr>
                </w:pPr>
                <w:proofErr w:type="spellStart"/>
                <w:r>
                  <w:rPr>
                    <w:lang w:val="en-US"/>
                  </w:rPr>
                  <w:lastRenderedPageBreak/>
                  <w:t>tSNE</w:t>
                </w:r>
                <w:proofErr w:type="spellEnd"/>
              </w:p>
            </w:tc>
            <w:tc>
              <w:tcPr>
                <w:tcW w:w="7285" w:type="dxa"/>
              </w:tcPr>
              <w:p w14:paraId="461EAA1A" w14:textId="0020C012" w:rsidR="00606C84" w:rsidRDefault="00D5251A" w:rsidP="005206DF">
                <w:pPr>
                  <w:jc w:val="both"/>
                </w:pPr>
                <w:r w:rsidRPr="00606C84">
                  <w:t>t-distributed stochastic neighbor embedding</w:t>
                </w:r>
              </w:p>
            </w:tc>
          </w:tr>
          <w:tr w:rsidR="00606C84" w14:paraId="01390B50" w14:textId="77777777" w:rsidTr="00AE7202">
            <w:tc>
              <w:tcPr>
                <w:tcW w:w="2065" w:type="dxa"/>
              </w:tcPr>
              <w:p w14:paraId="34545AE6" w14:textId="4E01C5CC" w:rsidR="00606C84" w:rsidRDefault="00606C84" w:rsidP="005206DF">
                <w:pPr>
                  <w:jc w:val="both"/>
                  <w:rPr>
                    <w:lang w:val="en-US"/>
                  </w:rPr>
                </w:pPr>
                <w:r>
                  <w:rPr>
                    <w:lang w:val="en-US"/>
                  </w:rPr>
                  <w:t>UMAP</w:t>
                </w:r>
              </w:p>
            </w:tc>
            <w:tc>
              <w:tcPr>
                <w:tcW w:w="7285" w:type="dxa"/>
              </w:tcPr>
              <w:p w14:paraId="232FF0E3" w14:textId="3E6E8E14" w:rsidR="00606C84" w:rsidRPr="00606C84" w:rsidRDefault="00D5251A" w:rsidP="005206DF">
                <w:pPr>
                  <w:jc w:val="both"/>
                </w:pPr>
                <w:r w:rsidRPr="00606C84">
                  <w:t>uniform manifold approximation and projection</w:t>
                </w:r>
              </w:p>
            </w:tc>
          </w:tr>
          <w:tr w:rsidR="00606C84" w14:paraId="239AD7DD" w14:textId="77777777" w:rsidTr="00AE7202">
            <w:tc>
              <w:tcPr>
                <w:tcW w:w="2065" w:type="dxa"/>
              </w:tcPr>
              <w:p w14:paraId="767FE7F3" w14:textId="4E9721F9" w:rsidR="00606C84" w:rsidRDefault="00606C84" w:rsidP="005206DF">
                <w:pPr>
                  <w:jc w:val="both"/>
                  <w:rPr>
                    <w:lang w:val="en-US"/>
                  </w:rPr>
                </w:pPr>
                <w:r>
                  <w:rPr>
                    <w:lang w:val="en-US"/>
                  </w:rPr>
                  <w:t>WGBS</w:t>
                </w:r>
              </w:p>
            </w:tc>
            <w:tc>
              <w:tcPr>
                <w:tcW w:w="7285" w:type="dxa"/>
              </w:tcPr>
              <w:p w14:paraId="23F25B07" w14:textId="116179E9" w:rsidR="00606C84" w:rsidRDefault="00D5251A" w:rsidP="005206DF">
                <w:pPr>
                  <w:jc w:val="both"/>
                  <w:rPr>
                    <w:lang w:val="en-US"/>
                  </w:rPr>
                </w:pPr>
                <w:r>
                  <w:rPr>
                    <w:lang w:val="en-US"/>
                  </w:rPr>
                  <w:t>whole genome bisulfite sequencing</w:t>
                </w:r>
              </w:p>
            </w:tc>
          </w:tr>
        </w:tbl>
        <w:p w14:paraId="54290C64" w14:textId="02C0D5C7" w:rsidR="00AE7202" w:rsidRDefault="00AE7202" w:rsidP="005206DF">
          <w:pPr>
            <w:jc w:val="both"/>
            <w:rPr>
              <w:lang w:val="en-US"/>
            </w:rPr>
          </w:pPr>
          <w:r>
            <w:rPr>
              <w:lang w:val="en-US"/>
            </w:rPr>
            <w:br w:type="page"/>
          </w:r>
        </w:p>
        <w:p w14:paraId="31E2ED4F" w14:textId="77777777" w:rsidR="00AE7202" w:rsidRDefault="00AE7202" w:rsidP="005206DF">
          <w:pPr>
            <w:jc w:val="both"/>
            <w:rPr>
              <w:rFonts w:asciiTheme="majorHAnsi" w:eastAsiaTheme="majorEastAsia" w:hAnsiTheme="majorHAnsi" w:cstheme="majorBidi"/>
              <w:color w:val="2F5496" w:themeColor="accent1" w:themeShade="BF"/>
              <w:sz w:val="32"/>
              <w:szCs w:val="32"/>
              <w:lang w:val="en-US"/>
            </w:rPr>
          </w:pPr>
        </w:p>
        <w:p w14:paraId="654583C4" w14:textId="7C0A223F" w:rsidR="009A7FEA" w:rsidRPr="0098534B" w:rsidRDefault="009A7FEA" w:rsidP="0098534B">
          <w:pPr>
            <w:pStyle w:val="Heading1"/>
            <w:numPr>
              <w:ilvl w:val="0"/>
              <w:numId w:val="4"/>
            </w:numPr>
            <w:rPr>
              <w:lang w:val="en-US"/>
            </w:rPr>
          </w:pPr>
          <w:bookmarkStart w:id="5" w:name="_Toc88049343"/>
          <w:r w:rsidRPr="0098534B">
            <w:rPr>
              <w:lang w:val="en-US"/>
            </w:rPr>
            <w:t>Abstract</w:t>
          </w:r>
          <w:bookmarkEnd w:id="5"/>
        </w:p>
        <w:p w14:paraId="7056376A" w14:textId="12230A0E" w:rsidR="004D456D" w:rsidRPr="009A7FEA" w:rsidRDefault="000A29EF" w:rsidP="009A7FEA">
          <w:pPr>
            <w:rPr>
              <w:lang w:val="en-US"/>
            </w:rPr>
          </w:pPr>
        </w:p>
      </w:sdtContent>
    </w:sdt>
    <w:p w14:paraId="3D37AD40" w14:textId="6DC753DD" w:rsidR="00813C15" w:rsidRPr="00813C15" w:rsidRDefault="00813C15" w:rsidP="005206DF">
      <w:pPr>
        <w:pStyle w:val="Heading1"/>
        <w:jc w:val="both"/>
        <w:rPr>
          <w:lang w:val="en-US"/>
        </w:rPr>
      </w:pPr>
      <w:bookmarkStart w:id="6" w:name="_Toc88049344"/>
      <w:r w:rsidRPr="00813C15">
        <w:rPr>
          <w:lang w:val="en-US"/>
        </w:rPr>
        <w:t>Intro</w:t>
      </w:r>
      <w:r w:rsidR="008D58B2">
        <w:rPr>
          <w:lang w:val="en-US"/>
        </w:rPr>
        <w:t>duction</w:t>
      </w:r>
      <w:bookmarkEnd w:id="6"/>
    </w:p>
    <w:p w14:paraId="15037494" w14:textId="750C30F7" w:rsidR="00FD0813" w:rsidRPr="00FD0813" w:rsidRDefault="00E749F8" w:rsidP="00115B71">
      <w:pPr>
        <w:pStyle w:val="Heading2"/>
        <w:jc w:val="both"/>
      </w:pPr>
      <w:bookmarkStart w:id="7" w:name="_Toc88049345"/>
      <w:r w:rsidRPr="00F75231">
        <w:t>Epigenetics</w:t>
      </w:r>
      <w:bookmarkEnd w:id="7"/>
    </w:p>
    <w:p w14:paraId="14A71D0F" w14:textId="409C15E0" w:rsidR="00F70C7A" w:rsidRDefault="00813C15" w:rsidP="005206DF">
      <w:pPr>
        <w:jc w:val="both"/>
        <w:rPr>
          <w:lang w:val="en-US"/>
        </w:rPr>
      </w:pPr>
      <w:r>
        <w:rPr>
          <w:lang w:val="en-US"/>
        </w:rPr>
        <w:t xml:space="preserve">Epigenetics is the </w:t>
      </w:r>
      <w:r w:rsidR="00777852">
        <w:rPr>
          <w:lang w:val="en-US"/>
        </w:rPr>
        <w:t xml:space="preserve">study of heritable and reversible changes of the genome that do not change the underlying </w:t>
      </w:r>
      <w:r w:rsidR="00D67475">
        <w:rPr>
          <w:lang w:val="en-US"/>
        </w:rPr>
        <w:t xml:space="preserve">DNA </w:t>
      </w:r>
      <w:r w:rsidR="00777852">
        <w:rPr>
          <w:lang w:val="en-US"/>
        </w:rPr>
        <w:t>sequence</w:t>
      </w:r>
      <w:r w:rsidR="00A3185C">
        <w:rPr>
          <w:lang w:val="en-US"/>
        </w:rPr>
        <w:fldChar w:fldCharType="begin"/>
      </w:r>
      <w:r w:rsidR="00A3185C">
        <w:rPr>
          <w:lang w:val="en-US"/>
        </w:rPr>
        <w:instrText xml:space="preserve"> ADDIN ZOTERO_ITEM CSL_CITATION {"citationID":"QB3SXiX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77852">
        <w:rPr>
          <w:lang w:val="en-US"/>
        </w:rPr>
        <w:t>. These changes are fundamental for controlling gene expression in all organisms, and can occur through intrinsic methods (e.g.</w:t>
      </w:r>
      <w:r w:rsidR="006C7CC6">
        <w:rPr>
          <w:lang w:val="en-US"/>
        </w:rPr>
        <w:t>,</w:t>
      </w:r>
      <w:r w:rsidR="00777852">
        <w:rPr>
          <w:lang w:val="en-US"/>
        </w:rPr>
        <w:t xml:space="preserve"> X-chromosome inactivation in females</w:t>
      </w:r>
      <w:r w:rsidR="00A3185C">
        <w:rPr>
          <w:lang w:val="en-US"/>
        </w:rPr>
        <w:fldChar w:fldCharType="begin"/>
      </w:r>
      <w:r w:rsidR="003769DB">
        <w:rPr>
          <w:lang w:val="en-US"/>
        </w:rPr>
        <w:instrText xml:space="preserve"> ADDIN ZOTERO_ITEM CSL_CITATION {"citationID":"pmLbWk1x","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2</w:t>
      </w:r>
      <w:r w:rsidR="00A3185C">
        <w:rPr>
          <w:lang w:val="en-US"/>
        </w:rPr>
        <w:fldChar w:fldCharType="end"/>
      </w:r>
      <w:r w:rsidR="00777852">
        <w:rPr>
          <w:lang w:val="en-US"/>
        </w:rPr>
        <w:t>) or external causes (e.g.</w:t>
      </w:r>
      <w:r w:rsidR="006C7CC6">
        <w:rPr>
          <w:lang w:val="en-US"/>
        </w:rPr>
        <w:t>,</w:t>
      </w:r>
      <w:r w:rsidR="00777852">
        <w:rPr>
          <w:lang w:val="en-US"/>
        </w:rPr>
        <w:t xml:space="preserve"> exposure to ultra-violet radiation</w:t>
      </w:r>
      <w:r w:rsidR="00A3185C">
        <w:rPr>
          <w:lang w:val="en-US"/>
        </w:rPr>
        <w:fldChar w:fldCharType="begin"/>
      </w:r>
      <w:r w:rsidR="003769DB">
        <w:rPr>
          <w:lang w:val="en-US"/>
        </w:rPr>
        <w:instrText xml:space="preserve"> ADDIN ZOTERO_ITEM CSL_CITATION {"citationID":"Wu2LAEvV","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A3185C">
        <w:rPr>
          <w:lang w:val="en-US"/>
        </w:rPr>
        <w:fldChar w:fldCharType="separate"/>
      </w:r>
      <w:r w:rsidR="003769DB" w:rsidRPr="003769DB">
        <w:rPr>
          <w:rFonts w:ascii="Calibri" w:hAnsi="Calibri" w:cs="Calibri"/>
          <w:szCs w:val="24"/>
          <w:vertAlign w:val="superscript"/>
        </w:rPr>
        <w:t>3</w:t>
      </w:r>
      <w:r w:rsidR="00A3185C">
        <w:rPr>
          <w:lang w:val="en-US"/>
        </w:rPr>
        <w:fldChar w:fldCharType="end"/>
      </w:r>
      <w:r w:rsidR="00777852">
        <w:rPr>
          <w:lang w:val="en-US"/>
        </w:rPr>
        <w:t>).</w:t>
      </w:r>
      <w:r w:rsidR="005D2F6E">
        <w:rPr>
          <w:lang w:val="en-US"/>
        </w:rPr>
        <w:t xml:space="preserve"> The molecular marks of epigenetics span several levels </w:t>
      </w:r>
      <w:r w:rsidR="0071223B">
        <w:rPr>
          <w:lang w:val="en-US"/>
        </w:rPr>
        <w:t xml:space="preserve">from overall chromatin structure, </w:t>
      </w:r>
      <w:r w:rsidR="00FB6ED6">
        <w:rPr>
          <w:lang w:val="en-US"/>
        </w:rPr>
        <w:t>such as</w:t>
      </w:r>
      <w:r w:rsidR="0071223B">
        <w:rPr>
          <w:lang w:val="en-US"/>
        </w:rPr>
        <w:t xml:space="preserve"> histone modifications</w:t>
      </w:r>
      <w:r w:rsidR="00FB6ED6">
        <w:rPr>
          <w:lang w:val="en-US"/>
        </w:rPr>
        <w:t xml:space="preserve"> or nucleosome positioning</w:t>
      </w:r>
      <w:r w:rsidR="0071223B">
        <w:rPr>
          <w:lang w:val="en-US"/>
        </w:rPr>
        <w:t>, down to changes</w:t>
      </w:r>
      <w:r w:rsidR="005D2F6E">
        <w:rPr>
          <w:lang w:val="en-US"/>
        </w:rPr>
        <w:t xml:space="preserve"> </w:t>
      </w:r>
      <w:r w:rsidR="0071223B">
        <w:rPr>
          <w:lang w:val="en-US"/>
        </w:rPr>
        <w:t>of</w:t>
      </w:r>
      <w:r w:rsidR="005D2F6E">
        <w:rPr>
          <w:lang w:val="en-US"/>
        </w:rPr>
        <w:t xml:space="preserve"> individual bases</w:t>
      </w:r>
      <w:r w:rsidR="0071223B">
        <w:rPr>
          <w:lang w:val="en-US"/>
        </w:rPr>
        <w:t xml:space="preserve">, </w:t>
      </w:r>
      <w:r w:rsidR="00FB6ED6">
        <w:rPr>
          <w:lang w:val="en-US"/>
        </w:rPr>
        <w:t xml:space="preserve">primarily </w:t>
      </w:r>
      <w:r w:rsidR="0071223B">
        <w:rPr>
          <w:lang w:val="en-US"/>
        </w:rPr>
        <w:t>with methylation</w:t>
      </w:r>
      <w:r w:rsidR="00A3185C">
        <w:rPr>
          <w:lang w:val="en-US"/>
        </w:rPr>
        <w:fldChar w:fldCharType="begin"/>
      </w:r>
      <w:r w:rsidR="00A3185C">
        <w:rPr>
          <w:lang w:val="en-US"/>
        </w:rPr>
        <w:instrText xml:space="preserve"> ADDIN ZOTERO_ITEM CSL_CITATION {"citationID":"RdgrI9rf","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A3185C">
        <w:rPr>
          <w:lang w:val="en-US"/>
        </w:rPr>
        <w:fldChar w:fldCharType="separate"/>
      </w:r>
      <w:r w:rsidR="00A3185C" w:rsidRPr="00A3185C">
        <w:rPr>
          <w:rFonts w:ascii="Calibri" w:hAnsi="Calibri" w:cs="Calibri"/>
          <w:szCs w:val="24"/>
          <w:vertAlign w:val="superscript"/>
        </w:rPr>
        <w:t>1</w:t>
      </w:r>
      <w:r w:rsidR="00A3185C">
        <w:rPr>
          <w:lang w:val="en-US"/>
        </w:rPr>
        <w:fldChar w:fldCharType="end"/>
      </w:r>
      <w:r w:rsidR="0071223B">
        <w:rPr>
          <w:lang w:val="en-US"/>
        </w:rPr>
        <w:t>.</w:t>
      </w:r>
    </w:p>
    <w:p w14:paraId="5E846410" w14:textId="3535A4E9" w:rsidR="00E749F8" w:rsidRPr="00FB6ED6" w:rsidRDefault="00E749F8" w:rsidP="00250D03">
      <w:pPr>
        <w:pStyle w:val="Heading3"/>
        <w:rPr>
          <w:lang w:val="en-US"/>
        </w:rPr>
      </w:pPr>
      <w:bookmarkStart w:id="8" w:name="_Toc88049346"/>
      <w:r>
        <w:rPr>
          <w:lang w:val="en-US"/>
        </w:rPr>
        <w:t>Methylation</w:t>
      </w:r>
      <w:bookmarkEnd w:id="8"/>
    </w:p>
    <w:p w14:paraId="0EDF553F" w14:textId="1CFADC84" w:rsidR="00CA6E22" w:rsidRDefault="0071223B" w:rsidP="005206DF">
      <w:pPr>
        <w:jc w:val="both"/>
        <w:rPr>
          <w:lang w:val="en-US"/>
        </w:rPr>
      </w:pPr>
      <w:r>
        <w:rPr>
          <w:lang w:val="en-US"/>
        </w:rPr>
        <w:t xml:space="preserve">Methylation is the most studied epigenetic modification. </w:t>
      </w:r>
      <w:r w:rsidR="000E6638">
        <w:rPr>
          <w:lang w:val="en-US"/>
        </w:rPr>
        <w:t>The nucleotide bases a</w:t>
      </w:r>
      <w:r>
        <w:rPr>
          <w:lang w:val="en-US"/>
        </w:rPr>
        <w:t>denine and cytosine both readily accept methylation on N</w:t>
      </w:r>
      <w:r w:rsidR="001C0F3F">
        <w:rPr>
          <w:lang w:val="en-US"/>
        </w:rPr>
        <w:t>4</w:t>
      </w:r>
      <w:r>
        <w:rPr>
          <w:vertAlign w:val="superscript"/>
          <w:lang w:val="en-US"/>
        </w:rPr>
        <w:t xml:space="preserve"> </w:t>
      </w:r>
      <w:r>
        <w:rPr>
          <w:lang w:val="en-US"/>
        </w:rPr>
        <w:t xml:space="preserve">and </w:t>
      </w:r>
      <w:r w:rsidR="001C0F3F">
        <w:rPr>
          <w:lang w:val="en-US"/>
        </w:rPr>
        <w:t>C</w:t>
      </w:r>
      <w:r>
        <w:rPr>
          <w:lang w:val="en-US"/>
        </w:rPr>
        <w:t>4</w:t>
      </w:r>
      <w:r w:rsidR="001C0F3F">
        <w:rPr>
          <w:lang w:val="en-US"/>
        </w:rPr>
        <w:t>/C</w:t>
      </w:r>
      <w:r>
        <w:rPr>
          <w:lang w:val="en-US"/>
        </w:rPr>
        <w:t>5, respectively</w:t>
      </w:r>
      <w:r w:rsidR="003769DB">
        <w:rPr>
          <w:lang w:val="en-US"/>
        </w:rPr>
        <w:fldChar w:fldCharType="begin"/>
      </w:r>
      <w:r w:rsidR="003769DB">
        <w:rPr>
          <w:lang w:val="en-US"/>
        </w:rPr>
        <w:instrText xml:space="preserve"> ADDIN ZOTERO_ITEM CSL_CITATION {"citationID":"KYDSH98W","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3769DB">
        <w:rPr>
          <w:lang w:val="en-US"/>
        </w:rPr>
        <w:fldChar w:fldCharType="separate"/>
      </w:r>
      <w:r w:rsidR="003769DB" w:rsidRPr="003769DB">
        <w:rPr>
          <w:rFonts w:ascii="Calibri" w:hAnsi="Calibri" w:cs="Calibri"/>
          <w:szCs w:val="24"/>
          <w:vertAlign w:val="superscript"/>
        </w:rPr>
        <w:t>4</w:t>
      </w:r>
      <w:r w:rsidR="003769DB">
        <w:rPr>
          <w:lang w:val="en-US"/>
        </w:rPr>
        <w:fldChar w:fldCharType="end"/>
      </w:r>
      <w:r w:rsidR="00F70C7A">
        <w:rPr>
          <w:lang w:val="en-US"/>
        </w:rPr>
        <w:t xml:space="preserve">. </w:t>
      </w:r>
      <w:r w:rsidR="00EC4D05">
        <w:rPr>
          <w:lang w:val="en-US"/>
        </w:rPr>
        <w:t>The bulky methyl groups provide a physical block to binding of transcription factors and RNA polymerase</w:t>
      </w:r>
      <w:r w:rsidR="00EC4D05">
        <w:rPr>
          <w:lang w:val="en-US"/>
        </w:rPr>
        <w:fldChar w:fldCharType="begin"/>
      </w:r>
      <w:r w:rsidR="003769DB">
        <w:rPr>
          <w:lang w:val="en-US"/>
        </w:rPr>
        <w:instrText xml:space="preserve"> ADDIN ZOTERO_ITEM CSL_CITATION {"citationID":"6xkqJqpF","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EC4D05">
        <w:rPr>
          <w:lang w:val="en-US"/>
        </w:rPr>
        <w:fldChar w:fldCharType="separate"/>
      </w:r>
      <w:r w:rsidR="003769DB" w:rsidRPr="003769DB">
        <w:rPr>
          <w:rFonts w:ascii="Calibri" w:hAnsi="Calibri" w:cs="Calibri"/>
          <w:szCs w:val="24"/>
          <w:vertAlign w:val="superscript"/>
        </w:rPr>
        <w:t>5</w:t>
      </w:r>
      <w:r w:rsidR="00EC4D05">
        <w:rPr>
          <w:lang w:val="en-US"/>
        </w:rPr>
        <w:fldChar w:fldCharType="end"/>
      </w:r>
      <w:r w:rsidR="00EC4D05">
        <w:rPr>
          <w:lang w:val="en-US"/>
        </w:rPr>
        <w:t xml:space="preserve">. As such, methylation is a major factor in gene expression in </w:t>
      </w:r>
      <w:r w:rsidR="00192CD1">
        <w:rPr>
          <w:lang w:val="en-US"/>
        </w:rPr>
        <w:t>most organisms</w:t>
      </w:r>
      <w:r w:rsidR="00673191">
        <w:rPr>
          <w:lang w:val="en-US"/>
        </w:rPr>
        <w:t xml:space="preserve">. </w:t>
      </w:r>
      <w:r w:rsidR="001C0F3F">
        <w:rPr>
          <w:lang w:val="en-US"/>
        </w:rPr>
        <w:t>M</w:t>
      </w:r>
      <w:r w:rsidR="00F70C7A">
        <w:rPr>
          <w:lang w:val="en-US"/>
        </w:rPr>
        <w:t>ethylated adenine</w:t>
      </w:r>
      <w:r w:rsidR="00F77C1B">
        <w:rPr>
          <w:lang w:val="en-US"/>
        </w:rPr>
        <w:t xml:space="preserve"> is </w:t>
      </w:r>
      <w:r w:rsidR="004D297C">
        <w:rPr>
          <w:lang w:val="en-US"/>
        </w:rPr>
        <w:t xml:space="preserve">weakly studied but </w:t>
      </w:r>
      <w:r w:rsidR="00F77C1B">
        <w:rPr>
          <w:lang w:val="en-US"/>
        </w:rPr>
        <w:t>widely known in bacteria</w:t>
      </w:r>
      <w:r w:rsidR="004D297C">
        <w:rPr>
          <w:lang w:val="en-US"/>
        </w:rPr>
        <w:t xml:space="preserve"> and lower eukaryotes</w:t>
      </w:r>
      <w:r w:rsidR="004B2F0E">
        <w:rPr>
          <w:lang w:val="en-US"/>
        </w:rPr>
        <w:fldChar w:fldCharType="begin"/>
      </w:r>
      <w:r w:rsidR="00192CD1">
        <w:rPr>
          <w:lang w:val="en-US"/>
        </w:rPr>
        <w:instrText xml:space="preserve"> ADDIN ZOTERO_ITEM CSL_CITATION {"citationID":"Loefa8us","properties":{"formattedCitation":"\\super 6,7\\nosupersub{}","plainCitation":"6,7","noteIndex":0},"citationItems":[{"id":1167,"uris":["http://zotero.org/users/local/oxMpWYo5/items/Z9SI6SZ4"],"uri":["http://zotero.org/users/local/oxMpWYo5/items/Z9SI6SZ4"],"itemData":{"id":1167,"type":"article-journal","abstract":"Methylation of DNA by the DNA adenine methyltransferase (Dam) provides an epigenetic signal that influences and regulates numerous physiological processes in the bacterial cell including chromosome replication, mismatch repair, transposition, and transcription. A growing number of reports describe a role for DNA adenine methylation in regulating the expression of various bacterial genes related to virulence in diverse pathogens, suggesting that DNA methylation may be a widespread and versatile regulator of virulence gene expression. Here, we summarize the current knowledge about the influence of DNA methylation on virulence functions and discuss perspectives for future research.","container-title":"International Journal of Medical Microbiology","DOI":"10.1016/j.ijmm.2006.10.002","ISSN":"1438-4221","issue":"1","journalAbbreviation":"International Journal of Medical Microbiology","language":"en","page":"1-7","source":"ScienceDirect","title":"DNA adenine methylation and bacterial pathogenesis","volume":"297","author":[{"family":"Heusipp","given":"Gerhard"},{"family":"Fälker","given":"Stefan"},{"family":"Alexander Schmidt","given":"M."}],"issued":{"date-parts":[["2007",2,23]]}}},{"id":1236,"uris":["http://zotero.org/users/local/oxMpWYo5/items/7EBKCFJL"],"uri":["http://zotero.org/users/local/oxMpWYo5/items/7EBKCFJL"],"itemData":{"id":1236,"type":"article-journal","abstract":"DNA methylation is the most common epigenetic modification observed in the genomic DNA (gDNA) of prokaryotes and eukaryotes. Methylated nucleobases, N6-methyl-adenine (m6A), N4-methyl-cytosine (m4C), and 5-methyl-cytosine (m5C), detected on gDNA represent the discrimination mark between self and non-self DNA when they are part of restriction-modification systems in prokaryotes (Bacteria and Archaea). In addition, m5C in Eukaryotes and m6A in Bacteria play an important role in the regulation of key cellular processes. Although archaeal genomes present modified bases as in the two other domains of life, the significance of DNA methylations as regulatory mechanisms remains largely uncharacterized in Archaea. Here, we began by investigating the DNA methylome of Sulfolobus acidocaldarius. The strategy behind this initial study entailed the use of combined digestion assays, dot blots, and genome resequencing, which utilizes specific restriction enzymes, antibodies specifically raised against m6A and m5C and single-molecule real-time (SMRT) sequencing, respectively, to identify DNA methylations occurring in exponentially growing cells. The previously identified restriction-modification system, specific of S. acidocaldarius, was confirmed by digestion assay and SMRT sequencing while, the presence of m6A was revealed by dot blot and identified on the characteristic Dam motif by SMRT sequencing. No m5C was detected by dot blot under the conditions tested. Furthermore, by comparing the distribution of both detected methylations along the genome and, by analyzing DNA methylation profiles in synchronized cells, we investigated in which cellular pathways, in particular the cell cycle, this m6A methylation could be a key player. The analysis of sequencing data rejected a role for m6A methylation in another defense system and also raised new questions about a potential involvement of this modification in the regulation of other biological functions in S. acidocaldarius.","container-title":"Frontiers in Microbiology","DOI":"10.3389/fmicb.2018.00137","ISSN":"1664-302X","journalAbbreviation":"Front Microbiol","note":"PMID: 29472906\nPMCID: PMC5809426","page":"137","source":"PubMed Central","title":"The DNA Methylome of the Hyperthermoacidophilic Crenarchaeon Sulfolobus acidocaldarius","volume":"9","author":[{"family":"Couturier","given":"Mohea"},{"family":"Lindås","given":"Ann-Christin"}],"issued":{"date-parts":[["2018",2,8]]}}}],"schema":"https://github.com/citation-style-language/schema/raw/master/csl-citation.json"} </w:instrText>
      </w:r>
      <w:r w:rsidR="004B2F0E">
        <w:rPr>
          <w:lang w:val="en-US"/>
        </w:rPr>
        <w:fldChar w:fldCharType="separate"/>
      </w:r>
      <w:r w:rsidR="00192CD1" w:rsidRPr="00192CD1">
        <w:rPr>
          <w:rFonts w:ascii="Calibri" w:hAnsi="Calibri" w:cs="Calibri"/>
          <w:szCs w:val="24"/>
          <w:vertAlign w:val="superscript"/>
        </w:rPr>
        <w:t>6,7</w:t>
      </w:r>
      <w:r w:rsidR="004B2F0E">
        <w:rPr>
          <w:lang w:val="en-US"/>
        </w:rPr>
        <w:fldChar w:fldCharType="end"/>
      </w:r>
      <w:r w:rsidR="00F77C1B">
        <w:rPr>
          <w:lang w:val="en-US"/>
        </w:rPr>
        <w:t>, but is not considered to have any effect</w:t>
      </w:r>
      <w:r w:rsidR="000E10CE">
        <w:rPr>
          <w:lang w:val="en-US"/>
        </w:rPr>
        <w:t xml:space="preserve"> or significant presence</w:t>
      </w:r>
      <w:r w:rsidR="00F77C1B">
        <w:rPr>
          <w:lang w:val="en-US"/>
        </w:rPr>
        <w:t xml:space="preserve"> in mammalian DNA</w:t>
      </w:r>
      <w:r w:rsidR="00F77C1B">
        <w:rPr>
          <w:lang w:val="en-US"/>
        </w:rPr>
        <w:fldChar w:fldCharType="begin"/>
      </w:r>
      <w:r w:rsidR="00192CD1">
        <w:rPr>
          <w:lang w:val="en-US"/>
        </w:rPr>
        <w:instrText xml:space="preserve"> ADDIN ZOTERO_ITEM CSL_CITATION {"citationID":"KiW9V4dH","properties":{"formattedCitation":"\\super 8,9\\nosupersub{}","plainCitation":"8,9","noteIndex":0},"citationItems":[{"id":818,"uris":["http://zotero.org/users/local/oxMpWYo5/items/ICGDYVBB"],"uri":["http://zotero.org/users/local/oxMpWYo5/items/ICGDYVBB"],"itemData":{"id":818,"type":"article-journal","abstract":"6-methyladenine (6mA) is fairly abundant in nuclear DNA of basal fungi, ciliates and green algae. In these organisms, 6mA is maintained near transcription start sites in ApT context by a parental-strand instruction dependent maintenance methyltransferase and is positively associated with transcription. In animals and plants, 6mA levels are high only in organellar DNA. The 6mA levels in nuclear DNA are very low. They are attributable to nucleotide salvage and the activity of otherwise mitochondrial METTL4, and may be considered as a price that cells pay for adenine methylation in RNA and/or organellar DNA. Cells minimize this price by sanitizing dNTP pools to limit 6mA incorporation, and by converting 6mA that has been incorporated into DNA back to adenine. Hence, 6mA in nuclear DNA should be described as an epigenetic mark only in basal fungi, ciliates and green algae, but not in animals and plants.","container-title":"BioEssays","DOI":"10.1002/bies.202000243","ISSN":"1521-1878","issue":"3","language":"en","note":"_eprint: https://onlinelibrary.wiley.com/doi/pdf/10.1002/bies.202000243","page":"2000243","source":"Wiley Online Library","title":"DNA adenine methylation in eukaryotes: Enzymatic mark or a form of DNA damage?","title-short":"DNA adenine methylation in eukaryotes","volume":"43","author":[{"family":"Bochtler","given":"Matthias"},{"family":"Fernandes","given":"Humberto"}],"issued":{"date-parts":[["2021"]]}}},{"id":821,"uris":["http://zotero.org/users/local/oxMpWYo5/items/KLMC226I"],"uri":["http://zotero.org/users/local/oxMpWYo5/items/KLMC226I"],"itemData":{"id":821,"type":"article-journal","container-title":"Science Advances","DOI":"10.1126/sciadv.aay3335","issue":"12","note":"publisher: American Association for the Advancement of Science","page":"eaay3335","source":"science.org (Atypon)","title":"No evidence for DNA N6-methyladenine in mammals","volume":"6","author":[{"family":"Douvlataniotis","given":"Karolos"},{"family":"Bensberg","given":"Maike"},{"family":"Lentini","given":"Antonio"},{"family":"Gylemo","given":"Björn"},{"family":"Nestor","given":"Colm E."}]}}],"schema":"https://github.com/citation-style-language/schema/raw/master/csl-citation.json"} </w:instrText>
      </w:r>
      <w:r w:rsidR="00F77C1B">
        <w:rPr>
          <w:lang w:val="en-US"/>
        </w:rPr>
        <w:fldChar w:fldCharType="separate"/>
      </w:r>
      <w:r w:rsidR="00192CD1" w:rsidRPr="00192CD1">
        <w:rPr>
          <w:rFonts w:ascii="Calibri" w:hAnsi="Calibri" w:cs="Calibri"/>
          <w:szCs w:val="24"/>
          <w:vertAlign w:val="superscript"/>
        </w:rPr>
        <w:t>8,9</w:t>
      </w:r>
      <w:r w:rsidR="00F77C1B">
        <w:rPr>
          <w:lang w:val="en-US"/>
        </w:rPr>
        <w:fldChar w:fldCharType="end"/>
      </w:r>
      <w:r w:rsidR="00A74F2B">
        <w:rPr>
          <w:lang w:val="en-US"/>
        </w:rPr>
        <w:t>, where instead c</w:t>
      </w:r>
      <w:r w:rsidR="00F70C7A">
        <w:rPr>
          <w:lang w:val="en-US"/>
        </w:rPr>
        <w:t xml:space="preserve">ytosine </w:t>
      </w:r>
      <w:r w:rsidR="0001182F">
        <w:rPr>
          <w:lang w:val="en-US"/>
        </w:rPr>
        <w:t xml:space="preserve">modifications </w:t>
      </w:r>
      <w:r w:rsidR="00A74F2B">
        <w:rPr>
          <w:lang w:val="en-US"/>
        </w:rPr>
        <w:t>are more common.</w:t>
      </w:r>
      <w:r w:rsidR="0001182F">
        <w:rPr>
          <w:lang w:val="en-US"/>
        </w:rPr>
        <w:t xml:space="preserve"> 5-methyl-cytosine (5mC) </w:t>
      </w:r>
      <w:r w:rsidR="00037361">
        <w:rPr>
          <w:lang w:val="en-US"/>
        </w:rPr>
        <w:t xml:space="preserve">is the </w:t>
      </w:r>
      <w:r w:rsidR="00A74F2B">
        <w:rPr>
          <w:lang w:val="en-US"/>
        </w:rPr>
        <w:t>dominant</w:t>
      </w:r>
      <w:r w:rsidR="00037361">
        <w:rPr>
          <w:lang w:val="en-US"/>
        </w:rPr>
        <w:t xml:space="preserve"> </w:t>
      </w:r>
      <w:r w:rsidR="00CF248A">
        <w:rPr>
          <w:lang w:val="en-US"/>
        </w:rPr>
        <w:t xml:space="preserve">epigenetic mark </w:t>
      </w:r>
      <w:r w:rsidR="00037361">
        <w:rPr>
          <w:lang w:val="en-US"/>
        </w:rPr>
        <w:t>in humans, with about</w:t>
      </w:r>
      <w:r w:rsidR="0001182F">
        <w:rPr>
          <w:lang w:val="en-US"/>
        </w:rPr>
        <w:t xml:space="preserve"> 28 million sites</w:t>
      </w:r>
      <w:r w:rsidR="00037361">
        <w:rPr>
          <w:lang w:val="en-US"/>
        </w:rPr>
        <w:t xml:space="preserve"> present in the genome</w:t>
      </w:r>
      <w:r w:rsidR="00DB6788">
        <w:rPr>
          <w:lang w:val="en-US"/>
        </w:rPr>
        <w:fldChar w:fldCharType="begin"/>
      </w:r>
      <w:r w:rsidR="00801381">
        <w:rPr>
          <w:lang w:val="en-US"/>
        </w:rPr>
        <w:instrText xml:space="preserve"> ADDIN ZOTERO_ITEM CSL_CITATION {"citationID":"IGlmj10Z","properties":{"formattedCitation":"\\super 10\\nosupersub{}","plainCitation":"10","noteIndex":0},"citationItems":[{"id":273,"uris":["http://zotero.org/users/local/oxMpWYo5/items/F9VRCEFJ"],"uri":["http://zotero.org/users/local/oxMpWYo5/items/F9VRCEFJ"],"itemData":{"id":273,"type":"article-journal","abstract":"An analysis of nearest neighbour dinucleotide frequencies and the level of DNA methylation in animals strongly supports the suggestion that 5-methylcytosine (5mC) tends to mutate abnormally frequently to T. This tendency is the likely cause of the CpG deficiency in heavily methylated genomes.","container-title":"Nucleic Acids Research","ISSN":"0305-1048","issue":"7","journalAbbreviation":"Nucleic Acids Res","note":"PMID: 6253938\nPMCID: PMC324012","page":"1499-1504","source":"PubMed Central","title":"DNA methylation and the frequency of CpG in animal DNA.","volume":"8","author":[{"family":"Bird","given":"A P"}],"issued":{"date-parts":[["1980",4,11]]}}}],"schema":"https://github.com/citation-style-language/schema/raw/master/csl-citation.json"} </w:instrText>
      </w:r>
      <w:r w:rsidR="00DB6788">
        <w:rPr>
          <w:lang w:val="en-US"/>
        </w:rPr>
        <w:fldChar w:fldCharType="separate"/>
      </w:r>
      <w:r w:rsidR="00801381" w:rsidRPr="00801381">
        <w:rPr>
          <w:rFonts w:ascii="Calibri" w:hAnsi="Calibri" w:cs="Calibri"/>
          <w:szCs w:val="24"/>
          <w:vertAlign w:val="superscript"/>
        </w:rPr>
        <w:t>10</w:t>
      </w:r>
      <w:r w:rsidR="00DB6788">
        <w:rPr>
          <w:lang w:val="en-US"/>
        </w:rPr>
        <w:fldChar w:fldCharType="end"/>
      </w:r>
      <w:r w:rsidR="00037361">
        <w:rPr>
          <w:lang w:val="en-US"/>
        </w:rPr>
        <w:t>. These sites, known as CpG sites for the cytosine-phosphate-guanine bridge, are not random</w:t>
      </w:r>
      <w:r w:rsidR="009D76E5">
        <w:rPr>
          <w:lang w:val="en-US"/>
        </w:rPr>
        <w:t>ly distributed</w:t>
      </w:r>
      <w:r w:rsidR="00037361">
        <w:rPr>
          <w:lang w:val="en-US"/>
        </w:rPr>
        <w:t xml:space="preserve"> but instead highly localized </w:t>
      </w:r>
      <w:r w:rsidR="009D76E5">
        <w:rPr>
          <w:lang w:val="en-US"/>
        </w:rPr>
        <w:t>around</w:t>
      </w:r>
      <w:r w:rsidR="00037361">
        <w:rPr>
          <w:lang w:val="en-US"/>
        </w:rPr>
        <w:t xml:space="preserve"> regulatory motif</w:t>
      </w:r>
      <w:r w:rsidR="00313918">
        <w:rPr>
          <w:lang w:val="en-US"/>
        </w:rPr>
        <w:t>s</w:t>
      </w:r>
      <w:r w:rsidR="001A7E9E">
        <w:rPr>
          <w:lang w:val="en-US"/>
        </w:rPr>
        <w:t>:</w:t>
      </w:r>
      <w:r w:rsidR="00037361">
        <w:rPr>
          <w:lang w:val="en-US"/>
        </w:rPr>
        <w:t xml:space="preserve"> 70% of </w:t>
      </w:r>
      <w:r w:rsidR="00AF267F">
        <w:rPr>
          <w:lang w:val="en-US"/>
        </w:rPr>
        <w:t xml:space="preserve">promoters show high density of </w:t>
      </w:r>
      <w:r w:rsidR="00073080">
        <w:rPr>
          <w:lang w:val="en-US"/>
        </w:rPr>
        <w:t>CpG sites</w:t>
      </w:r>
      <w:r w:rsidR="00073080">
        <w:rPr>
          <w:lang w:val="en-US"/>
        </w:rPr>
        <w:fldChar w:fldCharType="begin"/>
      </w:r>
      <w:r w:rsidR="00801381">
        <w:rPr>
          <w:lang w:val="en-US"/>
        </w:rPr>
        <w:instrText xml:space="preserve"> ADDIN ZOTERO_ITEM CSL_CITATION {"citationID":"Yi01zhxS","properties":{"formattedCitation":"\\super 11\\nosupersub{}","plainCitation":"11","noteIndex":0},"citationItems":[{"id":257,"uris":["http://zotero.org/users/local/oxMpWYo5/items/YCQAJCLZ"],"uri":["http://zotero.org/users/local/oxMpWYo5/items/YCQAJCLZ"],"itemData":{"id":257,"type":"article-journal","abstract":"A striking feature of the human genome is the dearth of CpG dinucleotides (CpGs) interrupted occasionally by CpG islands (CGIs), regions with relatively high content of the dinucleotide. CGIs are generally associated with promoters; genes, whose promoters are especially rich in CpG sequences, tend to be expressed in most tissues. However, all working definitions of what constitutes a CGI rely on ad hoc thresholds. Here we adopt a direct and comprehensive survey to identify the locations of all CpGs in the human genome and find that promoters segregate naturally into two classes by CpG content. Seventy-two percent of promoters belong to the class with high CpG content (HCG), and 28% are in the class whose CpG content is characteristic of the overall genome (low CpG content). The enrichment of CpGs in the HCG class is symmetric and peaks around the core promoter. The broad-based expression of the HCG promoters is not a consequence of a correlation with CpG content because within the HCG class the breadth of expression is independent of the CpG content. The overall depletion of CpGs throughout the genome is thought to be a consequence of the methylation of some germ-line CpGs and their susceptibility to mutation. A comparison of the frequencies of inferred deamination mutations at CpG and GpC dinucleotides in the two classes of promoters using SNPs in human-chimpanzee sequence alignments shows that CpGs mutate at a lower frequency in the HCG promoters, suggesting that CpGs in the HCG class are hypomethylated in the germ line.","container-title":"Proceedings of the National Academy of Sciences of the United States of America","DOI":"10.1073/pnas.0510310103","ISSN":"0027-8424","issue":"5","journalAbbreviation":"Proc Natl Acad Sci U S A","note":"PMID: 16432200\nPMCID: PMC1345710","page":"1412-1417","source":"PubMed Central","title":"A genome-wide analysis of CpG dinucleotides in the human genome distinguishes two distinct classes of promoters","volume":"103","author":[{"family":"Saxonov","given":"Serge"},{"family":"Berg","given":"Paul"},{"family":"Brutlag","given":"Douglas L."}],"issued":{"date-parts":[["2006",1,31]]}}}],"schema":"https://github.com/citation-style-language/schema/raw/master/csl-citation.json"} </w:instrText>
      </w:r>
      <w:r w:rsidR="00073080">
        <w:rPr>
          <w:lang w:val="en-US"/>
        </w:rPr>
        <w:fldChar w:fldCharType="separate"/>
      </w:r>
      <w:r w:rsidR="00801381" w:rsidRPr="00801381">
        <w:rPr>
          <w:rFonts w:ascii="Calibri" w:hAnsi="Calibri" w:cs="Calibri"/>
          <w:szCs w:val="24"/>
          <w:vertAlign w:val="superscript"/>
        </w:rPr>
        <w:t>11</w:t>
      </w:r>
      <w:r w:rsidR="00073080">
        <w:rPr>
          <w:lang w:val="en-US"/>
        </w:rPr>
        <w:fldChar w:fldCharType="end"/>
      </w:r>
      <w:r w:rsidR="00073080">
        <w:rPr>
          <w:lang w:val="en-US"/>
        </w:rPr>
        <w:t xml:space="preserve">. This </w:t>
      </w:r>
      <w:r w:rsidR="001A7E9E">
        <w:rPr>
          <w:lang w:val="en-US"/>
        </w:rPr>
        <w:t xml:space="preserve">density </w:t>
      </w:r>
      <w:r w:rsidR="00073080">
        <w:rPr>
          <w:lang w:val="en-US"/>
        </w:rPr>
        <w:t xml:space="preserve">is </w:t>
      </w:r>
      <w:r w:rsidR="00333D1A">
        <w:rPr>
          <w:lang w:val="en-US"/>
        </w:rPr>
        <w:t>called a</w:t>
      </w:r>
      <w:r w:rsidR="00AF267F">
        <w:rPr>
          <w:lang w:val="en-US"/>
        </w:rPr>
        <w:t xml:space="preserve"> </w:t>
      </w:r>
      <w:r w:rsidR="00037361">
        <w:rPr>
          <w:lang w:val="en-US"/>
        </w:rPr>
        <w:t xml:space="preserve">CpG </w:t>
      </w:r>
      <w:r w:rsidR="00AF267F">
        <w:rPr>
          <w:lang w:val="en-US"/>
        </w:rPr>
        <w:t>island</w:t>
      </w:r>
      <w:r w:rsidR="00C21FC4">
        <w:rPr>
          <w:lang w:val="en-US"/>
        </w:rPr>
        <w:t xml:space="preserve"> (CGI</w:t>
      </w:r>
      <w:r w:rsidR="00AF267F">
        <w:rPr>
          <w:lang w:val="en-US"/>
        </w:rPr>
        <w:t>)</w:t>
      </w:r>
      <w:r w:rsidR="00CA573A">
        <w:rPr>
          <w:lang w:val="en-US"/>
        </w:rPr>
        <w:fldChar w:fldCharType="begin"/>
      </w:r>
      <w:r w:rsidR="001E3CBD">
        <w:rPr>
          <w:lang w:val="en-US"/>
        </w:rPr>
        <w:instrText xml:space="preserve"> ADDIN ZOTERO_ITEM CSL_CITATION {"citationID":"YeHCMktz","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CA573A">
        <w:rPr>
          <w:lang w:val="en-US"/>
        </w:rPr>
        <w:fldChar w:fldCharType="separate"/>
      </w:r>
      <w:r w:rsidR="001E3CBD" w:rsidRPr="001E3CBD">
        <w:rPr>
          <w:rFonts w:ascii="Calibri" w:hAnsi="Calibri" w:cs="Calibri"/>
          <w:szCs w:val="24"/>
          <w:vertAlign w:val="superscript"/>
        </w:rPr>
        <w:t>5</w:t>
      </w:r>
      <w:r w:rsidR="00CA573A">
        <w:rPr>
          <w:lang w:val="en-US"/>
        </w:rPr>
        <w:fldChar w:fldCharType="end"/>
      </w:r>
      <w:r w:rsidR="00037361">
        <w:rPr>
          <w:lang w:val="en-US"/>
        </w:rPr>
        <w:t xml:space="preserve">. </w:t>
      </w:r>
      <w:r w:rsidR="00673191">
        <w:rPr>
          <w:lang w:val="en-US"/>
        </w:rPr>
        <w:t xml:space="preserve">Due to the high presence, and their significance for gene regulation, mechanisms for adding and removing methylation </w:t>
      </w:r>
      <w:r w:rsidR="00C6432A">
        <w:rPr>
          <w:lang w:val="en-US"/>
        </w:rPr>
        <w:t xml:space="preserve">to CpG sites </w:t>
      </w:r>
      <w:r w:rsidR="00673191">
        <w:rPr>
          <w:lang w:val="en-US"/>
        </w:rPr>
        <w:t>must be strictly regulated.</w:t>
      </w:r>
    </w:p>
    <w:p w14:paraId="3E09EB7E" w14:textId="0B4A5180" w:rsidR="004032FF" w:rsidRDefault="00CF248A" w:rsidP="00FF62E0">
      <w:pPr>
        <w:jc w:val="both"/>
        <w:rPr>
          <w:lang w:val="en-US"/>
        </w:rPr>
      </w:pPr>
      <w:r>
        <w:rPr>
          <w:lang w:val="en-US"/>
        </w:rPr>
        <w:t xml:space="preserve">These </w:t>
      </w:r>
      <w:r w:rsidR="0038466C">
        <w:rPr>
          <w:lang w:val="en-US"/>
        </w:rPr>
        <w:t xml:space="preserve">epigenetic </w:t>
      </w:r>
      <w:r>
        <w:rPr>
          <w:lang w:val="en-US"/>
        </w:rPr>
        <w:t>marks</w:t>
      </w:r>
      <w:r w:rsidR="00894767">
        <w:rPr>
          <w:lang w:val="en-US"/>
        </w:rPr>
        <w:t xml:space="preserve"> </w:t>
      </w:r>
      <w:r w:rsidR="00037361">
        <w:rPr>
          <w:lang w:val="en-US"/>
        </w:rPr>
        <w:t xml:space="preserve">can be added </w:t>
      </w:r>
      <w:r w:rsidR="00CC0FAE" w:rsidRPr="002E2FEE">
        <w:rPr>
          <w:i/>
          <w:iCs/>
          <w:lang w:val="en-US"/>
        </w:rPr>
        <w:t>de novo</w:t>
      </w:r>
      <w:r w:rsidR="00CC0FAE">
        <w:rPr>
          <w:lang w:val="en-US"/>
        </w:rPr>
        <w:t xml:space="preserve"> </w:t>
      </w:r>
      <w:r w:rsidR="00037361">
        <w:rPr>
          <w:lang w:val="en-US"/>
        </w:rPr>
        <w:t>by</w:t>
      </w:r>
      <w:r w:rsidR="00413E56">
        <w:rPr>
          <w:lang w:val="en-US"/>
        </w:rPr>
        <w:t xml:space="preserve"> DNA Methyltransferase proteins</w:t>
      </w:r>
      <w:r w:rsidR="00037361">
        <w:rPr>
          <w:lang w:val="en-US"/>
        </w:rPr>
        <w:t xml:space="preserve"> </w:t>
      </w:r>
      <w:r w:rsidR="00413E56">
        <w:rPr>
          <w:lang w:val="en-US"/>
        </w:rPr>
        <w:t>(</w:t>
      </w:r>
      <w:r w:rsidR="00037361">
        <w:rPr>
          <w:lang w:val="en-US"/>
        </w:rPr>
        <w:t>DNMT3a/b</w:t>
      </w:r>
      <w:r w:rsidR="00B371B8">
        <w:rPr>
          <w:lang w:val="en-US"/>
        </w:rPr>
        <w:t>)</w:t>
      </w:r>
      <w:r w:rsidR="005B417C">
        <w:rPr>
          <w:lang w:val="en-US"/>
        </w:rPr>
        <w:fldChar w:fldCharType="begin"/>
      </w:r>
      <w:r w:rsidR="00801381">
        <w:rPr>
          <w:lang w:val="en-US"/>
        </w:rPr>
        <w:instrText xml:space="preserve"> ADDIN ZOTERO_ITEM CSL_CITATION {"citationID":"pfsus03d","properties":{"formattedCitation":"\\super 12,13\\nosupersub{}","plainCitation":"12,13","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id":935,"uris":["http://zotero.org/users/local/oxMpWYo5/items/SQ25ZKE2"],"uri":["http://zotero.org/users/local/oxMpWYo5/items/SQ25ZKE2"],"itemData":{"id":935,"type":"article-journal","abstract":"The establishment of DNA methylation patterns requires de novo methylation that occurs predominantly during early development and gametogenesis in mice. Here we demonstrate that two recently identified DNA methyltransferases, Dnmt3a and Dnmt3b, are essential for de novo methylation and for mouse development. Inactivation of both genes by gene targeting blocks de novo methylation in ES cells and early embryos, but it has no effect on maintenance of imprinted methylation patterns. Dnmt3a and Dnmt3b also exhibit nonoverlapping functions in development, with Dnmt3b specifically required for methylation of centromeric minor satellite repeats. Mutations of human DNMT3B are found in ICF syndrome, a developmental defect characterized by hypomethylation of pericentromeric repeats. Our results indicate that both Dnmt3a and Dnmt3b function as de novo methyltransferases that play important roles in normal development and disease.","container-title":"Cell","DOI":"10.1016/s0092-8674(00)81656-6","ISSN":"0092-8674","issue":"3","journalAbbreviation":"Cell","language":"eng","note":"PMID: 10555141","page":"247-257","source":"PubMed","title":"DNA methyltransferases Dnmt3a and Dnmt3b are essential for de novo methylation and mammalian development","volume":"99","author":[{"family":"Okano","given":"M."},{"family":"Bell","given":"D. W."},{"family":"Haber","given":"D. A."},{"family":"Li","given":"E."}],"issued":{"date-parts":[["1999",10,29]]}}}],"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2,13</w:t>
      </w:r>
      <w:r w:rsidR="005B417C">
        <w:rPr>
          <w:lang w:val="en-US"/>
        </w:rPr>
        <w:fldChar w:fldCharType="end"/>
      </w:r>
      <w:r w:rsidR="00B371B8">
        <w:rPr>
          <w:lang w:val="en-US"/>
        </w:rPr>
        <w:t xml:space="preserve"> or</w:t>
      </w:r>
      <w:r w:rsidR="00BA7EB7">
        <w:rPr>
          <w:lang w:val="en-US"/>
        </w:rPr>
        <w:t xml:space="preserve"> removed</w:t>
      </w:r>
      <w:r w:rsidR="00037361">
        <w:rPr>
          <w:lang w:val="en-US"/>
        </w:rPr>
        <w:t xml:space="preserve"> by </w:t>
      </w:r>
      <w:r w:rsidR="00037361" w:rsidRPr="00AE10EF">
        <w:rPr>
          <w:lang w:val="en-US"/>
        </w:rPr>
        <w:t>ten-eleven translocation methylcytosine dioxygenases</w:t>
      </w:r>
      <w:r w:rsidR="00037361">
        <w:rPr>
          <w:lang w:val="en-US"/>
        </w:rPr>
        <w:t xml:space="preserve"> (TET family</w:t>
      </w:r>
      <w:r w:rsidR="00894767">
        <w:rPr>
          <w:lang w:val="en-US"/>
        </w:rPr>
        <w:t>)</w:t>
      </w:r>
      <w:r w:rsidR="005B417C">
        <w:rPr>
          <w:lang w:val="en-US"/>
        </w:rPr>
        <w:fldChar w:fldCharType="begin"/>
      </w:r>
      <w:r w:rsidR="00801381">
        <w:rPr>
          <w:lang w:val="en-US"/>
        </w:rPr>
        <w:instrText xml:space="preserve"> ADDIN ZOTERO_ITEM CSL_CITATION {"citationID":"Nr1MmtMj","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5B417C">
        <w:rPr>
          <w:lang w:val="en-US"/>
        </w:rPr>
        <w:fldChar w:fldCharType="separate"/>
      </w:r>
      <w:r w:rsidR="00801381" w:rsidRPr="00801381">
        <w:rPr>
          <w:rFonts w:ascii="Calibri" w:hAnsi="Calibri" w:cs="Calibri"/>
          <w:szCs w:val="24"/>
          <w:vertAlign w:val="superscript"/>
        </w:rPr>
        <w:t>14</w:t>
      </w:r>
      <w:r w:rsidR="005B417C">
        <w:rPr>
          <w:lang w:val="en-US"/>
        </w:rPr>
        <w:fldChar w:fldCharType="end"/>
      </w:r>
      <w:r w:rsidR="00894767">
        <w:rPr>
          <w:lang w:val="en-US"/>
        </w:rPr>
        <w:t>, so these modifications are considered reversible</w:t>
      </w:r>
      <w:r w:rsidR="00E46D1F">
        <w:rPr>
          <w:lang w:val="en-US"/>
        </w:rPr>
        <w:t>.</w:t>
      </w:r>
      <w:r w:rsidR="00E0729B">
        <w:rPr>
          <w:lang w:val="en-US"/>
        </w:rPr>
        <w:t xml:space="preserve"> </w:t>
      </w:r>
      <w:r w:rsidR="00596294">
        <w:rPr>
          <w:lang w:val="en-US"/>
        </w:rPr>
        <w:t>R</w:t>
      </w:r>
      <w:r w:rsidR="00596294">
        <w:rPr>
          <w:lang w:val="en-US"/>
        </w:rPr>
        <w:t xml:space="preserve">ecruitment </w:t>
      </w:r>
      <w:r w:rsidR="00596294">
        <w:rPr>
          <w:lang w:val="en-US"/>
        </w:rPr>
        <w:t xml:space="preserve">of </w:t>
      </w:r>
      <w:r w:rsidR="00547566">
        <w:rPr>
          <w:lang w:val="en-US"/>
        </w:rPr>
        <w:t>DNMT</w:t>
      </w:r>
      <w:r w:rsidR="00FE79F4">
        <w:rPr>
          <w:lang w:val="en-US"/>
        </w:rPr>
        <w:t>3</w:t>
      </w:r>
      <w:r w:rsidR="00024012">
        <w:rPr>
          <w:lang w:val="en-US"/>
        </w:rPr>
        <w:t>A/B</w:t>
      </w:r>
      <w:r w:rsidR="00547566">
        <w:rPr>
          <w:lang w:val="en-US"/>
        </w:rPr>
        <w:t xml:space="preserve"> is not well understood, but is regulated by mechanisms including </w:t>
      </w:r>
      <w:r w:rsidR="00547566" w:rsidRPr="00547566">
        <w:rPr>
          <w:lang w:val="en-US"/>
        </w:rPr>
        <w:t xml:space="preserve">chromatin modifications, transcription levels, </w:t>
      </w:r>
      <w:r w:rsidR="002D62E3">
        <w:rPr>
          <w:lang w:val="en-US"/>
        </w:rPr>
        <w:t xml:space="preserve">and the presence of </w:t>
      </w:r>
      <w:r w:rsidR="00547566" w:rsidRPr="00547566">
        <w:rPr>
          <w:lang w:val="en-US"/>
        </w:rPr>
        <w:t>non-coding RNAs</w:t>
      </w:r>
      <w:r w:rsidR="002D62E3">
        <w:rPr>
          <w:lang w:val="en-US"/>
        </w:rPr>
        <w:t xml:space="preserve"> or</w:t>
      </w:r>
      <w:r w:rsidR="00547566" w:rsidRPr="00547566">
        <w:rPr>
          <w:lang w:val="en-US"/>
        </w:rPr>
        <w:t xml:space="preserve"> DNA-binding factors</w:t>
      </w:r>
      <w:r w:rsidR="00547566">
        <w:rPr>
          <w:lang w:val="en-US"/>
        </w:rPr>
        <w:fldChar w:fldCharType="begin"/>
      </w:r>
      <w:r w:rsidR="00801381">
        <w:rPr>
          <w:lang w:val="en-US"/>
        </w:rPr>
        <w:instrText xml:space="preserve"> ADDIN ZOTERO_ITEM CSL_CITATION {"citationID":"LpnnFwqJ","properties":{"formattedCitation":"\\super 12\\nosupersub{}","plainCitation":"12","noteIndex":0},"citationItems":[{"id":1131,"uris":["http://zotero.org/users/local/oxMpWYo5/items/3Z62NWF9"],"uri":["http://zotero.org/users/local/oxMpWYo5/items/3Z62NWF9"],"itemData":{"id":1131,"type":"article-journal","abstract":"DNA methylation plays important roles in gene expression regulation and chromatin structure. Its proper establishment and maintenance are essential for mammalian development and cellular differentiation. DNMT3B is the major de novo DNA methyltransferase expressed and active during the early stage of embryonic development, including implantation. In addition to its well-known role to methylate centromeric, pericentromeric, and subtelomeric repeats, recent observations suggest that DNMT3B acts as the main enzyme methylating intragenic regions of active genes. Although largely studied, much remains unknown regarding how these specific patterns of de novo CpG methylation are established in mammalian cells, and which are the rules governing DNMT3B recruitment and activity. Latest evidence indicates that DNMT3B recruitment is regulated by numerous mechanisms including chromatin modifications, transcription levels, non-coding RNAs, and the presence of DNA-binding factors. DNA methylation abnormalities are a common mark of human diseases involving chromosomal and genomic instabilities, such as inherited disease and cancer. The autosomal recessive Immunodeficiency, Centromeric instability and Facial anomalies syndrome, type I (ICF-1), is associated to hypomorphic mutations in DNMT3B gene, while its altered expression has been correlated with the development of tumors. In both cases, this implies that abnormal DNA hypomethylation and hypermethylation patterns affect gene expression and genomic architecture contributing to the pathological states. We will provide an overview of the most recent research aimed at deciphering the molecular mechanisms by which DNMT3B abnormalities are associated with the onset and progression of these pathologies.","container-title":"Frontiers in Cell and Developmental Biology","DOI":"10.3389/fcell.2018.00140","ISSN":"2296-634X","page":"140","source":"Frontiers","title":"DNMT3B Functions: Novel Insights From Human Disease","title-short":"DNMT3B Functions","volume":"6","author":[{"family":"Gagliardi","given":"Miriam"},{"family":"Strazzullo","given":"Maria"},{"family":"Matarazzo","given":"Maria R."}],"issued":{"date-parts":[["2018"]]}}}],"schema":"https://github.com/citation-style-language/schema/raw/master/csl-citation.json"} </w:instrText>
      </w:r>
      <w:r w:rsidR="00547566">
        <w:rPr>
          <w:lang w:val="en-US"/>
        </w:rPr>
        <w:fldChar w:fldCharType="separate"/>
      </w:r>
      <w:r w:rsidR="00801381" w:rsidRPr="00801381">
        <w:rPr>
          <w:rFonts w:ascii="Calibri" w:hAnsi="Calibri" w:cs="Calibri"/>
          <w:szCs w:val="24"/>
          <w:vertAlign w:val="superscript"/>
        </w:rPr>
        <w:t>12</w:t>
      </w:r>
      <w:r w:rsidR="00547566">
        <w:rPr>
          <w:lang w:val="en-US"/>
        </w:rPr>
        <w:fldChar w:fldCharType="end"/>
      </w:r>
      <w:r w:rsidR="00547566">
        <w:rPr>
          <w:lang w:val="en-US"/>
        </w:rPr>
        <w:t xml:space="preserve">. </w:t>
      </w:r>
      <w:r w:rsidR="00024012">
        <w:rPr>
          <w:lang w:val="en-US"/>
        </w:rPr>
        <w:t>DNMT3A/B also aids in maintaining methylation state</w:t>
      </w:r>
      <w:r w:rsidR="00024012">
        <w:rPr>
          <w:lang w:val="en-US"/>
        </w:rPr>
        <w:fldChar w:fldCharType="begin"/>
      </w:r>
      <w:r w:rsidR="00801381">
        <w:rPr>
          <w:lang w:val="en-US"/>
        </w:rPr>
        <w:instrText xml:space="preserve"> ADDIN ZOTERO_ITEM CSL_CITATION {"citationID":"mkqw1uZ2","properties":{"formattedCitation":"\\super 15\\nosupersub{}","plainCitation":"15","noteIndex":0},"citationItems":[{"id":1133,"uris":["http://zotero.org/users/local/oxMpWYo5/items/PAY5WQNT"],"uri":["http://zotero.org/users/local/oxMpWYo5/items/PAY5WQNT"],"itemData":{"id":1133,"type":"article-journal","abstract":"We have previously shown that the DNA methyltransferases Dnmt3a and Dnmt3b carry out de novo methylation of the mouse genome during early postimplantation development and of maternally imprinted genes in the oocyte. In the present study, we demonstrate that Dnmt3a and Dnmt3b are also essential for the stable inheritance, or “maintenance,” of DNA methylation patterns. Inactivation of both Dnmt3a and Dnmt3b in embryonic stem (ES) cells results in progressive loss of methylation in various repeats and single-copy genes. Interestingly, introduction of the Dnmt3a, Dnmt3a2, and Dnmt3b1 isoforms back into highly demethylated mutant ES cells restores genomic methylation patterns; these isoforms appear to have both common and distinct DNA targets, but they all fail to restore the maternal methylation imprints. In contrast, overexpression of Dnmt1 and Dnmt3b3 failed to restore DNA methylation patterns due to their inability to catalyze de novo methylation in vivo. We also show that hypermethylation of genomic DNA by Dnmt3a and Dnmt3b is necessary for ES cells to form teratomas in nude mice. These results indicate that genomic methylation patterns are determined partly through differential expression of different Dnmt3a and Dnmt3b isoforms.","container-title":"Molecular and Cellular Biology","DOI":"10.1128/MCB.23.16.5594-5605.2003","ISSN":"0270-7306","issue":"16","journalAbbreviation":"Mol Cell Biol","note":"PMID: 12897133\nPMCID: PMC166327","page":"5594-5605","source":"PubMed Central","title":"Establishment and Maintenance of Genomic Methylation Patterns in Mouse Embryonic Stem Cells by Dnmt3a and Dnmt3b","volume":"23","author":[{"family":"Chen","given":"Taiping"},{"family":"Ueda","given":"Yoshihide"},{"family":"Dodge","given":"Jonathan E."},{"family":"Wang","given":"Zhenjuan"},{"family":"Li","given":"En"}],"issued":{"date-parts":[["2003",8]]}}}],"schema":"https://github.com/citation-style-language/schema/raw/master/csl-citation.json"} </w:instrText>
      </w:r>
      <w:r w:rsidR="00024012">
        <w:rPr>
          <w:lang w:val="en-US"/>
        </w:rPr>
        <w:fldChar w:fldCharType="separate"/>
      </w:r>
      <w:r w:rsidR="00801381" w:rsidRPr="00801381">
        <w:rPr>
          <w:rFonts w:ascii="Calibri" w:hAnsi="Calibri" w:cs="Calibri"/>
          <w:szCs w:val="24"/>
          <w:vertAlign w:val="superscript"/>
        </w:rPr>
        <w:t>15</w:t>
      </w:r>
      <w:r w:rsidR="00024012">
        <w:rPr>
          <w:lang w:val="en-US"/>
        </w:rPr>
        <w:fldChar w:fldCharType="end"/>
      </w:r>
      <w:r w:rsidR="00024012">
        <w:rPr>
          <w:lang w:val="en-US"/>
        </w:rPr>
        <w:t>,</w:t>
      </w:r>
      <w:r w:rsidR="004032FF">
        <w:rPr>
          <w:lang w:val="en-US"/>
        </w:rPr>
        <w:t xml:space="preserve"> as </w:t>
      </w:r>
      <w:r w:rsidR="004032FF">
        <w:rPr>
          <w:lang w:val="en-US"/>
        </w:rPr>
        <w:t xml:space="preserve">demethylation </w:t>
      </w:r>
      <w:r w:rsidR="004032FF">
        <w:rPr>
          <w:lang w:val="en-US"/>
        </w:rPr>
        <w:t xml:space="preserve">can occur passively during errors in replication, </w:t>
      </w:r>
      <w:r w:rsidR="008C4E7B">
        <w:rPr>
          <w:lang w:val="en-US"/>
        </w:rPr>
        <w:t>or</w:t>
      </w:r>
      <w:r w:rsidR="004032FF">
        <w:rPr>
          <w:lang w:val="en-US"/>
        </w:rPr>
        <w:t xml:space="preserve"> actively by numerous demethylation pathways</w:t>
      </w:r>
      <w:r w:rsidR="00B66BBC">
        <w:rPr>
          <w:lang w:val="en-US"/>
        </w:rPr>
        <w:fldChar w:fldCharType="begin"/>
      </w:r>
      <w:r w:rsidR="00801381">
        <w:rPr>
          <w:lang w:val="en-US"/>
        </w:rPr>
        <w:instrText xml:space="preserve"> ADDIN ZOTERO_ITEM CSL_CITATION {"citationID":"O9TXU2SR","properties":{"formattedCitation":"\\super 16\\nosupersub{}","plainCitation":"16","noteIndex":0},"citationItems":[{"id":1136,"uris":["http://zotero.org/users/local/oxMpWYo5/items/3IZJ83KR"],"uri":["http://zotero.org/users/local/oxMpWYo5/items/3IZJ83KR"],"itemData":{"id":1136,"type":"article-journal","abstract":"A multitude of functions have evolved around cytosine within DNA, endowing the base with physiological significance beyond simple information storage. This versatility arises from enzymes that chemically modify cytosine to expand the potential of the genome. Some modifications alter coding sequences, such as deamination of cytosine by AID/APOBEC enzymes to generate immunologic or virologic diversity. Other modifications are critical to epigenetic control, altering gene expression or cellular identity. Of these, cytosine methylation is well understood, in contrast to recently discovered modifications, such as oxidation by TET enzymes to 5-hydroxymethylcytosine. Further complexity results from cytosine demethylation, an enigmatic process that impacts cellular pluripotency. Recent insights help us to propose an integrated DNA demethylation model, accounting for contributions from cytosine oxidation, deamination and base excision repair. Taken together, this rich medley of alterations renders cytosine a genomic “wild card”, whose context-dependent functions make the base far more than a static letter in the code of life.","container-title":"ACS Chemical Biology","DOI":"10.1021/cb2002895","ISSN":"1554-8929","issue":"1","journalAbbreviation":"ACS Chem Biol","note":"PMID: 22004246\nPMCID: PMC3262930","page":"20-30","source":"PubMed Central","title":"The Curious Chemical Biology of Cytosine: Deamination, Methylation and Oxidation as Modulators of Genomic Potential","title-short":"The Curious Chemical Biology of Cytosine","volume":"7","author":[{"family":"Nabel","given":"Christopher S."},{"family":"Manning","given":"Sara A."},{"family":"Kohli","given":"Rahul M."}],"issued":{"date-parts":[["2012",1,20]]}}}],"schema":"https://github.com/citation-style-language/schema/raw/master/csl-citation.json"} </w:instrText>
      </w:r>
      <w:r w:rsidR="00B66BBC">
        <w:rPr>
          <w:lang w:val="en-US"/>
        </w:rPr>
        <w:fldChar w:fldCharType="separate"/>
      </w:r>
      <w:r w:rsidR="00801381" w:rsidRPr="00801381">
        <w:rPr>
          <w:rFonts w:ascii="Calibri" w:hAnsi="Calibri" w:cs="Calibri"/>
          <w:szCs w:val="24"/>
          <w:vertAlign w:val="superscript"/>
        </w:rPr>
        <w:t>16</w:t>
      </w:r>
      <w:r w:rsidR="00B66BBC">
        <w:rPr>
          <w:lang w:val="en-US"/>
        </w:rPr>
        <w:fldChar w:fldCharType="end"/>
      </w:r>
      <w:r w:rsidR="006505BB">
        <w:rPr>
          <w:lang w:val="en-US"/>
        </w:rPr>
        <w:t>, including via TET proteins</w:t>
      </w:r>
      <w:r w:rsidR="004032FF">
        <w:rPr>
          <w:lang w:val="en-US"/>
        </w:rPr>
        <w:t xml:space="preserve">. </w:t>
      </w:r>
      <w:r w:rsidR="006505BB">
        <w:rPr>
          <w:lang w:val="en-US"/>
        </w:rPr>
        <w:t>As with DNMT3</w:t>
      </w:r>
      <w:r w:rsidR="00026E98">
        <w:rPr>
          <w:lang w:val="en-US"/>
        </w:rPr>
        <w:t xml:space="preserve">, there are many mechanisms for TET recruitment or inhibition, including </w:t>
      </w:r>
      <w:r w:rsidR="00026E98" w:rsidRPr="00026E98">
        <w:rPr>
          <w:lang w:val="en-US"/>
        </w:rPr>
        <w:t>distinct metabolites, cofactors, and post-translational modifications</w:t>
      </w:r>
      <w:r w:rsidR="00026E98">
        <w:rPr>
          <w:lang w:val="en-US"/>
        </w:rPr>
        <w:fldChar w:fldCharType="begin"/>
      </w:r>
      <w:r w:rsidR="00801381">
        <w:rPr>
          <w:lang w:val="en-US"/>
        </w:rPr>
        <w:instrText xml:space="preserve"> ADDIN ZOTERO_ITEM CSL_CITATION {"citationID":"9miykd9O","properties":{"formattedCitation":"\\super 14\\nosupersub{}","plainCitation":"14","noteIndex":0},"citationItems":[{"id":938,"uris":["http://zotero.org/users/local/oxMpWYo5/items/Q4AAJC3F"],"uri":["http://zotero.org/users/local/oxMpWYo5/items/Q4AAJC3F"],"itemData":{"id":938,"type":"article-journal","abstract":"Ten-eleven translocation (TET) methylcytosine dioxygenases are enzymes that catalyze the demethylation of 5-methylcytosine on DNA. Through global and site-specific demethylation, they regulate cell fate decisions during development and in embryonic stem cells by maintaining pluripotency or by regulating differentiation. In this Primer, we provide an updated overview of TET functions in development and stem cells. We discuss the catalytic and non-catalytic activities of TETs, and their roles as epigenetic regulators of both DNA and RNA hydroxymethylation, highlighting how TET proteins function in regulating gene expression at both the transcriptional and post-transcriptional levels., Summary: This Primer gives an overview of the structure and functions of ten-eleven translocation proteins highlighting their roles as transcriptional and post-transcriptional epigenetic regulators in early development and stem cells.","container-title":"Development (Cambridge, England)","DOI":"10.1242/dev.183129","ISSN":"0950-1991","issue":"2","journalAbbreviation":"Development","note":"PMID: 31941705\nPMCID: PMC6983710","page":"dev183129","source":"PubMed Central","title":"The roles of TET family proteins in development and stem cells","volume":"147","author":[{"family":"Yang","given":"Jihong"},{"family":"Bashkenova","given":"Nazym"},{"family":"Zang","given":"Ruge"},{"family":"Huang","given":"Xin"},{"family":"Wang","given":"Jianlong"}],"issued":{"date-parts":[["2020",1,15]]}}}],"schema":"https://github.com/citation-style-language/schema/raw/master/csl-citation.json"} </w:instrText>
      </w:r>
      <w:r w:rsidR="00026E98">
        <w:rPr>
          <w:lang w:val="en-US"/>
        </w:rPr>
        <w:fldChar w:fldCharType="separate"/>
      </w:r>
      <w:r w:rsidR="00801381" w:rsidRPr="00801381">
        <w:rPr>
          <w:rFonts w:ascii="Calibri" w:hAnsi="Calibri" w:cs="Calibri"/>
          <w:szCs w:val="24"/>
          <w:vertAlign w:val="superscript"/>
        </w:rPr>
        <w:t>14</w:t>
      </w:r>
      <w:r w:rsidR="00026E98">
        <w:rPr>
          <w:lang w:val="en-US"/>
        </w:rPr>
        <w:fldChar w:fldCharType="end"/>
      </w:r>
      <w:r w:rsidR="00026E98">
        <w:rPr>
          <w:lang w:val="en-US"/>
        </w:rPr>
        <w:t>.</w:t>
      </w:r>
      <w:r w:rsidR="00734A17">
        <w:rPr>
          <w:lang w:val="en-US"/>
        </w:rPr>
        <w:t xml:space="preserve"> </w:t>
      </w:r>
      <w:r w:rsidR="00E618AB">
        <w:rPr>
          <w:lang w:val="en-US"/>
        </w:rPr>
        <w:t xml:space="preserve">TET does not directly remove 5mC, but instead </w:t>
      </w:r>
      <w:r w:rsidR="00E618AB" w:rsidRPr="00E618AB">
        <w:rPr>
          <w:lang w:val="en-US"/>
        </w:rPr>
        <w:t>catalyze</w:t>
      </w:r>
      <w:r w:rsidR="00E618AB">
        <w:rPr>
          <w:lang w:val="en-US"/>
        </w:rPr>
        <w:t>s</w:t>
      </w:r>
      <w:r w:rsidR="00E618AB" w:rsidRPr="00E618AB">
        <w:rPr>
          <w:lang w:val="en-US"/>
        </w:rPr>
        <w:t xml:space="preserve"> hydroxylation </w:t>
      </w:r>
      <w:r w:rsidR="00E618AB">
        <w:rPr>
          <w:lang w:val="en-US"/>
        </w:rPr>
        <w:t>in</w:t>
      </w:r>
      <w:r w:rsidR="00E618AB" w:rsidRPr="00E618AB">
        <w:rPr>
          <w:lang w:val="en-US"/>
        </w:rPr>
        <w:t>to 5-hydroxymethylcytosine</w:t>
      </w:r>
      <w:r w:rsidR="007D04CE">
        <w:rPr>
          <w:lang w:val="en-US"/>
        </w:rPr>
        <w:t>,</w:t>
      </w:r>
      <w:r w:rsidR="00E618AB">
        <w:rPr>
          <w:lang w:val="en-US"/>
        </w:rPr>
        <w:t xml:space="preserve"> </w:t>
      </w:r>
      <w:r w:rsidR="007D04CE">
        <w:rPr>
          <w:lang w:val="en-US"/>
        </w:rPr>
        <w:t>which</w:t>
      </w:r>
      <w:r w:rsidR="00E618AB">
        <w:rPr>
          <w:lang w:val="en-US"/>
        </w:rPr>
        <w:t xml:space="preserve"> can later be removed by the base excision repair pathway</w:t>
      </w:r>
      <w:r w:rsidR="00DB0675">
        <w:rPr>
          <w:lang w:val="en-US"/>
        </w:rPr>
        <w:t>. Free of the obstructing methyl group,</w:t>
      </w:r>
      <w:r w:rsidR="007D04CE">
        <w:rPr>
          <w:lang w:val="en-US"/>
        </w:rPr>
        <w:t xml:space="preserve"> transcription can proceed</w:t>
      </w:r>
      <w:r w:rsidR="00AE5068">
        <w:rPr>
          <w:lang w:val="en-US"/>
        </w:rPr>
        <w:fldChar w:fldCharType="begin"/>
      </w:r>
      <w:r w:rsidR="00AE5068">
        <w:rPr>
          <w:lang w:val="en-US"/>
        </w:rPr>
        <w:instrText xml:space="preserve"> ADDIN ZOTERO_ITEM CSL_CITATION {"citationID":"QF00Jxhg","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AE5068">
        <w:rPr>
          <w:lang w:val="en-US"/>
        </w:rPr>
        <w:fldChar w:fldCharType="separate"/>
      </w:r>
      <w:r w:rsidR="00AE5068" w:rsidRPr="00AE5068">
        <w:rPr>
          <w:rFonts w:ascii="Calibri" w:hAnsi="Calibri" w:cs="Calibri"/>
          <w:szCs w:val="24"/>
          <w:vertAlign w:val="superscript"/>
        </w:rPr>
        <w:t>4</w:t>
      </w:r>
      <w:r w:rsidR="00AE5068">
        <w:rPr>
          <w:lang w:val="en-US"/>
        </w:rPr>
        <w:fldChar w:fldCharType="end"/>
      </w:r>
      <w:r w:rsidR="007D04CE">
        <w:rPr>
          <w:lang w:val="en-US"/>
        </w:rPr>
        <w:t>.</w:t>
      </w:r>
    </w:p>
    <w:p w14:paraId="37060AB3" w14:textId="59A0F314" w:rsidR="00AB7698" w:rsidRDefault="00956FA4" w:rsidP="00FF62E0">
      <w:pPr>
        <w:pStyle w:val="Heading3"/>
        <w:rPr>
          <w:lang w:val="en-US"/>
        </w:rPr>
      </w:pPr>
      <w:bookmarkStart w:id="9" w:name="_Toc88049347"/>
      <w:r>
        <w:rPr>
          <w:lang w:val="en-US"/>
        </w:rPr>
        <w:t>Gene regulation</w:t>
      </w:r>
      <w:bookmarkEnd w:id="9"/>
    </w:p>
    <w:p w14:paraId="21DF0CE7" w14:textId="02B1EFA7" w:rsidR="0080503F" w:rsidRDefault="00A866A9" w:rsidP="00956FA4">
      <w:pPr>
        <w:rPr>
          <w:color w:val="000000"/>
          <w:shd w:val="clear" w:color="auto" w:fill="FFFFFF"/>
        </w:rPr>
      </w:pPr>
      <w:r>
        <w:rPr>
          <w:lang w:val="en-US"/>
        </w:rPr>
        <w:t>Transcription of genes can be affected directly or indirectly by methylation</w:t>
      </w:r>
      <w:r w:rsidR="00D353A6">
        <w:rPr>
          <w:lang w:val="en-US"/>
        </w:rPr>
        <w:fldChar w:fldCharType="begin"/>
      </w:r>
      <w:r w:rsidR="00D353A6">
        <w:rPr>
          <w:lang w:val="en-US"/>
        </w:rPr>
        <w:instrText xml:space="preserve"> ADDIN ZOTERO_ITEM CSL_CITATION {"citationID":"gQBUGuao","properties":{"formattedCitation":"\\super 1\\nosupersub{}","plainCitation":"1","noteIndex":0},"citationItems":[{"id":930,"uris":["http://zotero.org/users/local/oxMpWYo5/items/2X5DU5CC"],"uri":["http://zotero.org/users/local/oxMpWYo5/items/2X5DU5CC"],"itemData":{"id":930,"type":"article-journal","container-title":"Science","DOI":"10.1126/science.286.5439.481","issue":"5439","note":"publisher: American Association for the Advancement of Science","page":"481-486","source":"science.org (Atypon)","title":"Epigenetics: Regulation Through Repression","title-short":"Epigenetics","volume":"286","author":[{"family":"Wolffe","given":"Alan P."},{"family":"Matzke","given":"Marjori A."}],"issued":{"date-parts":[["1999",10,15]]}}}],"schema":"https://github.com/citation-style-language/schema/raw/master/csl-citation.json"} </w:instrText>
      </w:r>
      <w:r w:rsidR="00D353A6">
        <w:rPr>
          <w:lang w:val="en-US"/>
        </w:rPr>
        <w:fldChar w:fldCharType="separate"/>
      </w:r>
      <w:r w:rsidR="00D353A6" w:rsidRPr="00D353A6">
        <w:rPr>
          <w:rFonts w:ascii="Calibri" w:hAnsi="Calibri" w:cs="Calibri"/>
          <w:szCs w:val="24"/>
          <w:vertAlign w:val="superscript"/>
        </w:rPr>
        <w:t>1</w:t>
      </w:r>
      <w:r w:rsidR="00D353A6">
        <w:rPr>
          <w:lang w:val="en-US"/>
        </w:rPr>
        <w:fldChar w:fldCharType="end"/>
      </w:r>
      <w:r>
        <w:rPr>
          <w:lang w:val="en-US"/>
        </w:rPr>
        <w:t xml:space="preserve">. </w:t>
      </w:r>
      <w:r w:rsidR="007A51E1">
        <w:rPr>
          <w:lang w:val="en-US"/>
        </w:rPr>
        <w:t>As CpG islands are dense in promoter regions, transcription can be directly blocked via steric hinderance, as transcription factor (TF) binding sites are blocked by the bulky methyl molecules</w:t>
      </w:r>
      <w:r w:rsidR="00F35E7C">
        <w:rPr>
          <w:lang w:val="en-US"/>
        </w:rPr>
        <w:fldChar w:fldCharType="begin"/>
      </w:r>
      <w:r w:rsidR="00F35E7C">
        <w:rPr>
          <w:lang w:val="en-US"/>
        </w:rPr>
        <w:instrText xml:space="preserve"> ADDIN ZOTERO_ITEM CSL_CITATION {"citationID":"X7pG888i","properties":{"formattedCitation":"\\super 5\\nosupersub{}","plainCitation":"5","noteIndex":0},"citationItems":[{"id":265,"uris":["http://zotero.org/users/local/oxMpWYo5/items/L5G9U7K7"],"uri":["http://zotero.org/users/local/oxMpWYo5/items/L5G9U7K7"],"itemData":{"id":265,"type":"article-journal","abstract":"Vertebrate CpG islands (CGIs) are short interspersed DNA sequences that deviate significantly from the average genomic pattern by being GC-rich, CpG-rich, and predominantly nonmethylated. Most, perhaps all, CGIs are sites of transcription initiation, including thousands that are remote from currently annotated promoters. Shared DNA sequence features adapt CGIs for promoter function by destabilizing nucleosomes and attracting proteins that create a transcriptionally permissive chromatin state. Silencing of CGI promoters is achieved through dense CpG methylation or polycomb recruitment, again using their distinctive DNA sequence composition. CGIs are therefore generically equipped to influence local chromatin structure and simplify regulation of gene activity.","container-title":"Genes &amp; Development","DOI":"10.1101/gad.2037511","ISSN":"0890-9369","issue":"10","journalAbbreviation":"Genes Dev","note":"PMID: 21576262\nPMCID: PMC3093116","page":"1010-1022","source":"PubMed Central","title":"CpG islands and the regulation of transcription","volume":"25","author":[{"family":"Deaton","given":"Aimée M."},{"family":"Bird","given":"Adrian"}],"issued":{"date-parts":[["2011",5,15]]}}}],"schema":"https://github.com/citation-style-language/schema/raw/master/csl-citation.json"} </w:instrText>
      </w:r>
      <w:r w:rsidR="00F35E7C">
        <w:rPr>
          <w:lang w:val="en-US"/>
        </w:rPr>
        <w:fldChar w:fldCharType="separate"/>
      </w:r>
      <w:r w:rsidR="00F35E7C" w:rsidRPr="00F35E7C">
        <w:rPr>
          <w:rFonts w:ascii="Calibri" w:hAnsi="Calibri" w:cs="Calibri"/>
          <w:szCs w:val="24"/>
          <w:vertAlign w:val="superscript"/>
        </w:rPr>
        <w:t>5</w:t>
      </w:r>
      <w:r w:rsidR="00F35E7C">
        <w:rPr>
          <w:lang w:val="en-US"/>
        </w:rPr>
        <w:fldChar w:fldCharType="end"/>
      </w:r>
      <w:r w:rsidR="007A51E1">
        <w:rPr>
          <w:lang w:val="en-US"/>
        </w:rPr>
        <w:t xml:space="preserve">. </w:t>
      </w:r>
      <w:r w:rsidR="002B71E9">
        <w:rPr>
          <w:lang w:val="en-US"/>
        </w:rPr>
        <w:t xml:space="preserve">The major TF families </w:t>
      </w:r>
      <w:r w:rsidR="00723DDE" w:rsidRPr="00723DDE">
        <w:rPr>
          <w:lang w:val="en-US"/>
        </w:rPr>
        <w:t>E2F</w:t>
      </w:r>
      <w:r w:rsidR="00723DDE">
        <w:rPr>
          <w:lang w:val="en-US"/>
        </w:rPr>
        <w:fldChar w:fldCharType="begin"/>
      </w:r>
      <w:r w:rsidR="00801381">
        <w:rPr>
          <w:lang w:val="en-US"/>
        </w:rPr>
        <w:instrText xml:space="preserve"> ADDIN ZOTERO_ITEM CSL_CITATION {"citationID":"RzsVyBnb","properties":{"formattedCitation":"\\super 17\\nosupersub{}","plainCitation":"17","noteIndex":0},"citationItems":[{"id":1091,"uris":["http://zotero.org/users/local/oxMpWYo5/items/6A53HZEE"],"uri":["http://zotero.org/users/local/oxMpWYo5/items/6A53HZEE"],"itemData":{"id":1091,"type":"article-journal","abstract":"Regulation of gene expression in mammals through methylation of cytosine residues at CpG dinucleotides is involved in the development and progression of tumors. Because many genes that are involved in the control of cell proliferation are regulated by members of the E2F family of transcription factors and because some E2F DNA-binding sites are methylated in vivo, we have investigated whether CpG methylation can regulate E2F functions. We show here that methylation of E2F elements derived from the dihydrofolate reductase, E2F1, and cdc2 promoters prevents the binding of all E2F family members tested (E2F1 through E2F5). In contrast, methylation of the E2F elements derived from the c-myc and c-myb promoters minimally affects the binding of E2F2, E2F3, E2F4, and E2F5 but significantly inhibits the binding of E2F1. Consistent with these studies, E2F3, but not E2F1, activates transcription through methylated E2F sites derived from the c-myb and c-myc genes whereas both E2F1 and E2F3 fail to transactivate a reporter gene that is under the control of a methylated dihydrofolate reductase E2F site. Together, these data illustrate a means through which E2F activity can be controlled.","container-title":"Proceedings of the National Academy of Sciences","DOI":"10.1073/pnas.100340697","ISSN":"0027-8424, 1091-6490","issue":"12","journalAbbreviation":"PNAS","language":"en","note":"publisher: National Academy of Sciences\nsection: Biological Sciences\nPMID: 10823896","page":"6481-6486","source":"www.pnas.org","title":"CpG methylation as a mechanism for the regulation of E2F activity","volume":"97","author":[{"family":"Campanero","given":"Miguel R."},{"family":"Armstrong","given":"Monica I."},{"family":"Flemington","given":"Erik K."}],"issued":{"date-parts":[["2000",6,6]]}}}],"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7</w:t>
      </w:r>
      <w:r w:rsidR="00723DDE">
        <w:rPr>
          <w:lang w:val="en-US"/>
        </w:rPr>
        <w:fldChar w:fldCharType="end"/>
      </w:r>
      <w:r w:rsidR="00723DDE">
        <w:rPr>
          <w:lang w:val="en-US"/>
        </w:rPr>
        <w:t>,</w:t>
      </w:r>
      <w:r w:rsidR="002B71E9">
        <w:rPr>
          <w:lang w:val="en-US"/>
        </w:rPr>
        <w:t xml:space="preserve"> </w:t>
      </w:r>
      <w:r w:rsidR="00723DDE" w:rsidRPr="00723DDE">
        <w:rPr>
          <w:lang w:val="en-US"/>
        </w:rPr>
        <w:t>NF-</w:t>
      </w:r>
      <w:proofErr w:type="spellStart"/>
      <w:r w:rsidR="00723DDE" w:rsidRPr="00723DDE">
        <w:rPr>
          <w:lang w:val="en-US"/>
        </w:rPr>
        <w:t>κB</w:t>
      </w:r>
      <w:proofErr w:type="spellEnd"/>
      <w:r w:rsidR="00723DDE">
        <w:rPr>
          <w:lang w:val="en-US"/>
        </w:rPr>
        <w:fldChar w:fldCharType="begin"/>
      </w:r>
      <w:r w:rsidR="00801381">
        <w:rPr>
          <w:lang w:val="en-US"/>
        </w:rPr>
        <w:instrText xml:space="preserve"> ADDIN ZOTERO_ITEM CSL_CITATION {"citationID":"RzFRIUmF","properties":{"formattedCitation":"\\super 18\\nosupersub{}","plainCitation":"18","noteIndex":0},"citationItems":[{"id":1095,"uris":["http://zotero.org/users/local/oxMpWYo5/items/RQ3BHBPK"],"uri":["http://zotero.org/users/local/oxMpWYo5/items/RQ3BHBPK"],"itemData":{"id":1095,"type":"article-journal","abstract":"In normal cells exposed to stress, the central transcription factor nuclear factor κB (NF-κB) is activated only transiently, to modulate the activation of downstream immune responses. However, in most cancers, NF-κB is abnormally activated constitutively, contributing thus to oncogenesis and tumor progression. Therefore, down regulating NF-κB activity is an important goal of cancer treatment. In order to control NF-κB activity therapeutically, it is helpful to understand the molecular mechanisms that normally govern its activation, and how dysregulated NF-κB activity may aid the development of disease. Recent evidence from our labs (-) and others (-) indicates that, in addition to various post-translational modifications of NF-κB that have been observed previously, including phosphorylation, ubiquitination, and acetylation, NF-κB can be methylated reversibly on lysine or arginine residues by histone modifying enzymes, including lysine and arginine methyl transferases and demethylases. Furthermore, these methylations are required to activate many downstream genes. Interestingly, amplifications and mutations of several such enzymes have been linked to cancer. We propose that some of these mutations may alter the methylation not only of histones but also of NF-κB, making them attractive therapeutic targets.","container-title":"Cancer research","DOI":"10.1158/0008-5472.CAN-15-1022","ISSN":"0008-5472","issue":"18","journalAbbreviation":"Cancer Res","note":"PMID: 26337909\nPMCID: PMC4573795","page":"3692-3695","source":"PubMed Central","title":"NF-κB: regulation by methylation","title-short":"NF-κB","volume":"75","author":[{"family":"Lu","given":"Tao"},{"family":"Stark","given":"George R"}],"issued":{"date-parts":[["2015",9,15]]}}}],"schema":"https://github.com/citation-style-language/schema/raw/master/csl-citation.json"} </w:instrText>
      </w:r>
      <w:r w:rsidR="00723DDE">
        <w:rPr>
          <w:lang w:val="en-US"/>
        </w:rPr>
        <w:fldChar w:fldCharType="separate"/>
      </w:r>
      <w:r w:rsidR="00801381" w:rsidRPr="00801381">
        <w:rPr>
          <w:rFonts w:ascii="Calibri" w:hAnsi="Calibri" w:cs="Calibri"/>
          <w:szCs w:val="24"/>
          <w:vertAlign w:val="superscript"/>
        </w:rPr>
        <w:t>18</w:t>
      </w:r>
      <w:r w:rsidR="00723DDE">
        <w:rPr>
          <w:lang w:val="en-US"/>
        </w:rPr>
        <w:fldChar w:fldCharType="end"/>
      </w:r>
      <w:r w:rsidR="0080503F">
        <w:rPr>
          <w:lang w:val="en-US"/>
        </w:rPr>
        <w:t xml:space="preserve">, and </w:t>
      </w:r>
      <w:proofErr w:type="spellStart"/>
      <w:r w:rsidR="0080503F">
        <w:rPr>
          <w:lang w:val="en-US"/>
        </w:rPr>
        <w:t>Myc</w:t>
      </w:r>
      <w:proofErr w:type="spellEnd"/>
      <w:r w:rsidR="0080503F">
        <w:rPr>
          <w:lang w:val="en-US"/>
        </w:rPr>
        <w:fldChar w:fldCharType="begin"/>
      </w:r>
      <w:r w:rsidR="00801381">
        <w:rPr>
          <w:lang w:val="en-US"/>
        </w:rPr>
        <w:instrText xml:space="preserve"> ADDIN ZOTERO_ITEM CSL_CITATION {"citationID":"CQfcoFqt","properties":{"formattedCitation":"\\super 19\\nosupersub{}","plainCitation":"19","noteIndex":0},"citationItems":[{"id":1098,"uris":["http://zotero.org/users/local/oxMpWYo5/items/5MUJTCMR"],"uri":["http://zotero.org/users/local/oxMpWYo5/items/5MUJTCMR"],"itemData":{"id":1098,"type":"article-journal","abstract":"The function of the c-Myc oncoprotein and its role in cell growth control is unclear. A basic region of c-Myc is structurally related to the basic motifs of helix-loop-helix (HLH) and leucine zipper proteins, which provide sequence-specific DNA binding function. The c-Myc basic region was tested for its ability to bind DNA by attaching it to the HLH dimerization interface of the E12 enhancer binding factor. Dimers of the chimeric protein, termed E6, specifically bound an E box element (GGCCACGTGACC) recognized by other HLH proteins in a manner dependent on the integrity of the c-Myc basic motif. Methylation of the core CpG in the E box recognition site specifically inhibited binding by E6, but not by two other HLH proteins. Expression of E6 (but not an E6 DNA binding mutant) suppressed the ability of c-myc to cooperate with H-ras in a rat embryo fibroblast transformation assay, suggesting that the DNA recognition specificity of E6 is related to that of c-Myc in vivo.","container-title":"Science (New York, N.Y.)","DOI":"10.1126/science.1987636","ISSN":"0036-8075","issue":"4990","journalAbbreviation":"Science","language":"eng","note":"PMID: 1987636","page":"186-189","source":"PubMed","title":"Methylation-sensitive sequence-specific DNA binding by the c-Myc basic region","volume":"251","author":[{"family":"Prendergast","given":"G. C."},{"family":"Ziff","given":"E. B."}],"issued":{"date-parts":[["1991",1,11]]}}}],"schema":"https://github.com/citation-style-language/schema/raw/master/csl-citation.json"} </w:instrText>
      </w:r>
      <w:r w:rsidR="0080503F">
        <w:rPr>
          <w:lang w:val="en-US"/>
        </w:rPr>
        <w:fldChar w:fldCharType="separate"/>
      </w:r>
      <w:r w:rsidR="00801381" w:rsidRPr="00801381">
        <w:rPr>
          <w:rFonts w:ascii="Calibri" w:hAnsi="Calibri" w:cs="Calibri"/>
          <w:szCs w:val="24"/>
          <w:vertAlign w:val="superscript"/>
        </w:rPr>
        <w:t>19</w:t>
      </w:r>
      <w:r w:rsidR="0080503F">
        <w:rPr>
          <w:lang w:val="en-US"/>
        </w:rPr>
        <w:fldChar w:fldCharType="end"/>
      </w:r>
      <w:r w:rsidR="0080503F">
        <w:rPr>
          <w:lang w:val="en-US"/>
        </w:rPr>
        <w:t xml:space="preserve"> all show methylation-sensitivity. As well, methylated CpGs (</w:t>
      </w:r>
      <w:proofErr w:type="spellStart"/>
      <w:r w:rsidR="0080503F">
        <w:rPr>
          <w:lang w:val="en-US"/>
        </w:rPr>
        <w:t>mCpGs</w:t>
      </w:r>
      <w:proofErr w:type="spellEnd"/>
      <w:r w:rsidR="0080503F">
        <w:rPr>
          <w:lang w:val="en-US"/>
        </w:rPr>
        <w:t>) can</w:t>
      </w:r>
      <w:r w:rsidR="00A47A87">
        <w:rPr>
          <w:lang w:val="en-US"/>
        </w:rPr>
        <w:t xml:space="preserve"> indirectly repress </w:t>
      </w:r>
      <w:r w:rsidR="00A47A87">
        <w:rPr>
          <w:lang w:val="en-US"/>
        </w:rPr>
        <w:lastRenderedPageBreak/>
        <w:t>transcription by</w:t>
      </w:r>
      <w:r w:rsidR="0080503F">
        <w:rPr>
          <w:lang w:val="en-US"/>
        </w:rPr>
        <w:t xml:space="preserve"> recruit</w:t>
      </w:r>
      <w:r w:rsidR="00A47A87">
        <w:rPr>
          <w:lang w:val="en-US"/>
        </w:rPr>
        <w:t>ing</w:t>
      </w:r>
      <w:r w:rsidR="0080503F">
        <w:rPr>
          <w:lang w:val="en-US"/>
        </w:rPr>
        <w:t xml:space="preserve"> methyl-binding proteins </w:t>
      </w:r>
      <w:r w:rsidR="00A47A87">
        <w:rPr>
          <w:lang w:val="en-US"/>
        </w:rPr>
        <w:t>to</w:t>
      </w:r>
      <w:r w:rsidR="0080503F" w:rsidRPr="0080503F">
        <w:rPr>
          <w:lang w:val="en-US"/>
        </w:rPr>
        <w:t xml:space="preserve"> </w:t>
      </w:r>
      <w:r w:rsidR="0080503F">
        <w:rPr>
          <w:lang w:val="en-US"/>
        </w:rPr>
        <w:t>compete for TF binding sites</w:t>
      </w:r>
      <w:r w:rsidR="00A47A87">
        <w:rPr>
          <w:lang w:val="en-US"/>
        </w:rPr>
        <w:t>.</w:t>
      </w:r>
      <w:r w:rsidR="0080503F">
        <w:rPr>
          <w:lang w:val="en-US"/>
        </w:rPr>
        <w:t xml:space="preserve"> </w:t>
      </w:r>
      <w:r w:rsidR="00461D31">
        <w:rPr>
          <w:lang w:val="en-US"/>
        </w:rPr>
        <w:t>Other</w:t>
      </w:r>
      <w:r w:rsidR="0080503F">
        <w:rPr>
          <w:lang w:val="en-US"/>
        </w:rPr>
        <w:t xml:space="preserve"> </w:t>
      </w:r>
      <w:r w:rsidR="0080503F" w:rsidRPr="004B3F18">
        <w:rPr>
          <w:lang w:val="en-US"/>
        </w:rPr>
        <w:t>chromatin remodeling proteins</w:t>
      </w:r>
      <w:r w:rsidR="0080503F">
        <w:rPr>
          <w:lang w:val="en-US"/>
        </w:rPr>
        <w:t xml:space="preserve"> </w:t>
      </w:r>
      <w:r w:rsidR="00461D31">
        <w:rPr>
          <w:lang w:val="en-US"/>
        </w:rPr>
        <w:t xml:space="preserve">(e.g., </w:t>
      </w:r>
      <w:r w:rsidR="0080503F">
        <w:rPr>
          <w:lang w:val="en-US"/>
        </w:rPr>
        <w:t>histone deacetylases</w:t>
      </w:r>
      <w:r w:rsidR="00461D31">
        <w:rPr>
          <w:lang w:val="en-US"/>
        </w:rPr>
        <w:t>) are also recruited and</w:t>
      </w:r>
      <w:r w:rsidR="00D0751F">
        <w:rPr>
          <w:lang w:val="en-US"/>
        </w:rPr>
        <w:t xml:space="preserve"> can further impede transcription. </w:t>
      </w:r>
      <w:r w:rsidR="00466133">
        <w:rPr>
          <w:lang w:val="en-US"/>
        </w:rPr>
        <w:t>Conversely</w:t>
      </w:r>
      <w:r w:rsidR="0080503F">
        <w:rPr>
          <w:lang w:val="en-US"/>
        </w:rPr>
        <w:t xml:space="preserve">, </w:t>
      </w:r>
      <w:r w:rsidR="009C65A4">
        <w:rPr>
          <w:lang w:val="en-US"/>
        </w:rPr>
        <w:t xml:space="preserve">TFs have been found that preferentially bind to </w:t>
      </w:r>
      <w:proofErr w:type="spellStart"/>
      <w:r w:rsidR="009C65A4">
        <w:rPr>
          <w:lang w:val="en-US"/>
        </w:rPr>
        <w:t>mCpGs</w:t>
      </w:r>
      <w:proofErr w:type="spellEnd"/>
      <w:r w:rsidR="009C65A4">
        <w:rPr>
          <w:lang w:val="en-US"/>
        </w:rPr>
        <w:t xml:space="preserve"> </w:t>
      </w:r>
      <w:r w:rsidR="00E01B3A" w:rsidRPr="007879E1">
        <w:rPr>
          <w:i/>
          <w:iCs/>
          <w:color w:val="000000"/>
          <w:shd w:val="clear" w:color="auto" w:fill="FFFFFF"/>
        </w:rPr>
        <w:t>in vivo</w:t>
      </w:r>
      <w:r w:rsidR="00E01B3A">
        <w:rPr>
          <w:lang w:val="en-US"/>
        </w:rPr>
        <w:t xml:space="preserve"> </w:t>
      </w:r>
      <w:r w:rsidR="009C65A4">
        <w:rPr>
          <w:lang w:val="en-US"/>
        </w:rPr>
        <w:t xml:space="preserve">(e.g., </w:t>
      </w:r>
      <w:r w:rsidR="009C65A4">
        <w:rPr>
          <w:color w:val="000000"/>
          <w:shd w:val="clear" w:color="auto" w:fill="FFFFFF"/>
        </w:rPr>
        <w:t>ARNT2, DIDO1, MEF2A and HOXA9</w:t>
      </w:r>
      <w:r w:rsidR="007879E1">
        <w:rPr>
          <w:color w:val="000000"/>
          <w:shd w:val="clear" w:color="auto" w:fill="FFFFFF"/>
        </w:rPr>
        <w:fldChar w:fldCharType="begin"/>
      </w:r>
      <w:r w:rsidR="00801381">
        <w:rPr>
          <w:color w:val="000000"/>
          <w:shd w:val="clear" w:color="auto" w:fill="FFFFFF"/>
        </w:rPr>
        <w:instrText xml:space="preserve"> ADDIN ZOTERO_ITEM CSL_CITATION {"citationID":"9xIXKXpB","properties":{"formattedCitation":"\\super 20\\nosupersub{}","plainCitation":"20","noteIndex":0},"citationItems":[{"id":1103,"uris":["http://zotero.org/users/local/oxMpWYo5/items/X6RB5ENG"],"uri":["http://zotero.org/users/local/oxMpWYo5/items/X6RB5ENG"],"itemData":{"id":1103,"type":"article-journal","abstract":"Tet proteins oxidize 5-methylcytosine (mC) to generate 5-hydroxymethyl (hmC), 5-formyl (fC), and 5-carboxylcytosine (caC). The exact function of these oxidative cytosine bases remains elusive. We applied quantitative mass-spectrometry-based proteomics to identify readers for mC and hmC in mouse embryonic stem cells (mESC), neuronal progenitor cells (NPC), and adult mouse brain tissue. Readers for these modifications are only partially overlapping, and some readers, such as Rfx proteins, display strong specificity. Interactions are dynamic during differentiation, as for example evidenced by the mESC-specific binding of Klf4 to mC and the NPC-specific binding of Uhrf2 to hmC, suggesting specific biological roles for mC and hmC. Oxidized derivatives of mC recruit distinct transcription regulators as well as a large number of DNA repair proteins in mouse ES cells, implicating the DNA damage response as a major player in active DNA demethylation.","container-title":"Cell","DOI":"10.1016/j.cell.2013.02.004","ISSN":"0092-8674","issue":"5","journalAbbreviation":"Cell","language":"en","page":"1146-1159","source":"ScienceDirect","title":"Dynamic Readers for 5-(Hydroxy)Methylcytosine and Its Oxidized Derivatives","volume":"152","author":[{"family":"Spruijt","given":"Cornelia G."},{"family":"Gnerlich","given":"Felix"},{"family":"Smits","given":"Arne H."},{"family":"Pfaffeneder","given":"Toni"},{"family":"Jansen","given":"Pascal W. T. C."},{"family":"Bauer","given":"Christina"},{"family":"Münzel","given":"Martin"},{"family":"Wagner","given":"Mirko"},{"family":"Müller","given":"Markus"},{"family":"Khan","given":"Fariha"},{"family":"Eberl","given":"H. Christian"},{"family":"Mensinga","given":"Anneloes"},{"family":"Brinkman","given":"Arie B."},{"family":"Lephikov","given":"Konstantin"},{"family":"Müller","given":"Udo"},{"family":"Walter","given":"Jörn"},{"family":"Boelens","given":"Rolf"},{"family":"Ingen","given":"Hugo","non-dropping-particle":"van"},{"family":"Leonhardt","given":"Heinrich"},{"family":"Carell","given":"Thomas"},{"family":"Vermeulen","given":"Michiel"}],"issued":{"date-parts":[["2013",2,28]]}}}],"schema":"https://github.com/citation-style-language/schema/raw/master/csl-citation.json"} </w:instrText>
      </w:r>
      <w:r w:rsidR="007879E1">
        <w:rPr>
          <w:color w:val="000000"/>
          <w:shd w:val="clear" w:color="auto" w:fill="FFFFFF"/>
        </w:rPr>
        <w:fldChar w:fldCharType="separate"/>
      </w:r>
      <w:r w:rsidR="00801381" w:rsidRPr="00801381">
        <w:rPr>
          <w:rFonts w:ascii="Calibri" w:hAnsi="Calibri" w:cs="Calibri"/>
          <w:szCs w:val="24"/>
          <w:vertAlign w:val="superscript"/>
        </w:rPr>
        <w:t>20</w:t>
      </w:r>
      <w:r w:rsidR="007879E1">
        <w:rPr>
          <w:color w:val="000000"/>
          <w:shd w:val="clear" w:color="auto" w:fill="FFFFFF"/>
        </w:rPr>
        <w:fldChar w:fldCharType="end"/>
      </w:r>
      <w:r w:rsidR="009C65A4">
        <w:rPr>
          <w:color w:val="000000"/>
          <w:shd w:val="clear" w:color="auto" w:fill="FFFFFF"/>
        </w:rPr>
        <w:t xml:space="preserve">), so methylation is not limited to </w:t>
      </w:r>
      <w:r w:rsidR="00D11D67">
        <w:rPr>
          <w:color w:val="000000"/>
          <w:shd w:val="clear" w:color="auto" w:fill="FFFFFF"/>
        </w:rPr>
        <w:t xml:space="preserve">only </w:t>
      </w:r>
      <w:r w:rsidR="009C65A4">
        <w:rPr>
          <w:color w:val="000000"/>
          <w:shd w:val="clear" w:color="auto" w:fill="FFFFFF"/>
        </w:rPr>
        <w:t>gene repression.</w:t>
      </w:r>
      <w:r w:rsidR="00C16FA0">
        <w:rPr>
          <w:color w:val="000000"/>
          <w:shd w:val="clear" w:color="auto" w:fill="FFFFFF"/>
        </w:rPr>
        <w:t xml:space="preserve"> </w:t>
      </w:r>
      <w:r w:rsidR="00E01B3A">
        <w:rPr>
          <w:color w:val="000000"/>
          <w:shd w:val="clear" w:color="auto" w:fill="FFFFFF"/>
        </w:rPr>
        <w:t xml:space="preserve">However, </w:t>
      </w:r>
      <w:r w:rsidR="00E01B3A" w:rsidRPr="00E01B3A">
        <w:rPr>
          <w:i/>
          <w:iCs/>
          <w:color w:val="000000"/>
          <w:shd w:val="clear" w:color="auto" w:fill="FFFFFF"/>
        </w:rPr>
        <w:t>in vitro</w:t>
      </w:r>
      <w:r w:rsidR="00E01B3A">
        <w:rPr>
          <w:color w:val="000000"/>
          <w:shd w:val="clear" w:color="auto" w:fill="FFFFFF"/>
        </w:rPr>
        <w:t xml:space="preserve"> experiments show contradictory </w:t>
      </w:r>
      <w:r w:rsidR="002151F3">
        <w:rPr>
          <w:color w:val="000000"/>
          <w:shd w:val="clear" w:color="auto" w:fill="FFFFFF"/>
        </w:rPr>
        <w:t xml:space="preserve">evidence of pro-methylation TF binding, so it is unknown whether increased gene expression by </w:t>
      </w:r>
      <w:proofErr w:type="spellStart"/>
      <w:r w:rsidR="002151F3">
        <w:rPr>
          <w:color w:val="000000"/>
          <w:shd w:val="clear" w:color="auto" w:fill="FFFFFF"/>
        </w:rPr>
        <w:t>mCpGs</w:t>
      </w:r>
      <w:proofErr w:type="spellEnd"/>
      <w:r w:rsidR="002151F3">
        <w:rPr>
          <w:color w:val="000000"/>
          <w:shd w:val="clear" w:color="auto" w:fill="FFFFFF"/>
        </w:rPr>
        <w:t xml:space="preserve"> is a widespread effect</w:t>
      </w:r>
      <w:r w:rsidR="00200984">
        <w:rPr>
          <w:color w:val="000000"/>
          <w:shd w:val="clear" w:color="auto" w:fill="FFFFFF"/>
        </w:rPr>
        <w:fldChar w:fldCharType="begin"/>
      </w:r>
      <w:r w:rsidR="00200984">
        <w:rPr>
          <w:color w:val="000000"/>
          <w:shd w:val="clear" w:color="auto" w:fill="FFFFFF"/>
        </w:rPr>
        <w:instrText xml:space="preserve"> ADDIN ZOTERO_ITEM CSL_CITATION {"citationID":"PocRsm6u","properties":{"formattedCitation":"\\super 21\\nosupersub{}","plainCitation":"21","noteIndex":0},"citationItems":[{"id":1100,"uris":["http://zotero.org/users/local/oxMpWYo5/items/F9M85PPX"],"uri":["http://zotero.org/users/local/oxMpWYo5/items/F9M85PPX"],"itemData":{"id":1100,"type":"article-journal","abstract":"DNA methylation, especially CpG methylation at promoter regions, has been generally considered as a potent epigenetic modification that prohibits transcription factor (TF) recruitment, resulting in transcription suppression. Here, we used a protein microarray-based approach to systematically survey the entire human TF family and found numerous purified TFs with methylated CpG (mCpG)-dependent DNA-binding activities. Interestingly, some TFs exhibit specific binding activity to methylated and unmethylated DNA motifs of distinct sequences. To elucidate the underlying mechanism, we focused on Kruppel-like factor 4 (KLF4), and decoupled its mCpG- and CpG-binding activities via site-directed mutagenesis. Furthermore, KLF4 binds specific methylated or unmethylated motifs in human embryonic stem cells in vivo. Our study suggests that mCpG-dependent TF binding activity is a widespread phenomenon and provides a new framework to understand the role and mechanism of TFs in epigenetic regulation of gene transcription., DOI:\nhttp://dx.doi.org/10.7554/eLife.00726.001, DNA methylation—the addition of a methyl group to a cytosine or adenine base within DNA—has a key role in regulating the expression of genes as proteins. It contributes to processes such as X-inactivation, in which one copy of the X chromosome is silenced in females, and genomic imprinting, in which the expression of a gene depends upon which parent it was inherited from. DNA methylation has also been implicated in the development of cancer. However, the molecular mechanisms by which it produces these effects are not fully understood., In mammals, the methylation of CpG sites—which consist of a cytosine base next to a guanine base—is typically thought to reduce gene expression by preventing proteins called transcription factors from binding to regions of DNA called promoters. This can occur directly if methylation disrupts interactions between the DNA and the transcription factors, or indirectly if other proteins that bind to the methylated DNA compete with the transcription factors for binding sites. However, only a small number of proteins that bind to methylated DNA have so far been identified., Now, Hu et al. have screened the entire family of roughly 1300 human transcription factors and 210 co-factors (proteins that interact with transcription factors) for their ability to bind to some 150 different stretches of methylated DNA. They found that 47 of the proteins could bind to methylated CpG sites, with the majority showing a preference for specific DNA sequences. Moreover, some transcription factors and co-factors bind to methylated and non-methylated DNA targets with distinct sequences. These two types of binding are largely independent, as illustrated by the fact that mutations that prevent a transcription factor called KLF4 from binding to methylated DNA do not prevent it binding to unmethylated DNA, and vice versa., The work of Hu et al. suggests that methylated cytosine can effectively act as a ‘fifth base’—in addition to adenine, cytosine, guanine and thymine—and emphasizes the importance of DNA methylation for regulating gene expression., DOI:\nhttp://dx.doi.org/10.7554/eLife.00726.002","container-title":"eLife","DOI":"10.7554/eLife.00726","ISSN":"2050-084X","journalAbbreviation":"eLife","note":"PMID: 24015356\nPMCID: PMC3762332","page":"e00726","source":"PubMed Central","title":"DNA methylation presents distinct binding sites for human transcription factors","volume":"2","author":[{"family":"Hu","given":"Shaohui"},{"family":"Wan","given":"Jun"},{"family":"Su","given":"Yijing"},{"family":"Song","given":"Qifeng"},{"family":"Zeng","given":"Yaxue"},{"family":"Nguyen","given":"Ha Nam"},{"family":"Shin","given":"Jaehoon"},{"family":"Cox","given":"Eric"},{"family":"Rho","given":"Hee Sool"},{"family":"Woodard","given":"Crystal"},{"family":"Xia","given":"Shuli"},{"family":"Liu","given":"Shuang"},{"family":"Lyu","given":"Huibin"},{"family":"Ming","given":"Guo-Li"},{"family":"Wade","given":"Herschel"},{"family":"Song","given":"Hongjun"},{"family":"Qian","given":"Jiang"},{"family":"Zhu","given":"Heng"}],"issued":{"date-parts":[["2013",9,3]]}}}],"schema":"https://github.com/citation-style-language/schema/raw/master/csl-citation.json"} </w:instrText>
      </w:r>
      <w:r w:rsidR="00200984">
        <w:rPr>
          <w:color w:val="000000"/>
          <w:shd w:val="clear" w:color="auto" w:fill="FFFFFF"/>
        </w:rPr>
        <w:fldChar w:fldCharType="separate"/>
      </w:r>
      <w:r w:rsidR="00200984" w:rsidRPr="00801381">
        <w:rPr>
          <w:rFonts w:ascii="Calibri" w:hAnsi="Calibri" w:cs="Calibri"/>
          <w:szCs w:val="24"/>
          <w:vertAlign w:val="superscript"/>
        </w:rPr>
        <w:t>21</w:t>
      </w:r>
      <w:r w:rsidR="00200984">
        <w:rPr>
          <w:color w:val="000000"/>
          <w:shd w:val="clear" w:color="auto" w:fill="FFFFFF"/>
        </w:rPr>
        <w:fldChar w:fldCharType="end"/>
      </w:r>
      <w:r w:rsidR="002151F3">
        <w:rPr>
          <w:color w:val="000000"/>
          <w:shd w:val="clear" w:color="auto" w:fill="FFFFFF"/>
        </w:rPr>
        <w:t>.</w:t>
      </w:r>
    </w:p>
    <w:p w14:paraId="542258F9" w14:textId="32F9E1FA" w:rsidR="00476E17" w:rsidRDefault="00923783" w:rsidP="00476E17">
      <w:pPr>
        <w:rPr>
          <w:color w:val="000000"/>
          <w:shd w:val="clear" w:color="auto" w:fill="FFFFFF"/>
        </w:rPr>
      </w:pPr>
      <w:r>
        <w:rPr>
          <w:color w:val="000000"/>
          <w:shd w:val="clear" w:color="auto" w:fill="FFFFFF"/>
        </w:rPr>
        <w:t>Gene products can also be affected by methylation</w:t>
      </w:r>
      <w:r w:rsidR="003F2C78">
        <w:rPr>
          <w:color w:val="000000"/>
          <w:shd w:val="clear" w:color="auto" w:fill="FFFFFF"/>
        </w:rPr>
        <w:t xml:space="preserve"> via alternative splicing</w:t>
      </w:r>
      <w:r w:rsidR="00FA7B79">
        <w:rPr>
          <w:color w:val="000000"/>
          <w:shd w:val="clear" w:color="auto" w:fill="FFFFFF"/>
        </w:rPr>
        <w:t>, as</w:t>
      </w:r>
      <w:r w:rsidR="003F2C78">
        <w:rPr>
          <w:color w:val="000000"/>
          <w:shd w:val="clear" w:color="auto" w:fill="FFFFFF"/>
        </w:rPr>
        <w:t xml:space="preserve"> </w:t>
      </w:r>
      <w:r w:rsidR="00FA7B79">
        <w:rPr>
          <w:color w:val="000000"/>
          <w:shd w:val="clear" w:color="auto" w:fill="FFFFFF"/>
        </w:rPr>
        <w:t>t</w:t>
      </w:r>
      <w:r w:rsidR="003F2C78">
        <w:rPr>
          <w:color w:val="000000"/>
          <w:shd w:val="clear" w:color="auto" w:fill="FFFFFF"/>
        </w:rPr>
        <w:t xml:space="preserve">ranscription factors also bind to </w:t>
      </w:r>
      <w:r w:rsidR="007D4573">
        <w:rPr>
          <w:color w:val="000000"/>
          <w:shd w:val="clear" w:color="auto" w:fill="FFFFFF"/>
        </w:rPr>
        <w:t>exons and can similarly be blocked</w:t>
      </w:r>
      <w:r w:rsidR="00FA7B79">
        <w:rPr>
          <w:color w:val="000000"/>
          <w:shd w:val="clear" w:color="auto" w:fill="FFFFFF"/>
        </w:rPr>
        <w:t xml:space="preserve"> as in promoters</w:t>
      </w:r>
      <w:r w:rsidR="00C10B8A">
        <w:rPr>
          <w:color w:val="000000"/>
          <w:shd w:val="clear" w:color="auto" w:fill="FFFFFF"/>
        </w:rPr>
        <w:fldChar w:fldCharType="begin"/>
      </w:r>
      <w:r w:rsidR="00C10B8A">
        <w:rPr>
          <w:color w:val="000000"/>
          <w:shd w:val="clear" w:color="auto" w:fill="FFFFFF"/>
        </w:rPr>
        <w:instrText xml:space="preserve"> ADDIN ZOTERO_ITEM CSL_CITATION {"citationID":"FgyjqLNr","properties":{"formattedCitation":"\\super 4\\nosupersub{}","plainCitation":"4","noteIndex":0},"citationItems":[{"id":932,"uris":["http://zotero.org/users/local/oxMpWYo5/items/LWJPPVM4"],"uri":["http://zotero.org/users/local/oxMpWYo5/items/LWJPPVM4"],"itemData":{"id":932,"type":"article-journal","abstract":"In the mammalian genome, DNA methylation is an epigenetic mechanism involving the transfer of a methyl group onto the C5 position of the cytosine to form 5-methylcytosine. DNA methylation regulates gene expression by recruiting proteins involved in gene repression or by inhibiting the binding of transcription factor(s) to DNA. During development, the pattern of DNA methylation in the genome changes as a result of a dynamic process involving both de novo DNA methylation and demethylation. As a consequence, differentiated cells develop a stable and unique DNA methylation pattern that regulates tissue-specific gene transcription. In this chapter, we will review the process of DNA methylation and demethylation in the nervous system. We will describe the DNA (de)methylation machinery and its association with other epigenetic mechanisms such as histone modifications and noncoding RNAs. Intriguingly, postmitotic neurons still express DNA methyltransferases and components involved in DNA demethylation. Moreover, neuronal activity can modulate their pattern of DNA methylation in response to physiological and environmental stimuli. The precise regulation of DNA methylation is essential for normal cognitive function. Indeed, when DNA methylation is altered as a result of developmental mutations or environmental risk factors, such as drug exposure and neural injury, mental impairment is a common side effect. The investigation into DNA methylation continues to show a rich and complex picture about epigenetic gene regulation in the central nervous system and provides possible therapeutic targets for the treatment of neuropsychiatric disorders.","container-title":"Neuropsychopharmacology","DOI":"10.1038/npp.2012.112","ISSN":"0893-133X","issue":"1","journalAbbreviation":"Neuropsychopharmacology","note":"PMID: 22781841\nPMCID: PMC3521964","page":"23-38","source":"PubMed Central","title":"DNA Methylation and Its Basic Function","volume":"38","author":[{"family":"Moore","given":"Lisa D"},{"family":"Le","given":"Thuc"},{"family":"Fan","given":"Guoping"}],"issued":{"date-parts":[["2013",1]]}}}],"schema":"https://github.com/citation-style-language/schema/raw/master/csl-citation.json"} </w:instrText>
      </w:r>
      <w:r w:rsidR="00C10B8A">
        <w:rPr>
          <w:color w:val="000000"/>
          <w:shd w:val="clear" w:color="auto" w:fill="FFFFFF"/>
        </w:rPr>
        <w:fldChar w:fldCharType="separate"/>
      </w:r>
      <w:r w:rsidR="00C10B8A" w:rsidRPr="00C10B8A">
        <w:rPr>
          <w:rFonts w:ascii="Calibri" w:hAnsi="Calibri" w:cs="Calibri"/>
          <w:szCs w:val="24"/>
          <w:vertAlign w:val="superscript"/>
        </w:rPr>
        <w:t>4</w:t>
      </w:r>
      <w:r w:rsidR="00C10B8A">
        <w:rPr>
          <w:color w:val="000000"/>
          <w:shd w:val="clear" w:color="auto" w:fill="FFFFFF"/>
        </w:rPr>
        <w:fldChar w:fldCharType="end"/>
      </w:r>
      <w:r w:rsidR="007D4573">
        <w:rPr>
          <w:color w:val="000000"/>
          <w:shd w:val="clear" w:color="auto" w:fill="FFFFFF"/>
        </w:rPr>
        <w:t xml:space="preserve">. In the human CD45 gene, </w:t>
      </w:r>
      <w:r w:rsidR="00660243" w:rsidRPr="00660243">
        <w:rPr>
          <w:color w:val="000000"/>
          <w:shd w:val="clear" w:color="auto" w:fill="FFFFFF"/>
        </w:rPr>
        <w:t>CCCTC-binding factor</w:t>
      </w:r>
      <w:r w:rsidR="00660243" w:rsidRPr="00660243">
        <w:rPr>
          <w:color w:val="000000"/>
          <w:shd w:val="clear" w:color="auto" w:fill="FFFFFF"/>
        </w:rPr>
        <w:t xml:space="preserve"> </w:t>
      </w:r>
      <w:r w:rsidR="00660243">
        <w:rPr>
          <w:color w:val="000000"/>
          <w:shd w:val="clear" w:color="auto" w:fill="FFFFFF"/>
        </w:rPr>
        <w:t>(</w:t>
      </w:r>
      <w:r w:rsidR="007D4573" w:rsidRPr="007D4573">
        <w:rPr>
          <w:color w:val="000000"/>
          <w:shd w:val="clear" w:color="auto" w:fill="FFFFFF"/>
        </w:rPr>
        <w:t>CTCF</w:t>
      </w:r>
      <w:r w:rsidR="00660243">
        <w:rPr>
          <w:color w:val="000000"/>
          <w:shd w:val="clear" w:color="auto" w:fill="FFFFFF"/>
        </w:rPr>
        <w:t>)</w:t>
      </w:r>
      <w:r w:rsidR="007D4573">
        <w:rPr>
          <w:color w:val="000000"/>
          <w:shd w:val="clear" w:color="auto" w:fill="FFFFFF"/>
        </w:rPr>
        <w:t xml:space="preserve"> </w:t>
      </w:r>
      <w:r w:rsidR="007D4573" w:rsidRPr="007D4573">
        <w:rPr>
          <w:color w:val="000000"/>
          <w:shd w:val="clear" w:color="auto" w:fill="FFFFFF"/>
        </w:rPr>
        <w:t>binds to exon 5</w:t>
      </w:r>
      <w:r w:rsidR="007D4573">
        <w:rPr>
          <w:color w:val="000000"/>
          <w:shd w:val="clear" w:color="auto" w:fill="FFFFFF"/>
        </w:rPr>
        <w:t xml:space="preserve"> </w:t>
      </w:r>
      <w:r w:rsidR="00951DF5">
        <w:rPr>
          <w:color w:val="000000"/>
          <w:shd w:val="clear" w:color="auto" w:fill="FFFFFF"/>
        </w:rPr>
        <w:t>and</w:t>
      </w:r>
      <w:r w:rsidR="007D4573">
        <w:rPr>
          <w:color w:val="000000"/>
          <w:shd w:val="clear" w:color="auto" w:fill="FFFFFF"/>
        </w:rPr>
        <w:t xml:space="preserve"> reduces the elongation rate of RNA pol II</w:t>
      </w:r>
      <w:r w:rsidR="008C3CBB">
        <w:rPr>
          <w:color w:val="000000"/>
          <w:shd w:val="clear" w:color="auto" w:fill="FFFFFF"/>
        </w:rPr>
        <w:t xml:space="preserve">, </w:t>
      </w:r>
      <w:r w:rsidR="00951DF5">
        <w:rPr>
          <w:color w:val="000000"/>
          <w:shd w:val="clear" w:color="auto" w:fill="FFFFFF"/>
        </w:rPr>
        <w:t xml:space="preserve">thus </w:t>
      </w:r>
      <w:r w:rsidR="008C3CBB" w:rsidRPr="008C3CBB">
        <w:rPr>
          <w:color w:val="000000"/>
          <w:shd w:val="clear" w:color="auto" w:fill="FFFFFF"/>
        </w:rPr>
        <w:t>favor</w:t>
      </w:r>
      <w:r w:rsidR="00660243">
        <w:rPr>
          <w:color w:val="000000"/>
          <w:shd w:val="clear" w:color="auto" w:fill="FFFFFF"/>
        </w:rPr>
        <w:t>ing</w:t>
      </w:r>
      <w:r w:rsidR="008C3CBB">
        <w:rPr>
          <w:color w:val="000000"/>
          <w:shd w:val="clear" w:color="auto" w:fill="FFFFFF"/>
        </w:rPr>
        <w:t xml:space="preserve"> the</w:t>
      </w:r>
      <w:r w:rsidR="008C3CBB" w:rsidRPr="008C3CBB">
        <w:rPr>
          <w:color w:val="000000"/>
          <w:shd w:val="clear" w:color="auto" w:fill="FFFFFF"/>
        </w:rPr>
        <w:t xml:space="preserve"> </w:t>
      </w:r>
      <w:r w:rsidR="008C3CBB" w:rsidRPr="008C3CBB">
        <w:rPr>
          <w:color w:val="000000"/>
          <w:shd w:val="clear" w:color="auto" w:fill="FFFFFF"/>
        </w:rPr>
        <w:t>inclusion</w:t>
      </w:r>
      <w:r w:rsidR="008C3CBB" w:rsidRPr="008C3CBB">
        <w:rPr>
          <w:color w:val="000000"/>
          <w:shd w:val="clear" w:color="auto" w:fill="FFFFFF"/>
        </w:rPr>
        <w:t xml:space="preserve"> of the exon into mature mRNA</w:t>
      </w:r>
      <w:r w:rsidR="004B6A8B">
        <w:rPr>
          <w:color w:val="000000"/>
          <w:shd w:val="clear" w:color="auto" w:fill="FFFFFF"/>
        </w:rPr>
        <w:t>,</w:t>
      </w:r>
      <w:r w:rsidR="008C3CBB">
        <w:rPr>
          <w:color w:val="000000"/>
          <w:shd w:val="clear" w:color="auto" w:fill="FFFFFF"/>
        </w:rPr>
        <w:t xml:space="preserve"> </w:t>
      </w:r>
      <w:r w:rsidR="004B6A8B">
        <w:rPr>
          <w:color w:val="000000"/>
          <w:shd w:val="clear" w:color="auto" w:fill="FFFFFF"/>
        </w:rPr>
        <w:t>but w</w:t>
      </w:r>
      <w:r w:rsidR="008C3CBB">
        <w:rPr>
          <w:color w:val="000000"/>
          <w:shd w:val="clear" w:color="auto" w:fill="FFFFFF"/>
        </w:rPr>
        <w:t>hen CTCF</w:t>
      </w:r>
      <w:r w:rsidR="00660243">
        <w:rPr>
          <w:color w:val="000000"/>
          <w:shd w:val="clear" w:color="auto" w:fill="FFFFFF"/>
        </w:rPr>
        <w:t xml:space="preserve"> binding motifs are methylated, exon 5 is typically excluded</w:t>
      </w:r>
      <w:r w:rsidR="004B6A8B">
        <w:rPr>
          <w:color w:val="000000"/>
          <w:shd w:val="clear" w:color="auto" w:fill="FFFFFF"/>
        </w:rPr>
        <w:fldChar w:fldCharType="begin"/>
      </w:r>
      <w:r w:rsidR="00801381">
        <w:rPr>
          <w:color w:val="000000"/>
          <w:shd w:val="clear" w:color="auto" w:fill="FFFFFF"/>
        </w:rPr>
        <w:instrText xml:space="preserve"> ADDIN ZOTERO_ITEM CSL_CITATION {"citationID":"TMqXaGND","properties":{"formattedCitation":"\\super 22\\nosupersub{}","plainCitation":"22","noteIndex":0},"citationItems":[{"id":1106,"uris":["http://zotero.org/users/local/oxMpWYo5/items/YIMYGW4Y"],"uri":["http://zotero.org/users/local/oxMpWYo5/items/YIMYGW4Y"],"itemData":{"id":1106,"type":"article-journal","abstract":"Alternative splicing of pre-messenger RNA is a key feature of transcriptome expansion in eukaryotic cells, yet its regulation is poorly understood. Spliceosome assembly occurs co-transcriptionally, raising the possibility that DNA structure may directly influence alternative splicing. Supporting such an association, recent reports have identified distinct histone methylation patterns, elevated nucleosome occupancy and enriched DNA methylation at exons relative to introns. Moreover, the rate of transcription elongation has been linked to alternative splicing. Here we provide the first evidence that a DNA-binding protein, CCCTC-binding factor (CTCF), can promote inclusion of weak upstream exons by mediating local RNA polymerase II pausing both in a mammalian model system for alternative splicing, CD45, and genome-wide. We further show that CTCF binding to CD45 exon 5 is inhibited by DNA methylation, leading to reciprocal effects on exon 5 inclusion. These findings provide a mechanistic basis for developmental regulation of splicing outcome through heritable epigenetic marks.","container-title":"Nature","DOI":"10.1038/nature10442","ISSN":"1476-4687","issue":"7371","language":"en","note":"Bandiera_abtest: a\nCg_type: Nature Research Journals\nnumber: 7371\nPrimary_atype: Research\npublisher: Nature Publishing Group\nSubject_term: Alternative splicing;DNA-binding proteins;DNA methylation\nSubject_term_id: alternative-splicing;dna-binding-proteins;dna-methylation","page":"74-79","source":"www.nature.com","title":"CTCF-promoted RNA polymerase II pausing links DNA methylation to splicing","volume":"479","author":[{"family":"Shukla","given":"Sanjeev"},{"family":"Kavak","given":"Ersen"},{"family":"Gregory","given":"Melissa"},{"family":"Imashimizu","given":"Masahiko"},{"family":"Shutinoski","given":"Bojan"},{"family":"Kashlev","given":"Mikhail"},{"family":"Oberdoerffer","given":"Philipp"},{"family":"Sandberg","given":"Rickard"},{"family":"Oberdoerffer","given":"Shalini"}],"issued":{"date-parts":[["2011",11]]}}}],"schema":"https://github.com/citation-style-language/schema/raw/master/csl-citation.json"} </w:instrText>
      </w:r>
      <w:r w:rsidR="004B6A8B">
        <w:rPr>
          <w:color w:val="000000"/>
          <w:shd w:val="clear" w:color="auto" w:fill="FFFFFF"/>
        </w:rPr>
        <w:fldChar w:fldCharType="separate"/>
      </w:r>
      <w:r w:rsidR="00801381" w:rsidRPr="00801381">
        <w:rPr>
          <w:rFonts w:ascii="Calibri" w:hAnsi="Calibri" w:cs="Calibri"/>
          <w:szCs w:val="24"/>
          <w:vertAlign w:val="superscript"/>
        </w:rPr>
        <w:t>22</w:t>
      </w:r>
      <w:r w:rsidR="004B6A8B">
        <w:rPr>
          <w:color w:val="000000"/>
          <w:shd w:val="clear" w:color="auto" w:fill="FFFFFF"/>
        </w:rPr>
        <w:fldChar w:fldCharType="end"/>
      </w:r>
      <w:r w:rsidR="00660243">
        <w:rPr>
          <w:color w:val="000000"/>
          <w:shd w:val="clear" w:color="auto" w:fill="FFFFFF"/>
        </w:rPr>
        <w:t>.</w:t>
      </w:r>
      <w:r w:rsidR="00180CEE">
        <w:rPr>
          <w:color w:val="000000"/>
          <w:shd w:val="clear" w:color="auto" w:fill="FFFFFF"/>
        </w:rPr>
        <w:t xml:space="preserve"> </w:t>
      </w:r>
      <w:r w:rsidR="007570D5">
        <w:rPr>
          <w:color w:val="000000"/>
          <w:shd w:val="clear" w:color="auto" w:fill="FFFFFF"/>
        </w:rPr>
        <w:t xml:space="preserve">Though CD45 isoforms have shown to strongly influence leukocyte function, these mechanisms </w:t>
      </w:r>
      <w:r w:rsidR="00174AE0">
        <w:rPr>
          <w:color w:val="000000"/>
          <w:shd w:val="clear" w:color="auto" w:fill="FFFFFF"/>
        </w:rPr>
        <w:t xml:space="preserve">and effect of alternate exons </w:t>
      </w:r>
      <w:r w:rsidR="007570D5">
        <w:rPr>
          <w:color w:val="000000"/>
          <w:shd w:val="clear" w:color="auto" w:fill="FFFFFF"/>
        </w:rPr>
        <w:t>are still unclear</w:t>
      </w:r>
      <w:r w:rsidR="007570D5">
        <w:rPr>
          <w:color w:val="000000"/>
          <w:shd w:val="clear" w:color="auto" w:fill="FFFFFF"/>
        </w:rPr>
        <w:fldChar w:fldCharType="begin"/>
      </w:r>
      <w:r w:rsidR="00801381">
        <w:rPr>
          <w:color w:val="000000"/>
          <w:shd w:val="clear" w:color="auto" w:fill="FFFFFF"/>
        </w:rPr>
        <w:instrText xml:space="preserve"> ADDIN ZOTERO_ITEM CSL_CITATION {"citationID":"Xn3eJCIr","properties":{"formattedCitation":"\\super 23\\nosupersub{}","plainCitation":"23","noteIndex":0},"citationItems":[{"id":1109,"uris":["http://zotero.org/users/local/oxMpWYo5/items/5DAPZXYV"],"uri":["http://zotero.org/users/local/oxMpWYo5/items/5DAPZXYV"],"itemData":{"id":1109,"type":"article-journal","container-title":"Trends in Immunology","DOI":"10.1016/j.it.2006.01.001","ISSN":"1471-4906, 1471-4981","issue":"3","journalAbbreviation":"Trends in Immunology","language":"English","note":"publisher: Elsevier\nPMID: 16423560","page":"146-153","source":"www.cell.com","title":"Altered CD45 expression and disease","volume":"27","author":[{"family":"Tchilian","given":"Elma Z."},{"family":"Beverley","given":"Peter C. L."}],"issued":{"date-parts":[["2006",3,1]]}},"locator":"45"}],"schema":"https://github.com/citation-style-language/schema/raw/master/csl-citation.json"} </w:instrText>
      </w:r>
      <w:r w:rsidR="007570D5">
        <w:rPr>
          <w:color w:val="000000"/>
          <w:shd w:val="clear" w:color="auto" w:fill="FFFFFF"/>
        </w:rPr>
        <w:fldChar w:fldCharType="separate"/>
      </w:r>
      <w:r w:rsidR="00801381" w:rsidRPr="00801381">
        <w:rPr>
          <w:rFonts w:ascii="Calibri" w:hAnsi="Calibri" w:cs="Calibri"/>
          <w:szCs w:val="24"/>
          <w:vertAlign w:val="superscript"/>
        </w:rPr>
        <w:t>23</w:t>
      </w:r>
      <w:r w:rsidR="007570D5">
        <w:rPr>
          <w:color w:val="000000"/>
          <w:shd w:val="clear" w:color="auto" w:fill="FFFFFF"/>
        </w:rPr>
        <w:fldChar w:fldCharType="end"/>
      </w:r>
      <w:r w:rsidR="007570D5">
        <w:rPr>
          <w:color w:val="000000"/>
          <w:shd w:val="clear" w:color="auto" w:fill="FFFFFF"/>
        </w:rPr>
        <w:t xml:space="preserve">. </w:t>
      </w:r>
      <w:r w:rsidR="003627C3">
        <w:rPr>
          <w:color w:val="000000"/>
          <w:shd w:val="clear" w:color="auto" w:fill="FFFFFF"/>
        </w:rPr>
        <w:t>Alternative splicing can also occur via recruitment of splicing factors. H</w:t>
      </w:r>
      <w:r w:rsidR="003627C3" w:rsidRPr="003627C3">
        <w:rPr>
          <w:color w:val="000000"/>
          <w:shd w:val="clear" w:color="auto" w:fill="FFFFFF"/>
        </w:rPr>
        <w:t>eterochromatin protein 1</w:t>
      </w:r>
      <w:r w:rsidR="003627C3">
        <w:rPr>
          <w:color w:val="000000"/>
          <w:shd w:val="clear" w:color="auto" w:fill="FFFFFF"/>
        </w:rPr>
        <w:t xml:space="preserve"> </w:t>
      </w:r>
      <w:r w:rsidR="00476E17">
        <w:rPr>
          <w:color w:val="000000"/>
          <w:shd w:val="clear" w:color="auto" w:fill="FFFFFF"/>
        </w:rPr>
        <w:t xml:space="preserve">can create a protein bridge with </w:t>
      </w:r>
      <w:proofErr w:type="spellStart"/>
      <w:r w:rsidR="00476E17">
        <w:rPr>
          <w:color w:val="000000"/>
          <w:shd w:val="clear" w:color="auto" w:fill="FFFFFF"/>
        </w:rPr>
        <w:t>mCpGs</w:t>
      </w:r>
      <w:proofErr w:type="spellEnd"/>
      <w:r w:rsidR="00476E17">
        <w:rPr>
          <w:color w:val="000000"/>
          <w:shd w:val="clear" w:color="auto" w:fill="FFFFFF"/>
        </w:rPr>
        <w:t xml:space="preserve">, and </w:t>
      </w:r>
      <w:r w:rsidR="003627C3">
        <w:rPr>
          <w:color w:val="000000"/>
          <w:shd w:val="clear" w:color="auto" w:fill="FFFFFF"/>
        </w:rPr>
        <w:t>is</w:t>
      </w:r>
      <w:r w:rsidR="009A6080">
        <w:rPr>
          <w:color w:val="000000"/>
          <w:shd w:val="clear" w:color="auto" w:fill="FFFFFF"/>
        </w:rPr>
        <w:t xml:space="preserve"> known </w:t>
      </w:r>
      <w:r w:rsidR="009A6080" w:rsidRPr="009A6080">
        <w:rPr>
          <w:color w:val="000000"/>
          <w:shd w:val="clear" w:color="auto" w:fill="FFFFFF"/>
        </w:rPr>
        <w:t xml:space="preserve">enhancer and silencer </w:t>
      </w:r>
      <w:r w:rsidR="009A6080">
        <w:rPr>
          <w:color w:val="000000"/>
          <w:shd w:val="clear" w:color="auto" w:fill="FFFFFF"/>
        </w:rPr>
        <w:t>for</w:t>
      </w:r>
      <w:r w:rsidR="009A6080" w:rsidRPr="009A6080">
        <w:rPr>
          <w:color w:val="000000"/>
          <w:shd w:val="clear" w:color="auto" w:fill="FFFFFF"/>
        </w:rPr>
        <w:t xml:space="preserve"> splicing alternative exons</w:t>
      </w:r>
      <w:r w:rsidR="00032228">
        <w:rPr>
          <w:color w:val="000000"/>
          <w:shd w:val="clear" w:color="auto" w:fill="FFFFFF"/>
        </w:rPr>
        <w:fldChar w:fldCharType="begin"/>
      </w:r>
      <w:r w:rsidR="00801381">
        <w:rPr>
          <w:color w:val="000000"/>
          <w:shd w:val="clear" w:color="auto" w:fill="FFFFFF"/>
        </w:rPr>
        <w:instrText xml:space="preserve"> ADDIN ZOTERO_ITEM CSL_CITATION {"citationID":"AliTZQ01","properties":{"formattedCitation":"\\super 24\\nosupersub{}","plainCitation":"24","noteIndex":0},"citationItems":[{"id":1113,"uris":["http://zotero.org/users/local/oxMpWYo5/items/6JNYE5BL"],"uri":["http://zotero.org/users/local/oxMpWYo5/items/6JNYE5BL"],"itemData":{"id":1113,"type":"article-journal","container-title":"Cell Reports","DOI":"10.1016/j.celrep.2015.01.038","ISSN":"2211-1247","issue":"7","journalAbbreviation":"Cell Reports","language":"English","note":"publisher: Elsevier\nPMID: 25704815","page":"1122-1134","source":"www.cell.com","title":"HP1 Is Involved in Regulating the Global Impact of DNA Methylation on Alternative Splicing","volume":"10","author":[{"family":"Yearim","given":"Ahuvi"},{"family":"Gelfman","given":"Sahar"},{"family":"Shayevitch","given":"Ronna"},{"family":"Melcer","given":"Shai"},{"family":"Glaich","given":"Ohad"},{"family":"Mallm","given":"Jan-Philipp"},{"family":"Nissim-Rafinia","given":"Malka"},{"family":"Cohen","given":"Ayelet-Hashahar S."},{"family":"Rippe","given":"Karsten"},{"family":"Meshorer","given":"Eran"},{"family":"Ast","given":"Gil"}],"issued":{"date-parts":[["2015",2,24]]}},"locator":"1"}],"schema":"https://github.com/citation-style-language/schema/raw/master/csl-citation.json"} </w:instrText>
      </w:r>
      <w:r w:rsidR="00032228">
        <w:rPr>
          <w:color w:val="000000"/>
          <w:shd w:val="clear" w:color="auto" w:fill="FFFFFF"/>
        </w:rPr>
        <w:fldChar w:fldCharType="separate"/>
      </w:r>
      <w:r w:rsidR="00801381" w:rsidRPr="00801381">
        <w:rPr>
          <w:rFonts w:ascii="Calibri" w:hAnsi="Calibri" w:cs="Calibri"/>
          <w:szCs w:val="24"/>
          <w:vertAlign w:val="superscript"/>
        </w:rPr>
        <w:t>24</w:t>
      </w:r>
      <w:r w:rsidR="00032228">
        <w:rPr>
          <w:color w:val="000000"/>
          <w:shd w:val="clear" w:color="auto" w:fill="FFFFFF"/>
        </w:rPr>
        <w:fldChar w:fldCharType="end"/>
      </w:r>
      <w:r w:rsidR="00032228">
        <w:rPr>
          <w:color w:val="000000"/>
          <w:shd w:val="clear" w:color="auto" w:fill="FFFFFF"/>
        </w:rPr>
        <w:t>.</w:t>
      </w:r>
      <w:r w:rsidR="0059310B">
        <w:rPr>
          <w:color w:val="000000"/>
          <w:shd w:val="clear" w:color="auto" w:fill="FFFFFF"/>
        </w:rPr>
        <w:t xml:space="preserve"> </w:t>
      </w:r>
    </w:p>
    <w:p w14:paraId="60E6C4FC" w14:textId="148BA89A" w:rsidR="009D1ABA" w:rsidRDefault="009D1ABA" w:rsidP="00476E17">
      <w:pPr>
        <w:pStyle w:val="Heading3"/>
        <w:rPr>
          <w:lang w:val="en-US"/>
        </w:rPr>
      </w:pPr>
      <w:bookmarkStart w:id="10" w:name="_Toc88049348"/>
      <w:r>
        <w:rPr>
          <w:lang w:val="en-US"/>
        </w:rPr>
        <w:t>Differentiation</w:t>
      </w:r>
      <w:bookmarkEnd w:id="10"/>
    </w:p>
    <w:p w14:paraId="692B2E88" w14:textId="597A6794" w:rsidR="00C75C60" w:rsidRDefault="00FF62E0" w:rsidP="00C34F19">
      <w:pPr>
        <w:rPr>
          <w:lang w:val="en-US"/>
        </w:rPr>
      </w:pPr>
      <w:r>
        <w:rPr>
          <w:lang w:val="en-US"/>
        </w:rPr>
        <w:t>Differentiation of cells is strongly influenced by epigenetic factors</w:t>
      </w:r>
      <w:r w:rsidR="00F827CF">
        <w:rPr>
          <w:lang w:val="en-US"/>
        </w:rPr>
        <w:t>.</w:t>
      </w:r>
      <w:r w:rsidR="004F21FC">
        <w:rPr>
          <w:lang w:val="en-US"/>
        </w:rPr>
        <w:t xml:space="preserve"> </w:t>
      </w:r>
      <w:r w:rsidR="007E7007" w:rsidRPr="00367C91">
        <w:rPr>
          <w:i/>
          <w:iCs/>
          <w:lang w:val="en-US"/>
        </w:rPr>
        <w:t>D</w:t>
      </w:r>
      <w:r w:rsidR="007E7007" w:rsidRPr="004818EF">
        <w:rPr>
          <w:i/>
          <w:iCs/>
          <w:lang w:val="en-US"/>
        </w:rPr>
        <w:t>nmt</w:t>
      </w:r>
      <w:r w:rsidR="001957CF" w:rsidRPr="004818EF">
        <w:rPr>
          <w:i/>
          <w:iCs/>
          <w:lang w:val="en-US"/>
        </w:rPr>
        <w:t>3</w:t>
      </w:r>
      <w:r w:rsidR="007E7007" w:rsidRPr="004818EF">
        <w:rPr>
          <w:vertAlign w:val="superscript"/>
          <w:lang w:val="en-US"/>
        </w:rPr>
        <w:t>−/−</w:t>
      </w:r>
      <w:r w:rsidR="007E7007" w:rsidRPr="004818EF">
        <w:rPr>
          <w:lang w:val="en-US"/>
        </w:rPr>
        <w:t xml:space="preserve"> </w:t>
      </w:r>
      <w:r w:rsidR="00883810" w:rsidRPr="004818EF">
        <w:rPr>
          <w:lang w:val="en-US"/>
        </w:rPr>
        <w:t xml:space="preserve">embryonic </w:t>
      </w:r>
      <w:r w:rsidR="00925113" w:rsidRPr="004818EF">
        <w:rPr>
          <w:lang w:val="en-US"/>
        </w:rPr>
        <w:t>stem</w:t>
      </w:r>
      <w:r w:rsidR="00883810" w:rsidRPr="004818EF">
        <w:rPr>
          <w:lang w:val="en-US"/>
        </w:rPr>
        <w:t xml:space="preserve"> (ES) </w:t>
      </w:r>
      <w:r w:rsidR="00883810" w:rsidRPr="004818EF">
        <w:rPr>
          <w:lang w:val="en-US"/>
        </w:rPr>
        <w:t>cells</w:t>
      </w:r>
      <w:r w:rsidR="00925113" w:rsidRPr="004818EF">
        <w:rPr>
          <w:lang w:val="en-US"/>
        </w:rPr>
        <w:t xml:space="preserve"> </w:t>
      </w:r>
      <w:r w:rsidR="008C1D6B" w:rsidRPr="004818EF">
        <w:rPr>
          <w:lang w:val="en-US"/>
        </w:rPr>
        <w:t xml:space="preserve">that </w:t>
      </w:r>
      <w:r w:rsidR="00883810" w:rsidRPr="004818EF">
        <w:rPr>
          <w:lang w:val="en-US"/>
        </w:rPr>
        <w:t>are</w:t>
      </w:r>
      <w:r w:rsidR="00925113" w:rsidRPr="004818EF">
        <w:rPr>
          <w:lang w:val="en-US"/>
        </w:rPr>
        <w:t xml:space="preserve"> </w:t>
      </w:r>
      <w:r w:rsidR="00883810" w:rsidRPr="004818EF">
        <w:rPr>
          <w:lang w:val="en-US"/>
        </w:rPr>
        <w:t>terminally</w:t>
      </w:r>
      <w:r w:rsidR="00925113" w:rsidRPr="004818EF">
        <w:rPr>
          <w:lang w:val="en-US"/>
        </w:rPr>
        <w:t xml:space="preserve"> unmethylated</w:t>
      </w:r>
      <w:r w:rsidR="00883810" w:rsidRPr="004818EF">
        <w:rPr>
          <w:lang w:val="en-US"/>
        </w:rPr>
        <w:t xml:space="preserve"> (0.6% of normal)</w:t>
      </w:r>
      <w:r w:rsidR="008C1D6B" w:rsidRPr="004818EF">
        <w:rPr>
          <w:lang w:val="en-US"/>
        </w:rPr>
        <w:t xml:space="preserve"> are </w:t>
      </w:r>
      <w:r w:rsidR="00925113" w:rsidRPr="004818EF">
        <w:rPr>
          <w:lang w:val="en-US"/>
        </w:rPr>
        <w:t xml:space="preserve">still viable and can self-renew, but </w:t>
      </w:r>
      <w:r w:rsidR="0007015C" w:rsidRPr="004818EF">
        <w:rPr>
          <w:lang w:val="en-US"/>
        </w:rPr>
        <w:t>unable to</w:t>
      </w:r>
      <w:r w:rsidR="007F605E" w:rsidRPr="004818EF">
        <w:rPr>
          <w:lang w:val="en-US"/>
        </w:rPr>
        <w:t xml:space="preserve"> initiate</w:t>
      </w:r>
      <w:r w:rsidR="0007015C" w:rsidRPr="004818EF">
        <w:rPr>
          <w:lang w:val="en-US"/>
        </w:rPr>
        <w:t xml:space="preserve"> differentiat</w:t>
      </w:r>
      <w:r w:rsidR="007F605E" w:rsidRPr="004818EF">
        <w:rPr>
          <w:lang w:val="en-US"/>
        </w:rPr>
        <w:t>ion</w:t>
      </w:r>
      <w:r w:rsidR="00883810" w:rsidRPr="004818EF">
        <w:rPr>
          <w:lang w:val="en-US"/>
        </w:rPr>
        <w:fldChar w:fldCharType="begin"/>
      </w:r>
      <w:r w:rsidR="00801381">
        <w:rPr>
          <w:lang w:val="en-US"/>
        </w:rPr>
        <w:instrText xml:space="preserve"> ADDIN ZOTERO_ITEM CSL_CITATION {"citationID":"sxWURZvW","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883810" w:rsidRPr="004818EF">
        <w:rPr>
          <w:lang w:val="en-US"/>
        </w:rPr>
        <w:fldChar w:fldCharType="separate"/>
      </w:r>
      <w:r w:rsidR="00801381" w:rsidRPr="00801381">
        <w:rPr>
          <w:rFonts w:ascii="Calibri" w:hAnsi="Calibri" w:cs="Calibri"/>
          <w:szCs w:val="24"/>
          <w:vertAlign w:val="superscript"/>
        </w:rPr>
        <w:t>25</w:t>
      </w:r>
      <w:r w:rsidR="00883810" w:rsidRPr="004818EF">
        <w:rPr>
          <w:lang w:val="en-US"/>
        </w:rPr>
        <w:fldChar w:fldCharType="end"/>
      </w:r>
      <w:r w:rsidR="00883810" w:rsidRPr="004818EF">
        <w:rPr>
          <w:lang w:val="en-US"/>
        </w:rPr>
        <w:t xml:space="preserve">. </w:t>
      </w:r>
      <w:r w:rsidR="00367C91" w:rsidRPr="004818EF">
        <w:rPr>
          <w:lang w:val="en-US"/>
        </w:rPr>
        <w:t xml:space="preserve">If differentiation is induced in hypomethylated </w:t>
      </w:r>
      <w:r w:rsidR="00367C91" w:rsidRPr="004818EF">
        <w:rPr>
          <w:i/>
          <w:iCs/>
          <w:lang w:val="en-US"/>
        </w:rPr>
        <w:t>Dnmt</w:t>
      </w:r>
      <w:r w:rsidR="00367C91" w:rsidRPr="004818EF">
        <w:rPr>
          <w:i/>
          <w:iCs/>
          <w:lang w:val="en-US"/>
        </w:rPr>
        <w:t>1</w:t>
      </w:r>
      <w:r w:rsidR="00367C91" w:rsidRPr="004818EF">
        <w:rPr>
          <w:vertAlign w:val="superscript"/>
          <w:lang w:val="en-US"/>
        </w:rPr>
        <w:t>−/−</w:t>
      </w:r>
      <w:r w:rsidR="00367C91" w:rsidRPr="004818EF">
        <w:rPr>
          <w:vertAlign w:val="superscript"/>
          <w:lang w:val="en-US"/>
        </w:rPr>
        <w:t xml:space="preserve"> </w:t>
      </w:r>
      <w:r w:rsidR="00367C91" w:rsidRPr="004818EF">
        <w:rPr>
          <w:lang w:val="en-US"/>
        </w:rPr>
        <w:t>ES cells, apoptosis will occur</w:t>
      </w:r>
      <w:r w:rsidR="00977D15" w:rsidRPr="004818EF">
        <w:rPr>
          <w:lang w:val="en-US"/>
        </w:rPr>
        <w:fldChar w:fldCharType="begin"/>
      </w:r>
      <w:r w:rsidR="00801381">
        <w:rPr>
          <w:lang w:val="en-US"/>
        </w:rPr>
        <w:instrText xml:space="preserve"> ADDIN ZOTERO_ITEM CSL_CITATION {"citationID":"tVhDHud5","properties":{"formattedCitation":"\\super 25\\nosupersub{}","plainCitation":"25","noteIndex":0},"citationItems":[{"id":1210,"uris":["http://zotero.org/users/local/oxMpWYo5/items/7PBECMXA"],"uri":["http://zotero.org/users/local/oxMpWYo5/items/7PBECMXA"],"itemData":{"id":1210,"type":"article-journal","container-title":"Molecular and Cellular Biology","DOI":"10.1128/MCB.24.20.8862-8871.2004","issue":"20","note":"publisher: American Society for Microbiology","page":"8862-8871","source":"journals.asm.org (Atypon)","title":"Severe Global DNA Hypomethylation Blocks Differentiation and Induces Histone Hyperacetylation in Embryonic Stem Cells","volume":"24","author":[{"family":"Jackson","given":"Melany"},{"family":"Krassowska","given":"Anna"},{"family":"Gilbert","given":"Nick"},{"family":"Chevassut","given":"Timothy"},{"family":"Forrester","given":"Lesley"},{"family":"Ansell","given":"John"},{"family":"Ramsahoye","given":"Bernard"}],"issued":{"date-parts":[["2004",10,15]]}}}],"schema":"https://github.com/citation-style-language/schema/raw/master/csl-citation.json"} </w:instrText>
      </w:r>
      <w:r w:rsidR="00977D15" w:rsidRPr="004818EF">
        <w:rPr>
          <w:lang w:val="en-US"/>
        </w:rPr>
        <w:fldChar w:fldCharType="separate"/>
      </w:r>
      <w:r w:rsidR="00801381" w:rsidRPr="00801381">
        <w:rPr>
          <w:rFonts w:ascii="Calibri" w:hAnsi="Calibri" w:cs="Calibri"/>
          <w:szCs w:val="24"/>
          <w:vertAlign w:val="superscript"/>
        </w:rPr>
        <w:t>25</w:t>
      </w:r>
      <w:r w:rsidR="00977D15" w:rsidRPr="004818EF">
        <w:rPr>
          <w:lang w:val="en-US"/>
        </w:rPr>
        <w:fldChar w:fldCharType="end"/>
      </w:r>
      <w:r w:rsidR="00367C91" w:rsidRPr="004818EF">
        <w:rPr>
          <w:lang w:val="en-US"/>
        </w:rPr>
        <w:t>.</w:t>
      </w:r>
      <w:r w:rsidR="00956AD3" w:rsidRPr="004818EF">
        <w:rPr>
          <w:lang w:val="en-US"/>
        </w:rPr>
        <w:t xml:space="preserve"> </w:t>
      </w:r>
      <w:r w:rsidR="00517EA3">
        <w:rPr>
          <w:lang w:val="en-US"/>
        </w:rPr>
        <w:t xml:space="preserve">Conversely, </w:t>
      </w:r>
      <w:r w:rsidR="004818EF" w:rsidRPr="004818EF">
        <w:rPr>
          <w:lang w:val="en-US"/>
        </w:rPr>
        <w:t>TET</w:t>
      </w:r>
      <w:r w:rsidR="00E81B0B">
        <w:rPr>
          <w:lang w:val="en-US"/>
        </w:rPr>
        <w:t>1</w:t>
      </w:r>
      <w:r w:rsidR="004818EF" w:rsidRPr="004818EF">
        <w:rPr>
          <w:vertAlign w:val="superscript"/>
          <w:lang w:val="en-US"/>
        </w:rPr>
        <w:t>−/−</w:t>
      </w:r>
      <w:r w:rsidR="004818EF">
        <w:rPr>
          <w:vertAlign w:val="superscript"/>
          <w:lang w:val="en-US"/>
        </w:rPr>
        <w:t xml:space="preserve"> </w:t>
      </w:r>
      <w:r w:rsidR="004818EF">
        <w:rPr>
          <w:lang w:val="en-US"/>
        </w:rPr>
        <w:t>neural progenitor cells (NPCs)</w:t>
      </w:r>
      <w:r w:rsidR="00517EA3">
        <w:rPr>
          <w:lang w:val="en-US"/>
        </w:rPr>
        <w:t xml:space="preserve"> show</w:t>
      </w:r>
      <w:r w:rsidR="004818EF">
        <w:rPr>
          <w:lang w:val="en-US"/>
        </w:rPr>
        <w:t xml:space="preserve"> impaired</w:t>
      </w:r>
      <w:r w:rsidR="004818EF" w:rsidRPr="004818EF">
        <w:rPr>
          <w:lang w:val="en-US"/>
        </w:rPr>
        <w:t xml:space="preserve"> self-renewal </w:t>
      </w:r>
      <w:r w:rsidR="004818EF">
        <w:rPr>
          <w:lang w:val="en-US"/>
        </w:rPr>
        <w:t>but</w:t>
      </w:r>
      <w:r w:rsidR="004818EF" w:rsidRPr="004818EF">
        <w:rPr>
          <w:lang w:val="en-US"/>
        </w:rPr>
        <w:t xml:space="preserve"> maintaining the differentiation capacity</w:t>
      </w:r>
      <w:r w:rsidR="00517EA3">
        <w:rPr>
          <w:lang w:val="en-US"/>
        </w:rPr>
        <w:fldChar w:fldCharType="begin"/>
      </w:r>
      <w:r w:rsidR="00801381">
        <w:rPr>
          <w:lang w:val="en-US"/>
        </w:rPr>
        <w:instrText xml:space="preserve"> ADDIN ZOTERO_ITEM CSL_CITATION {"citationID":"MAgtEX5H","properties":{"formattedCitation":"\\super 26\\nosupersub{}","plainCitation":"26","noteIndex":0},"citationItems":[{"id":1212,"uris":["http://zotero.org/users/local/oxMpWYo5/items/92TZQ2NC"],"uri":["http://zotero.org/users/local/oxMpWYo5/items/92TZQ2NC"],"itemData":{"id":1212,"type":"article-journal","abstract":"DNA hydroxylation catalyzed by Tet dioxygenases occurs abundantly in embryonic stem cells and neurons in mammals. However, its biological function in vivo is largely unknown. Here, we demonstrate that Tet1 plays an important role in regulating neural progenitor cell proliferation in adult mouse brain. Mice lacking Tet1 exhibit impaired hippocampal neurogenesis accompanied by poor learning and memory. In adult neural progenitor cells deficient in Tet1, a cohort of genes involved in progenitor proliferation were hypermethylated and downregulated. Our results indicate that Tet1 is positively involved in the epigenetic regulation of neural progenitor cell proliferation in the adult brain.","container-title":"Cell Stem Cell","DOI":"10.1016/j.stem.2013.05.006","ISSN":"1934-5909","issue":"2","journalAbbreviation":"Cell Stem Cell","language":"en","page":"237-245","source":"ScienceDirect","title":"Tet1 Regulates Adult Hippocampal Neurogenesis and Cognition","volume":"13","author":[{"family":"Zhang","given":"Run-Rui"},{"family":"Cui","given":"Qing-Yan"},{"family":"Murai","given":"Kiyohito"},{"family":"Lim","given":"Yen Ching"},{"family":"Smith","given":"Zachary D."},{"family":"Jin","given":"Shengnan"},{"family":"Ye","given":"Peng"},{"family":"Rosa","given":"Luis"},{"family":"Lee","given":"Yew Kok"},{"family":"Wu","given":"Hai-Ping"},{"family":"Liu","given":"Wei"},{"family":"Xu","given":"Zhi-Mei"},{"family":"Yang","given":"Lu"},{"family":"Ding","given":"Yu-Qiang"},{"family":"Tang","given":"Fuchou"},{"family":"Meissner","given":"Alexander"},{"family":"Ding","given":"Chunming"},{"family":"Shi","given":"Yanhong"},{"family":"Xu","given":"Guo-Liang"}],"issued":{"date-parts":[["2013",8,1]]}},"locator":"1"}],"schema":"https://github.com/citation-style-language/schema/raw/master/csl-citation.json"} </w:instrText>
      </w:r>
      <w:r w:rsidR="00517EA3">
        <w:rPr>
          <w:lang w:val="en-US"/>
        </w:rPr>
        <w:fldChar w:fldCharType="separate"/>
      </w:r>
      <w:r w:rsidR="00801381" w:rsidRPr="00801381">
        <w:rPr>
          <w:rFonts w:ascii="Calibri" w:hAnsi="Calibri" w:cs="Calibri"/>
          <w:szCs w:val="24"/>
          <w:vertAlign w:val="superscript"/>
        </w:rPr>
        <w:t>26</w:t>
      </w:r>
      <w:r w:rsidR="00517EA3">
        <w:rPr>
          <w:lang w:val="en-US"/>
        </w:rPr>
        <w:fldChar w:fldCharType="end"/>
      </w:r>
      <w:r w:rsidR="00517EA3">
        <w:rPr>
          <w:lang w:val="en-US"/>
        </w:rPr>
        <w:t xml:space="preserve">. </w:t>
      </w:r>
      <w:r w:rsidR="00E81B0B">
        <w:rPr>
          <w:lang w:val="en-US"/>
        </w:rPr>
        <w:t>TET2</w:t>
      </w:r>
      <w:r w:rsidR="00E81B0B" w:rsidRPr="004818EF">
        <w:rPr>
          <w:vertAlign w:val="superscript"/>
          <w:lang w:val="en-US"/>
        </w:rPr>
        <w:t>−/−</w:t>
      </w:r>
      <w:r w:rsidR="00E81B0B">
        <w:rPr>
          <w:vertAlign w:val="superscript"/>
          <w:lang w:val="en-US"/>
        </w:rPr>
        <w:t xml:space="preserve"> </w:t>
      </w:r>
      <w:r w:rsidR="00E81B0B" w:rsidRPr="00E81B0B">
        <w:rPr>
          <w:lang w:val="en-US"/>
        </w:rPr>
        <w:t>hematopoietic s</w:t>
      </w:r>
      <w:r w:rsidR="00E81B0B">
        <w:rPr>
          <w:lang w:val="en-US"/>
        </w:rPr>
        <w:t xml:space="preserve">tem cells (HSCs) have increased self-renewal but </w:t>
      </w:r>
      <w:r w:rsidR="00E81B0B" w:rsidRPr="00E81B0B">
        <w:rPr>
          <w:lang w:val="en-US"/>
        </w:rPr>
        <w:t xml:space="preserve">bias </w:t>
      </w:r>
      <w:r w:rsidR="00E81B0B">
        <w:rPr>
          <w:lang w:val="en-US"/>
        </w:rPr>
        <w:t>differentiation towards</w:t>
      </w:r>
      <w:r w:rsidR="00E81B0B" w:rsidRPr="00E81B0B">
        <w:rPr>
          <w:lang w:val="en-US"/>
        </w:rPr>
        <w:t xml:space="preserve"> myelomonocytic lineage</w:t>
      </w:r>
      <w:r w:rsidR="00E81B0B">
        <w:rPr>
          <w:lang w:val="en-US"/>
        </w:rPr>
        <w:fldChar w:fldCharType="begin"/>
      </w:r>
      <w:r w:rsidR="00801381">
        <w:rPr>
          <w:lang w:val="en-US"/>
        </w:rPr>
        <w:instrText xml:space="preserve"> ADDIN ZOTERO_ITEM CSL_CITATION {"citationID":"IiTSXj1G","properties":{"formattedCitation":"\\super 27\\nosupersub{}","plainCitation":"27","noteIndex":0},"citationItems":[{"id":1218,"uris":["http://zotero.org/users/local/oxMpWYo5/items/RPIUYUZ2"],"uri":["http://zotero.org/users/local/oxMpWYo5/items/RPIUYUZ2"],"itemData":{"id":1218,"type":"article-journal","abstract":"Somatic loss-of-function mutations in the ten-eleven translocation 2 (TET2) gene occur in a significant proportion of patients with myeloid malignancies. Although there are extensive genetic data implicating TET2 mutations in myeloid transformation, the consequences of Tet2 loss in hematopoietic development have not been delineated. We report here an animal model of conditional Tet2 loss in the hematopoietic compartment that leads to increased stem cell self-renewal in vivo as assessed by competitive transplant assays. Tet2 loss leads to a progressive enlargement of the hematopoietic stem cell compartment and eventual myeloproliferation in vivo, including splenomegaly, monocytosis, and extramedullary hematopoiesis. In addition, Tet2(+/-) mice also displayed increased stem cell self-renewal and extramedullary hematopoiesis, suggesting that Tet2 haploinsufficiency contributes to hematopoietic transformation in vivo.","container-title":"Cancer Cell","DOI":"10.1016/j.ccr.2011.06.001","ISSN":"1878-3686","issue":"1","journalAbbreviation":"Cancer Cell","language":"eng","note":"PMID: 21723200\nPMCID: PMC3194039","page":"11-24","source":"PubMed","title":"Tet2 loss leads to increased hematopoietic stem cell self-renewal and myeloid transformation","volume":"20","author":[{"family":"Moran-Crusio","given":"Kelly"},{"family":"Reavie","given":"Linsey"},{"family":"Shih","given":"Alan"},{"family":"Abdel-Wahab","given":"Omar"},{"family":"Ndiaye-Lobry","given":"Delphine"},{"family":"Lobry","given":"Camille"},{"family":"Figueroa","given":"Maria E."},{"family":"Vasanthakumar","given":"Aparna"},{"family":"Patel","given":"Jay"},{"family":"Zhao","given":"Xinyang"},{"family":"Perna","given":"Fabiana"},{"family":"Pandey","given":"Suveg"},{"family":"Madzo","given":"Jozef"},{"family":"Song","given":"Chunxiao"},{"family":"Dai","given":"Qing"},{"family":"He","given":"Chuan"},{"family":"Ibrahim","given":"Sherif"},{"family":"Beran","given":"Miloslav"},{"family":"Zavadil","given":"Jiri"},{"family":"Nimer","given":"Stephen D."},{"family":"Melnick","given":"Ari"},{"family":"Godley","given":"Lucy A."},{"family":"Aifantis","given":"Iannis"},{"family":"Levine","given":"Ross L."}],"issued":{"date-parts":[["2011",7,12]]}}}],"schema":"https://github.com/citation-style-language/schema/raw/master/csl-citation.json"} </w:instrText>
      </w:r>
      <w:r w:rsidR="00E81B0B">
        <w:rPr>
          <w:lang w:val="en-US"/>
        </w:rPr>
        <w:fldChar w:fldCharType="separate"/>
      </w:r>
      <w:r w:rsidR="00801381" w:rsidRPr="00801381">
        <w:rPr>
          <w:rFonts w:ascii="Calibri" w:hAnsi="Calibri" w:cs="Calibri"/>
          <w:szCs w:val="24"/>
          <w:vertAlign w:val="superscript"/>
        </w:rPr>
        <w:t>27</w:t>
      </w:r>
      <w:r w:rsidR="00E81B0B">
        <w:rPr>
          <w:lang w:val="en-US"/>
        </w:rPr>
        <w:fldChar w:fldCharType="end"/>
      </w:r>
      <w:r w:rsidR="00E81B0B">
        <w:rPr>
          <w:lang w:val="en-US"/>
        </w:rPr>
        <w:t>, and TET2</w:t>
      </w:r>
      <w:r w:rsidR="00E81B0B" w:rsidRPr="004818EF">
        <w:rPr>
          <w:vertAlign w:val="superscript"/>
          <w:lang w:val="en-US"/>
        </w:rPr>
        <w:t>−/−</w:t>
      </w:r>
      <w:r w:rsidR="00E81B0B">
        <w:rPr>
          <w:vertAlign w:val="superscript"/>
          <w:lang w:val="en-US"/>
        </w:rPr>
        <w:t xml:space="preserve"> </w:t>
      </w:r>
      <w:r w:rsidR="00E81B0B">
        <w:rPr>
          <w:lang w:val="en-US"/>
        </w:rPr>
        <w:t xml:space="preserve">mice universally develop </w:t>
      </w:r>
      <w:r w:rsidR="00E81B0B" w:rsidRPr="00E81B0B">
        <w:rPr>
          <w:lang w:val="en-US"/>
        </w:rPr>
        <w:t xml:space="preserve">highly aggressive myeloid </w:t>
      </w:r>
      <w:r w:rsidR="002421B3" w:rsidRPr="00E81B0B">
        <w:rPr>
          <w:lang w:val="en-US"/>
        </w:rPr>
        <w:t>leukemia</w:t>
      </w:r>
      <w:r w:rsidR="00976B2C">
        <w:rPr>
          <w:lang w:val="en-US"/>
        </w:rPr>
        <w:fldChar w:fldCharType="begin"/>
      </w:r>
      <w:r w:rsidR="00801381">
        <w:rPr>
          <w:lang w:val="en-US"/>
        </w:rPr>
        <w:instrText xml:space="preserve"> ADDIN ZOTERO_ITEM CSL_CITATION {"citationID":"5GWpd0LL","properties":{"formattedCitation":"\\super 28\\nosupersub{}","plainCitation":"28","noteIndex":0},"citationItems":[{"id":1215,"uris":["http://zotero.org/users/local/oxMpWYo5/items/BFFEJS8N"],"uri":["http://zotero.org/users/local/oxMpWYo5/items/BFFEJS8N"],"itemData":{"id":1215,"type":"article-journal","abstract":"TET-family dioxygenases oxidize 5-methylcytosine (5mC) in DNA, and exert tumour suppressor activity in many types of cancers. Even in the absence of TET coding region mutations, TET loss-of-function is strongly associated with cancer. Here we show that acute elimination of TET function induces the rapid development of an aggressive, fully-penetrant and cell-autonomous myeloid leukaemia in mice, pointing to a causative role for TET loss-of-function in this myeloid malignancy. Phenotypic and transcriptional profiling shows aberrant differentiation of haematopoietic stem/progenitor cells, impaired erythroid and lymphoid differentiation and strong skewing to the myeloid lineage, with only a mild relation to changes in DNA modification. We also observe progressive accumulation of phospho-H2AX and strong impairment of DNA damage repair pathways, suggesting a key role for TET proteins in maintaining genome integrity.","container-title":"Nature Communications","DOI":"10.1038/ncomms10071","ISSN":"2041-1723","issue":"1","journalAbbreviation":"Nat Commun","language":"en","note":"Bandiera_abtest: a\nCc_license_type: cc_by\nCg_type: Nature Research Journals\nnumber: 1\nPrimary_atype: Research\npublisher: Nature Publishing Group\nSubject_term: Cancer genetics;DNA damage and repair;Haematological cancer\nSubject_term_id: cancer-genetics;dna-damage-and-repair;haematological-cancer","page":"10071","source":"www.nature.com","title":"Acute loss of TET function results in aggressive myeloid cancer in mice","volume":"6","author":[{"family":"An","given":"Jungeun"},{"family":"González-Avalos","given":"Edahí"},{"family":"Chawla","given":"Ashu"},{"family":"Jeong","given":"Mira"},{"family":"López-Moyado","given":"Isaac F."},{"family":"Li","given":"Wei"},{"family":"Goodell","given":"Margaret A."},{"family":"Chavez","given":"Lukas"},{"family":"Ko","given":"Myunggon"},{"family":"Rao","given":"Anjana"}],"issued":{"date-parts":[["2015",11,26]]}}}],"schema":"https://github.com/citation-style-language/schema/raw/master/csl-citation.json"} </w:instrText>
      </w:r>
      <w:r w:rsidR="00976B2C">
        <w:rPr>
          <w:lang w:val="en-US"/>
        </w:rPr>
        <w:fldChar w:fldCharType="separate"/>
      </w:r>
      <w:r w:rsidR="00801381" w:rsidRPr="00801381">
        <w:rPr>
          <w:rFonts w:ascii="Calibri" w:hAnsi="Calibri" w:cs="Calibri"/>
          <w:szCs w:val="24"/>
          <w:vertAlign w:val="superscript"/>
        </w:rPr>
        <w:t>28</w:t>
      </w:r>
      <w:r w:rsidR="00976B2C">
        <w:rPr>
          <w:lang w:val="en-US"/>
        </w:rPr>
        <w:fldChar w:fldCharType="end"/>
      </w:r>
      <w:r w:rsidR="00976B2C">
        <w:rPr>
          <w:lang w:val="en-US"/>
        </w:rPr>
        <w:t xml:space="preserve">. </w:t>
      </w:r>
    </w:p>
    <w:p w14:paraId="22A486CB" w14:textId="50FDA2FF" w:rsidR="00761B5C" w:rsidRPr="00C34F19" w:rsidRDefault="004777AE" w:rsidP="00C34F19">
      <w:pPr>
        <w:rPr>
          <w:lang w:val="en-US"/>
        </w:rPr>
      </w:pPr>
      <w:r>
        <w:rPr>
          <w:lang w:val="en-US"/>
        </w:rPr>
        <w:t>Among non-mutant cells, there is a</w:t>
      </w:r>
      <w:r w:rsidR="00A0389B">
        <w:rPr>
          <w:lang w:val="en-US"/>
        </w:rPr>
        <w:t xml:space="preserve"> global</w:t>
      </w:r>
      <w:r>
        <w:rPr>
          <w:lang w:val="en-US"/>
        </w:rPr>
        <w:t xml:space="preserve"> trend towards</w:t>
      </w:r>
      <w:r w:rsidR="00A0389B">
        <w:rPr>
          <w:lang w:val="en-US"/>
        </w:rPr>
        <w:t xml:space="preserve"> hypermethylation during differentiation, </w:t>
      </w:r>
      <w:r w:rsidR="00C4496E">
        <w:rPr>
          <w:lang w:val="en-US"/>
        </w:rPr>
        <w:t>including</w:t>
      </w:r>
      <w:r w:rsidR="00C4496E" w:rsidRPr="00C4496E">
        <w:rPr>
          <w:lang w:val="en-US"/>
        </w:rPr>
        <w:t xml:space="preserve"> </w:t>
      </w:r>
      <w:r w:rsidR="00362066" w:rsidRPr="00C4496E">
        <w:rPr>
          <w:lang w:val="en-US"/>
        </w:rPr>
        <w:t xml:space="preserve">gamete-specific </w:t>
      </w:r>
      <w:r w:rsidR="00362066">
        <w:rPr>
          <w:lang w:val="en-US"/>
        </w:rPr>
        <w:t xml:space="preserve">and </w:t>
      </w:r>
      <w:r w:rsidR="00C4496E" w:rsidRPr="00C4496E">
        <w:rPr>
          <w:lang w:val="en-US"/>
        </w:rPr>
        <w:t>pluripotency</w:t>
      </w:r>
      <w:r w:rsidR="00362066">
        <w:rPr>
          <w:lang w:val="en-US"/>
        </w:rPr>
        <w:t>-</w:t>
      </w:r>
      <w:r w:rsidR="00C4496E" w:rsidRPr="00C4496E">
        <w:rPr>
          <w:lang w:val="en-US"/>
        </w:rPr>
        <w:t>associated genes</w:t>
      </w:r>
      <w:r w:rsidR="00362066">
        <w:rPr>
          <w:lang w:val="en-US"/>
        </w:rPr>
        <w:fldChar w:fldCharType="begin"/>
      </w:r>
      <w:r w:rsidR="00801381">
        <w:rPr>
          <w:lang w:val="en-US"/>
        </w:rPr>
        <w:instrText xml:space="preserve"> ADDIN ZOTERO_ITEM CSL_CITATION {"citationID":"qU0q2URA","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362066">
        <w:rPr>
          <w:lang w:val="en-US"/>
        </w:rPr>
        <w:fldChar w:fldCharType="separate"/>
      </w:r>
      <w:r w:rsidR="00801381" w:rsidRPr="00801381">
        <w:rPr>
          <w:rFonts w:ascii="Calibri" w:hAnsi="Calibri" w:cs="Calibri"/>
          <w:szCs w:val="24"/>
          <w:vertAlign w:val="superscript"/>
        </w:rPr>
        <w:t>29</w:t>
      </w:r>
      <w:r w:rsidR="00362066">
        <w:rPr>
          <w:lang w:val="en-US"/>
        </w:rPr>
        <w:fldChar w:fldCharType="end"/>
      </w:r>
      <w:r w:rsidR="00362066">
        <w:rPr>
          <w:lang w:val="en-US"/>
        </w:rPr>
        <w:t xml:space="preserve">. However, </w:t>
      </w:r>
      <w:r w:rsidR="00211179" w:rsidRPr="00211179">
        <w:rPr>
          <w:lang w:val="en-US"/>
        </w:rPr>
        <w:t xml:space="preserve">specific loci </w:t>
      </w:r>
      <w:r w:rsidR="00211179">
        <w:rPr>
          <w:lang w:val="en-US"/>
        </w:rPr>
        <w:t>remain hypomethylated</w:t>
      </w:r>
      <w:r w:rsidR="00211179" w:rsidRPr="00211179">
        <w:rPr>
          <w:lang w:val="en-US"/>
        </w:rPr>
        <w:t xml:space="preserve"> in a cell-type-dependent manner</w:t>
      </w:r>
      <w:r w:rsidR="00211179">
        <w:rPr>
          <w:lang w:val="en-US"/>
        </w:rPr>
        <w:fldChar w:fldCharType="begin"/>
      </w:r>
      <w:r w:rsidR="00801381">
        <w:rPr>
          <w:lang w:val="en-US"/>
        </w:rPr>
        <w:instrText xml:space="preserve"> ADDIN ZOTERO_ITEM CSL_CITATION {"citationID":"y6u2JiSk","properties":{"formattedCitation":"\\super 30\\nosupersub{}","plainCitation":"30","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schema":"https://github.com/citation-style-language/schema/raw/master/csl-citation.json"} </w:instrText>
      </w:r>
      <w:r w:rsidR="00211179">
        <w:rPr>
          <w:lang w:val="en-US"/>
        </w:rPr>
        <w:fldChar w:fldCharType="separate"/>
      </w:r>
      <w:r w:rsidR="00801381" w:rsidRPr="00801381">
        <w:rPr>
          <w:rFonts w:ascii="Calibri" w:hAnsi="Calibri" w:cs="Calibri"/>
          <w:szCs w:val="24"/>
          <w:vertAlign w:val="superscript"/>
        </w:rPr>
        <w:t>30</w:t>
      </w:r>
      <w:r w:rsidR="00211179">
        <w:rPr>
          <w:lang w:val="en-US"/>
        </w:rPr>
        <w:fldChar w:fldCharType="end"/>
      </w:r>
      <w:r w:rsidR="00EC5F55">
        <w:rPr>
          <w:lang w:val="en-US"/>
        </w:rPr>
        <w:t xml:space="preserve">. </w:t>
      </w:r>
      <w:r w:rsidR="00761B5C">
        <w:rPr>
          <w:lang w:val="en-US"/>
        </w:rPr>
        <w:t xml:space="preserve">Terminally differentiated cells </w:t>
      </w:r>
      <w:r w:rsidR="00984DA0">
        <w:rPr>
          <w:lang w:val="en-US"/>
        </w:rPr>
        <w:t>generally maintain their methylation state</w:t>
      </w:r>
      <w:r w:rsidR="00984DA0">
        <w:rPr>
          <w:lang w:val="en-US"/>
        </w:rPr>
        <w:fldChar w:fldCharType="begin"/>
      </w:r>
      <w:r w:rsidR="00801381">
        <w:rPr>
          <w:lang w:val="en-US"/>
        </w:rPr>
        <w:instrText xml:space="preserve"> ADDIN ZOTERO_ITEM CSL_CITATION {"citationID":"oZ1qv9lF","properties":{"formattedCitation":"\\super 29\\nosupersub{}","plainCitation":"29","noteIndex":0},"citationItems":[{"id":1224,"uris":["http://zotero.org/users/local/oxMpWYo5/items/8DJU7L94"],"uri":["http://zotero.org/users/local/oxMpWYo5/items/8DJU7L94"],"itemData":{"id":1224,"type":"article-journal","abstract":"DNA methylation is an essential epigenetic modification for mammalian development and is crucial for the establishment and maintenance of cellular identity. Traditionally, DNA methylation has been considered as a permanent repressive epigenetic mark. However, the application of genome-wide approaches has allowed the analysis of DNA methylation in different genomic contexts, revealing a more dynamic regulation than originally thought, as active DNA methylation and demethylation occur during cell fate commitment and terminal differentiation. Recent data provide insights into the contribution of different epigenetic factors, and DNA methylation in particular, to the establishment of cellular memory during embryonic development and the modulation of cell type-specific gene regulation programs to ensure proper differentiation. This review summarizes published data regarding DNA methylation changes along lineage specification and differentiation programs. We also discuss the current knowledge about DNA methylation alterations occurring in physiological and pathological conditions such as aging and cancer.","container-title":"Briefings in Functional Genomics","DOI":"10.1093/bfgp/elw017","ISSN":"2041-2649","issue":"6","journalAbbreviation":"Briefings in Functional Genomics","page":"443-453","source":"Silverchair","title":"DNA methylation dynamics in cellular commitment and differentiation","volume":"15","author":[{"family":"Suelves","given":"Mònica"},{"family":"Carrió","given":"Elvira"},{"family":"Núñez-Álvarez","given":"Yaiza"},{"family":"Peinado","given":"Miguel A."}],"issued":{"date-parts":[["2016",11,1]]}}}],"schema":"https://github.com/citation-style-language/schema/raw/master/csl-citation.json"} </w:instrText>
      </w:r>
      <w:r w:rsidR="00984DA0">
        <w:rPr>
          <w:lang w:val="en-US"/>
        </w:rPr>
        <w:fldChar w:fldCharType="separate"/>
      </w:r>
      <w:r w:rsidR="00801381" w:rsidRPr="00801381">
        <w:rPr>
          <w:rFonts w:ascii="Calibri" w:hAnsi="Calibri" w:cs="Calibri"/>
          <w:szCs w:val="24"/>
          <w:vertAlign w:val="superscript"/>
        </w:rPr>
        <w:t>29</w:t>
      </w:r>
      <w:r w:rsidR="00984DA0">
        <w:rPr>
          <w:lang w:val="en-US"/>
        </w:rPr>
        <w:fldChar w:fldCharType="end"/>
      </w:r>
      <w:r w:rsidR="00984DA0">
        <w:rPr>
          <w:lang w:val="en-US"/>
        </w:rPr>
        <w:t>, and may even resist aberrant or artificially</w:t>
      </w:r>
      <w:r w:rsidR="003A194B">
        <w:rPr>
          <w:lang w:val="en-US"/>
        </w:rPr>
        <w:t>-</w:t>
      </w:r>
      <w:r w:rsidR="00984DA0">
        <w:rPr>
          <w:lang w:val="en-US"/>
        </w:rPr>
        <w:t>induced</w:t>
      </w:r>
      <w:r w:rsidR="003A194B">
        <w:rPr>
          <w:lang w:val="en-US"/>
        </w:rPr>
        <w:t xml:space="preserve"> </w:t>
      </w:r>
      <w:r w:rsidR="00984DA0">
        <w:rPr>
          <w:lang w:val="en-US"/>
        </w:rPr>
        <w:t xml:space="preserve">demethylation, though </w:t>
      </w:r>
      <w:r w:rsidR="00BF1B4F">
        <w:rPr>
          <w:lang w:val="en-US"/>
        </w:rPr>
        <w:t>with some shift in phenotype</w:t>
      </w:r>
      <w:r w:rsidR="00BF1B4F">
        <w:rPr>
          <w:lang w:val="en-US"/>
        </w:rPr>
        <w:fldChar w:fldCharType="begin"/>
      </w:r>
      <w:r w:rsidR="00801381">
        <w:rPr>
          <w:lang w:val="en-US"/>
        </w:rPr>
        <w:instrText xml:space="preserve"> ADDIN ZOTERO_ITEM CSL_CITATION {"citationID":"odPNOkpy","properties":{"formattedCitation":"\\super 31\\nosupersub{}","plainCitation":"31","noteIndex":0},"citationItems":[{"id":1227,"uris":["http://zotero.org/users/local/oxMpWYo5/items/WHZLBSBK"],"uri":["http://zotero.org/users/local/oxMpWYo5/items/WHZLBSBK"],"itemData":{"id":1227,"type":"article-journal","abstract":"DNA methylation-mediated regulation drives and stabilizes transcription states throughout development. In myeloid differentiation, DNA methylation changes occur predominantly in the direction towards hypomethylation. Also, in vitro differentiation of monocytes to dendritic cells and macrophages is characterized by DNA demethylation. In this study, we identified the existence of methylation changes in the direction of hypermethylation among genes that become repressed during monocyte-to-dendritic cell differentiation. We identified the acquisition of DNA methylation in genes such as CSF3R, FYN, and CX3CR1, but not in others, such as CD14. Analysis of the dynamics of methylation and expression changes of these genes revealed that loss of expression was rapid and was associated with the loss of H3K4me3 and H3K36me3, whereas gains of DNA methylation were progressive and partially concomitant with increases in H3K9me3 and H3K27me3. Inhibition of DNA methyltransferases, with the DNA replication-independent drug nanaomycin A, revealed that there were no effects on expression and H3K4me3 changes, despite the partial impairment of DNA methylation and H3K27me3 acquisition. However, cells treated with the DNA methyltransferase inhibitor showed lower levels of dendritic cell surface markers, suggesting a potential effect on the stability of the differentiated phenotype. Our data give rise to a novel perspective on the functional relevance and mechanisms of the acquisition of DNA methylation in myeloid cell differentiation.","container-title":"The FEBS Journal","DOI":"10.1111/febs.13045","ISSN":"1742-4658","issue":"9","language":"en","note":"_eprint: https://onlinelibrary.wiley.com/doi/pdf/10.1111/febs.13045","page":"1815-1825","source":"Wiley Online Library","title":"Gains of DNA methylation in myeloid terminal differentiation are dispensable for gene silencing but influence the differentiated phenotype","volume":"282","author":[{"family":"Vento-Tormo","given":"Roser"},{"family":"Álvarez-Errico","given":"Damiana"},{"family":"Rodríguez-Ubreva","given":"Javier"},{"family":"Ballestar","given":"Esteban"}],"issued":{"date-parts":[["2015"]]}}}],"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1</w:t>
      </w:r>
      <w:r w:rsidR="00BF1B4F">
        <w:rPr>
          <w:lang w:val="en-US"/>
        </w:rPr>
        <w:fldChar w:fldCharType="end"/>
      </w:r>
      <w:r w:rsidR="00BF1B4F">
        <w:rPr>
          <w:lang w:val="en-US"/>
        </w:rPr>
        <w:t xml:space="preserve">. </w:t>
      </w:r>
      <w:r w:rsidR="00E0455D">
        <w:rPr>
          <w:lang w:val="en-US"/>
        </w:rPr>
        <w:t>D</w:t>
      </w:r>
      <w:r w:rsidR="00C44178">
        <w:rPr>
          <w:lang w:val="en-US"/>
        </w:rPr>
        <w:t>epending on cell type, they may still proliferate and pass on their epigenetic identity</w:t>
      </w:r>
      <w:r w:rsidR="00BF1B4F">
        <w:rPr>
          <w:lang w:val="en-US"/>
        </w:rPr>
        <w:fldChar w:fldCharType="begin"/>
      </w:r>
      <w:r w:rsidR="00801381">
        <w:rPr>
          <w:lang w:val="en-US"/>
        </w:rPr>
        <w:instrText xml:space="preserve"> ADDIN ZOTERO_ITEM CSL_CITATION {"citationID":"Qfk9Mwa8","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BF1B4F">
        <w:rPr>
          <w:lang w:val="en-US"/>
        </w:rPr>
        <w:fldChar w:fldCharType="separate"/>
      </w:r>
      <w:r w:rsidR="00801381" w:rsidRPr="00801381">
        <w:rPr>
          <w:rFonts w:ascii="Calibri" w:hAnsi="Calibri" w:cs="Calibri"/>
          <w:szCs w:val="24"/>
          <w:vertAlign w:val="superscript"/>
        </w:rPr>
        <w:t>32</w:t>
      </w:r>
      <w:r w:rsidR="00BF1B4F">
        <w:rPr>
          <w:lang w:val="en-US"/>
        </w:rPr>
        <w:fldChar w:fldCharType="end"/>
      </w:r>
      <w:r w:rsidR="00C44178">
        <w:rPr>
          <w:lang w:val="en-US"/>
        </w:rPr>
        <w:t>.</w:t>
      </w:r>
    </w:p>
    <w:p w14:paraId="11D32B2B" w14:textId="75991AEE" w:rsidR="009D1ABA" w:rsidRPr="009D1ABA" w:rsidRDefault="005D4E64" w:rsidP="00DE5F29">
      <w:pPr>
        <w:jc w:val="both"/>
        <w:rPr>
          <w:lang w:val="en-US"/>
        </w:rPr>
      </w:pPr>
      <w:r>
        <w:rPr>
          <w:lang w:val="en-US"/>
        </w:rPr>
        <w:t>M</w:t>
      </w:r>
      <w:r w:rsidR="00DC3567">
        <w:rPr>
          <w:lang w:val="en-US"/>
        </w:rPr>
        <w:t>ethylation patterns are</w:t>
      </w:r>
      <w:r w:rsidR="009D1ABA">
        <w:rPr>
          <w:lang w:val="en-US"/>
        </w:rPr>
        <w:t xml:space="preserve"> maintained through cell division, so they are considered heritable</w:t>
      </w:r>
      <w:r w:rsidR="00B006F4">
        <w:rPr>
          <w:lang w:val="en-US"/>
        </w:rPr>
        <w:fldChar w:fldCharType="begin"/>
      </w:r>
      <w:r w:rsidR="00801381">
        <w:rPr>
          <w:lang w:val="en-US"/>
        </w:rPr>
        <w:instrText xml:space="preserve"> ADDIN ZOTERO_ITEM CSL_CITATION {"citationID":"4ToD25MT","properties":{"formattedCitation":"\\super 33\\nosupersub{}","plainCitation":"33","noteIndex":0},"citationItems":[{"id":1062,"uris":["http://zotero.org/users/local/oxMpWYo5/items/NBCNVRFG"],"uri":["http://zotero.org/users/local/oxMpWYo5/items/NBCNVRFG"],"itemData":{"id":1062,"type":"article-journal","abstract":"Epigenetic inheritance concerns the mechanisms that ensure transmission of epigenetic marks from mother to daughter cell. Chromatin modifications and nuclear organization are candidates for epigenetic marks — whether they fulfil the criterion of heritability and what mechanisms ensure their propagation is an area of intensive research.The passage of the replication fork challenges genetic and epigenetic information. Depending on the nature of the epigenetic mark, its inheritance can be ensured in a replication-coupled manner or in a timely manner that is separated from the disruptive event.DNA methylation is inherited at the replication fork in a semi-conservative manner. The redistribution of parental histones, together with their parental modifications at the fork, affects the transmission of information. Histone chaperones have an important role in controlling histone dynamics at the fork. The maintenance of DNA methylation and histone modifications is interconnected at the replication fork.The centromere-specific histone H3 variant CenH3 (CENP-A in humans) is inherited in a replication-uncoupled manner — new CENP-A is deposited in late telophase–G1 phase, highlighting a new window of inheritance during the cell cycle.Restoration of pericentric heterochromatin after passage of the replication fork involves an RNA interference-dependent mechanism in fission yeast, whereas for mammals evidence suggests that the DNA methylation maintenance machinery, chromatin assembly factors and histone modifiers operate in a concerted manner to ensure heterochromatin maintenance.Reprogramming during development highlights the reversibility of epigenetic states.","container-title":"Nature Reviews Molecular Cell Biology","DOI":"10.1038/nrm2640","ISSN":"1471-0080","issue":"3","journalAbbreviation":"Nat Rev Mol Cell Biol","language":"en","note":"Bandiera_abtest: a\nCg_type: Nature Research Journals\nnumber: 3\nPrimary_atype: Reviews\npublisher: Nature Publishing Group","page":"192-206","source":"www.nature.com","title":"Epigenetic inheritance during the cell cycle","volume":"10","author":[{"family":"Probst","given":"Aline V."},{"family":"Dunleavy","given":"Elaine"},{"family":"Almouzni","given":"Geneviève"}],"issued":{"date-parts":[["2009",3]]}}}],"schema":"https://github.com/citation-style-language/schema/raw/master/csl-citation.json"} </w:instrText>
      </w:r>
      <w:r w:rsidR="00B006F4">
        <w:rPr>
          <w:lang w:val="en-US"/>
        </w:rPr>
        <w:fldChar w:fldCharType="separate"/>
      </w:r>
      <w:r w:rsidR="00801381" w:rsidRPr="00801381">
        <w:rPr>
          <w:rFonts w:ascii="Calibri" w:hAnsi="Calibri" w:cs="Calibri"/>
          <w:szCs w:val="24"/>
          <w:vertAlign w:val="superscript"/>
        </w:rPr>
        <w:t>33</w:t>
      </w:r>
      <w:r w:rsidR="00B006F4">
        <w:rPr>
          <w:lang w:val="en-US"/>
        </w:rPr>
        <w:fldChar w:fldCharType="end"/>
      </w:r>
      <w:r w:rsidR="009D1ABA">
        <w:rPr>
          <w:lang w:val="en-US"/>
        </w:rPr>
        <w:t>. During DNA replication, p</w:t>
      </w:r>
      <w:r w:rsidR="009D1ABA" w:rsidRPr="00A01729">
        <w:rPr>
          <w:lang w:val="en-US"/>
        </w:rPr>
        <w:t>roliferating cell nuclear antigen (PCNA) molecules</w:t>
      </w:r>
      <w:r w:rsidR="009D1ABA">
        <w:rPr>
          <w:lang w:val="en-US"/>
        </w:rPr>
        <w:t xml:space="preserve"> associate with DNA polymerases at 3’ end of the replication fork. The PCNA molecules recruit NP95, which preferentially binds to the hemi-methylated regions resulting from semi-conservative replication. NP95 aids in localization of DNMT1 to methylate the newly replicated, unmethylated strand. </w:t>
      </w:r>
      <w:r w:rsidR="006A173A">
        <w:rPr>
          <w:lang w:val="en-US"/>
        </w:rPr>
        <w:t xml:space="preserve">This imparts an epigenetic memory into cells, </w:t>
      </w:r>
      <w:r w:rsidR="006D5CF6">
        <w:rPr>
          <w:lang w:val="en-US"/>
        </w:rPr>
        <w:t>and</w:t>
      </w:r>
      <w:r w:rsidR="006A173A">
        <w:rPr>
          <w:lang w:val="en-US"/>
        </w:rPr>
        <w:t xml:space="preserve"> the lineage of a cell can be traced via their specific methylation patterns</w:t>
      </w:r>
      <w:r w:rsidR="00C176DF">
        <w:rPr>
          <w:lang w:val="en-US"/>
        </w:rPr>
        <w:fldChar w:fldCharType="begin"/>
      </w:r>
      <w:r w:rsidR="000A7502">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C176DF">
        <w:rPr>
          <w:lang w:val="en-US"/>
        </w:rPr>
        <w:fldChar w:fldCharType="separate"/>
      </w:r>
      <w:r w:rsidR="000A7502" w:rsidRPr="000A7502">
        <w:rPr>
          <w:rFonts w:ascii="Calibri" w:hAnsi="Calibri" w:cs="Calibri"/>
          <w:szCs w:val="24"/>
          <w:vertAlign w:val="superscript"/>
        </w:rPr>
        <w:t>30,34,35</w:t>
      </w:r>
      <w:r w:rsidR="00C176DF">
        <w:rPr>
          <w:lang w:val="en-US"/>
        </w:rPr>
        <w:fldChar w:fldCharType="end"/>
      </w:r>
      <w:r w:rsidR="006A173A">
        <w:rPr>
          <w:lang w:val="en-US"/>
        </w:rPr>
        <w:t>.</w:t>
      </w:r>
      <w:r w:rsidR="002C27C5">
        <w:rPr>
          <w:lang w:val="en-US"/>
        </w:rPr>
        <w:t xml:space="preserve"> </w:t>
      </w:r>
      <w:r w:rsidR="00051659">
        <w:rPr>
          <w:lang w:val="en-US"/>
        </w:rPr>
        <w:t>This also means that</w:t>
      </w:r>
      <w:r w:rsidR="002C27C5">
        <w:rPr>
          <w:lang w:val="en-US"/>
        </w:rPr>
        <w:t xml:space="preserve"> aberrant methylation can be passed to daughter cells</w:t>
      </w:r>
      <w:r w:rsidR="0053761A">
        <w:rPr>
          <w:lang w:val="en-US"/>
        </w:rPr>
        <w:t xml:space="preserve"> as well</w:t>
      </w:r>
      <w:r w:rsidR="002C27C5">
        <w:rPr>
          <w:lang w:val="en-US"/>
        </w:rPr>
        <w:t>.</w:t>
      </w:r>
    </w:p>
    <w:p w14:paraId="4A9A0237" w14:textId="2BC97478" w:rsidR="00267FA9" w:rsidRDefault="007E16AF" w:rsidP="00267FA9">
      <w:pPr>
        <w:pStyle w:val="Heading3"/>
        <w:rPr>
          <w:lang w:val="en-US"/>
        </w:rPr>
      </w:pPr>
      <w:bookmarkStart w:id="11" w:name="_Toc88049349"/>
      <w:r>
        <w:rPr>
          <w:lang w:val="en-US"/>
        </w:rPr>
        <w:t>Epimutations</w:t>
      </w:r>
      <w:bookmarkEnd w:id="11"/>
    </w:p>
    <w:p w14:paraId="0DB79052" w14:textId="286822FA" w:rsidR="00010D72" w:rsidRDefault="0095614E" w:rsidP="00D41530">
      <w:pPr>
        <w:rPr>
          <w:lang w:val="en-US"/>
        </w:rPr>
      </w:pPr>
      <w:r>
        <w:rPr>
          <w:lang w:val="en-US"/>
        </w:rPr>
        <w:t xml:space="preserve">Epigenetic mutations, or epimutations, are </w:t>
      </w:r>
      <w:r w:rsidRPr="0095614E">
        <w:rPr>
          <w:lang w:val="en-US"/>
        </w:rPr>
        <w:t>aberrant</w:t>
      </w:r>
      <w:r>
        <w:rPr>
          <w:lang w:val="en-US"/>
        </w:rPr>
        <w:t xml:space="preserve"> </w:t>
      </w:r>
      <w:r w:rsidRPr="0095614E">
        <w:rPr>
          <w:lang w:val="en-US"/>
        </w:rPr>
        <w:t>chromatin states</w:t>
      </w:r>
      <w:r>
        <w:rPr>
          <w:lang w:val="en-US"/>
        </w:rPr>
        <w:t xml:space="preserve"> </w:t>
      </w:r>
      <w:r w:rsidR="000F0DBF">
        <w:rPr>
          <w:lang w:val="en-US"/>
        </w:rPr>
        <w:t xml:space="preserve">that can be </w:t>
      </w:r>
      <w:r>
        <w:rPr>
          <w:lang w:val="en-US"/>
        </w:rPr>
        <w:t>caused by hypo- and hypermethylation of CpG sites</w:t>
      </w:r>
      <w:r w:rsidR="000F0DBF">
        <w:rPr>
          <w:lang w:val="en-US"/>
        </w:rPr>
        <w:t xml:space="preserve">. These can arise spontaneously, </w:t>
      </w:r>
      <w:r w:rsidR="0080062F">
        <w:rPr>
          <w:lang w:val="en-US"/>
        </w:rPr>
        <w:t xml:space="preserve">as like </w:t>
      </w:r>
      <w:r w:rsidR="00010D72">
        <w:rPr>
          <w:color w:val="000000"/>
          <w:shd w:val="clear" w:color="auto" w:fill="FFFFFF"/>
        </w:rPr>
        <w:t xml:space="preserve">DNA replication, </w:t>
      </w:r>
      <w:r w:rsidR="00E77690">
        <w:rPr>
          <w:color w:val="000000"/>
          <w:shd w:val="clear" w:color="auto" w:fill="FFFFFF"/>
        </w:rPr>
        <w:t>m</w:t>
      </w:r>
      <w:r w:rsidR="00010D72">
        <w:rPr>
          <w:color w:val="000000"/>
          <w:shd w:val="clear" w:color="auto" w:fill="FFFFFF"/>
        </w:rPr>
        <w:t>ethyl transfer by DNMT</w:t>
      </w:r>
      <w:r w:rsidR="0080062F">
        <w:rPr>
          <w:color w:val="000000"/>
          <w:shd w:val="clear" w:color="auto" w:fill="FFFFFF"/>
        </w:rPr>
        <w:t>s</w:t>
      </w:r>
      <w:r w:rsidR="00010D72">
        <w:rPr>
          <w:color w:val="000000"/>
          <w:shd w:val="clear" w:color="auto" w:fill="FFFFFF"/>
        </w:rPr>
        <w:t xml:space="preserve"> </w:t>
      </w:r>
      <w:r w:rsidR="00010D72">
        <w:rPr>
          <w:color w:val="000000"/>
          <w:shd w:val="clear" w:color="auto" w:fill="FFFFFF"/>
        </w:rPr>
        <w:t>i</w:t>
      </w:r>
      <w:r w:rsidR="00010D72">
        <w:rPr>
          <w:color w:val="000000"/>
          <w:shd w:val="clear" w:color="auto" w:fill="FFFFFF"/>
        </w:rPr>
        <w:t xml:space="preserve">s not </w:t>
      </w:r>
      <w:r w:rsidR="00010D72">
        <w:rPr>
          <w:color w:val="000000"/>
          <w:shd w:val="clear" w:color="auto" w:fill="FFFFFF"/>
        </w:rPr>
        <w:t>error-proof</w:t>
      </w:r>
      <w:r w:rsidR="000A7502">
        <w:rPr>
          <w:color w:val="000000"/>
          <w:shd w:val="clear" w:color="auto" w:fill="FFFFFF"/>
        </w:rPr>
        <w:fldChar w:fldCharType="begin"/>
      </w:r>
      <w:r w:rsidR="000A7502">
        <w:rPr>
          <w:color w:val="000000"/>
          <w:shd w:val="clear" w:color="auto" w:fill="FFFFFF"/>
        </w:rPr>
        <w:instrText xml:space="preserve"> ADDIN ZOTERO_ITEM CSL_CITATION {"citationID":"64sKbBBh","properties":{"formattedCitation":"\\super 35\\nosupersub{}","plainCitation":"35","noteIndex":0},"citationItems":[{"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0A7502">
        <w:rPr>
          <w:color w:val="000000"/>
          <w:shd w:val="clear" w:color="auto" w:fill="FFFFFF"/>
        </w:rPr>
        <w:fldChar w:fldCharType="separate"/>
      </w:r>
      <w:r w:rsidR="000A7502" w:rsidRPr="000A7502">
        <w:rPr>
          <w:rFonts w:ascii="Calibri" w:hAnsi="Calibri" w:cs="Calibri"/>
          <w:szCs w:val="24"/>
          <w:vertAlign w:val="superscript"/>
        </w:rPr>
        <w:t>35</w:t>
      </w:r>
      <w:r w:rsidR="000A7502">
        <w:rPr>
          <w:color w:val="000000"/>
          <w:shd w:val="clear" w:color="auto" w:fill="FFFFFF"/>
        </w:rPr>
        <w:fldChar w:fldCharType="end"/>
      </w:r>
      <w:r w:rsidR="00010D72">
        <w:rPr>
          <w:color w:val="000000"/>
          <w:shd w:val="clear" w:color="auto" w:fill="FFFFFF"/>
        </w:rPr>
        <w:t>. S</w:t>
      </w:r>
      <w:r w:rsidR="00010D72">
        <w:rPr>
          <w:color w:val="000000"/>
          <w:shd w:val="clear" w:color="auto" w:fill="FFFFFF"/>
        </w:rPr>
        <w:t>pontaneous epimutations occur at a rate of 10-100x that of mutations during cell division</w:t>
      </w:r>
      <w:r w:rsidR="007D62BC">
        <w:rPr>
          <w:color w:val="000000"/>
          <w:shd w:val="clear" w:color="auto" w:fill="FFFFFF"/>
        </w:rPr>
        <w:t>, and can be caused by</w:t>
      </w:r>
      <w:r w:rsidR="00010D72">
        <w:rPr>
          <w:color w:val="000000"/>
          <w:shd w:val="clear" w:color="auto" w:fill="FFFFFF"/>
        </w:rPr>
        <w:t xml:space="preserve"> impairment of </w:t>
      </w:r>
      <w:r w:rsidR="004434B7">
        <w:rPr>
          <w:color w:val="000000"/>
          <w:shd w:val="clear" w:color="auto" w:fill="FFFFFF"/>
        </w:rPr>
        <w:t>methylation machinery</w:t>
      </w:r>
      <w:r w:rsidR="00010D72">
        <w:rPr>
          <w:color w:val="000000"/>
          <w:shd w:val="clear" w:color="auto" w:fill="FFFFFF"/>
        </w:rPr>
        <w:t xml:space="preserve"> or by dilution of</w:t>
      </w:r>
      <w:r w:rsidR="004434B7" w:rsidRPr="004434B7">
        <w:rPr>
          <w:color w:val="000000"/>
          <w:shd w:val="clear" w:color="auto" w:fill="FFFFFF"/>
        </w:rPr>
        <w:t xml:space="preserve"> </w:t>
      </w:r>
      <w:r w:rsidR="004434B7">
        <w:rPr>
          <w:color w:val="000000"/>
          <w:shd w:val="clear" w:color="auto" w:fill="FFFFFF"/>
        </w:rPr>
        <w:t xml:space="preserve">the </w:t>
      </w:r>
      <w:r w:rsidR="004434B7">
        <w:rPr>
          <w:color w:val="000000"/>
          <w:shd w:val="clear" w:color="auto" w:fill="FFFFFF"/>
        </w:rPr>
        <w:lastRenderedPageBreak/>
        <w:t>classical methyl donor</w:t>
      </w:r>
      <w:r w:rsidR="004434B7">
        <w:rPr>
          <w:color w:val="000000"/>
          <w:shd w:val="clear" w:color="auto" w:fill="FFFFFF"/>
        </w:rPr>
        <w:t>,</w:t>
      </w:r>
      <w:r w:rsidR="00010D72">
        <w:rPr>
          <w:color w:val="000000"/>
          <w:shd w:val="clear" w:color="auto" w:fill="FFFFFF"/>
        </w:rPr>
        <w:t xml:space="preserve"> </w:t>
      </w:r>
      <w:r w:rsidR="004434B7" w:rsidRPr="004434B7">
        <w:rPr>
          <w:color w:val="000000"/>
          <w:shd w:val="clear" w:color="auto" w:fill="FFFFFF"/>
        </w:rPr>
        <w:t>S-</w:t>
      </w:r>
      <w:r w:rsidR="004434B7">
        <w:rPr>
          <w:color w:val="000000"/>
          <w:shd w:val="clear" w:color="auto" w:fill="FFFFFF"/>
        </w:rPr>
        <w:t>a</w:t>
      </w:r>
      <w:r w:rsidR="004434B7" w:rsidRPr="004434B7">
        <w:rPr>
          <w:color w:val="000000"/>
          <w:shd w:val="clear" w:color="auto" w:fill="FFFFFF"/>
        </w:rPr>
        <w:t>denosyl methionine</w:t>
      </w:r>
      <w:r w:rsidR="007D62BC">
        <w:rPr>
          <w:color w:val="000000"/>
          <w:shd w:val="clear" w:color="auto" w:fill="FFFFFF"/>
        </w:rPr>
        <w:fldChar w:fldCharType="begin"/>
      </w:r>
      <w:r w:rsidR="000A7502">
        <w:rPr>
          <w:color w:val="000000"/>
          <w:shd w:val="clear" w:color="auto" w:fill="FFFFFF"/>
        </w:rPr>
        <w:instrText xml:space="preserve"> ADDIN ZOTERO_ITEM CSL_CITATION {"citationID":"WTjJesCh","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7D62BC">
        <w:rPr>
          <w:color w:val="000000"/>
          <w:shd w:val="clear" w:color="auto" w:fill="FFFFFF"/>
        </w:rPr>
        <w:fldChar w:fldCharType="separate"/>
      </w:r>
      <w:r w:rsidR="000A7502" w:rsidRPr="000A7502">
        <w:rPr>
          <w:rFonts w:ascii="Calibri" w:hAnsi="Calibri" w:cs="Calibri"/>
          <w:szCs w:val="24"/>
          <w:vertAlign w:val="superscript"/>
        </w:rPr>
        <w:t>36</w:t>
      </w:r>
      <w:r w:rsidR="007D62BC">
        <w:rPr>
          <w:color w:val="000000"/>
          <w:shd w:val="clear" w:color="auto" w:fill="FFFFFF"/>
        </w:rPr>
        <w:fldChar w:fldCharType="end"/>
      </w:r>
      <w:r w:rsidR="004434B7">
        <w:rPr>
          <w:color w:val="000000"/>
          <w:shd w:val="clear" w:color="auto" w:fill="FFFFFF"/>
        </w:rPr>
        <w:t>.</w:t>
      </w:r>
      <w:r w:rsidR="00EF5441">
        <w:rPr>
          <w:color w:val="000000"/>
          <w:shd w:val="clear" w:color="auto" w:fill="FFFFFF"/>
        </w:rPr>
        <w:t xml:space="preserve"> While a single epimutation alone is unlikely to cause drastic phenotype changes, it can act as a traceable cell tag.</w:t>
      </w:r>
      <w:r w:rsidR="00010D72">
        <w:rPr>
          <w:color w:val="000000"/>
          <w:shd w:val="clear" w:color="auto" w:fill="FFFFFF"/>
        </w:rPr>
        <w:t xml:space="preserve"> </w:t>
      </w:r>
      <w:r w:rsidR="00441ED8">
        <w:rPr>
          <w:color w:val="000000"/>
          <w:shd w:val="clear" w:color="auto" w:fill="FFFFFF"/>
        </w:rPr>
        <w:t>This</w:t>
      </w:r>
      <w:r w:rsidR="00010D72">
        <w:rPr>
          <w:color w:val="000000"/>
          <w:shd w:val="clear" w:color="auto" w:fill="FFFFFF"/>
        </w:rPr>
        <w:t xml:space="preserve"> has previously been observed in </w:t>
      </w:r>
      <w:r w:rsidR="00CA219D">
        <w:rPr>
          <w:color w:val="000000"/>
          <w:shd w:val="clear" w:color="auto" w:fill="FFFFFF"/>
        </w:rPr>
        <w:t xml:space="preserve">continuously differentiating </w:t>
      </w:r>
      <w:r w:rsidR="00EF5441">
        <w:rPr>
          <w:color w:val="000000"/>
          <w:shd w:val="clear" w:color="auto" w:fill="FFFFFF"/>
        </w:rPr>
        <w:t>colon crypt cells</w:t>
      </w:r>
      <w:r w:rsidR="00662DD1">
        <w:rPr>
          <w:color w:val="000000"/>
          <w:shd w:val="clear" w:color="auto" w:fill="FFFFFF"/>
        </w:rPr>
        <w:fldChar w:fldCharType="begin"/>
      </w:r>
      <w:r w:rsidR="00801381">
        <w:rPr>
          <w:color w:val="000000"/>
          <w:shd w:val="clear" w:color="auto" w:fill="FFFFFF"/>
        </w:rPr>
        <w:instrText xml:space="preserve"> ADDIN ZOTERO_ITEM CSL_CITATION {"citationID":"JXuKVSpo","properties":{"formattedCitation":"\\super 32\\nosupersub{}","plainCitation":"32","noteIndex":0},"citationItems":[{"id":1157,"uris":["http://zotero.org/users/local/oxMpWYo5/items/6RHYHPYR"],"uri":["http://zotero.org/users/local/oxMpWYo5/items/6RHYHPYR"],"itemData":{"id":1157,"type":"article-journal","abstract":"The stem cells that maintain human colon crypts are poorly characterized. To better determine stem cell numbers and how they divide, epigenetic patterns were used as cell fate markers. Methylation exhibits somatic inheritance and random changes that potentially record lifelong stem cell division histories as binary strings or tags in adjacent CpG sites. Methylation tag contents of individual crypts were sampled with bisulfite sequencing at three presumably neutral loci. Methylation increased with aging but varied between crypts and was mosaic within single crypts. Some crypts appeared to be quasi-clonal as they contained more unique tags than expected if crypts were maintained by single immortal stem cells. The complex epigenetic patterns were more consistent with a crypt niche model wherein multiple stem cells were present and replaced through periodic symmetric divisions. Methylation tags provide evidence that normal human crypts are long-lived, accumulate random methylation errors, and contain multiple stem cells that go through “bottlenecks” during life.","container-title":"Proceedings of the National Academy of Sciences","DOI":"10.1073/pnas.191225998","ISSN":"0027-8424, 1091-6490","issue":"19","journalAbbreviation":"PNAS","language":"en","note":"publisher: National Academy of Sciences\nsection: Biological Sciences\nPMID: 11517339","page":"10839-10844","source":"www.pnas.org","title":"Investigating stem cells in human colon by using methylation patterns","volume":"98","author":[{"family":"Yatabe","given":"Yasushi"},{"family":"Tavaré","given":"Simon"},{"family":"Shibata","given":"Darryl"}],"issued":{"date-parts":[["2001",9,11]]}}}],"schema":"https://github.com/citation-style-language/schema/raw/master/csl-citation.json"} </w:instrText>
      </w:r>
      <w:r w:rsidR="00662DD1">
        <w:rPr>
          <w:color w:val="000000"/>
          <w:shd w:val="clear" w:color="auto" w:fill="FFFFFF"/>
        </w:rPr>
        <w:fldChar w:fldCharType="separate"/>
      </w:r>
      <w:r w:rsidR="00801381" w:rsidRPr="00801381">
        <w:rPr>
          <w:rFonts w:ascii="Calibri" w:hAnsi="Calibri" w:cs="Calibri"/>
          <w:szCs w:val="24"/>
          <w:vertAlign w:val="superscript"/>
        </w:rPr>
        <w:t>32</w:t>
      </w:r>
      <w:r w:rsidR="00662DD1">
        <w:rPr>
          <w:color w:val="000000"/>
          <w:shd w:val="clear" w:color="auto" w:fill="FFFFFF"/>
        </w:rPr>
        <w:fldChar w:fldCharType="end"/>
      </w:r>
      <w:r w:rsidR="00CA219D">
        <w:rPr>
          <w:color w:val="000000"/>
          <w:shd w:val="clear" w:color="auto" w:fill="FFFFFF"/>
        </w:rPr>
        <w:t xml:space="preserve"> as well as </w:t>
      </w:r>
      <w:r w:rsidR="00010D72">
        <w:rPr>
          <w:color w:val="000000"/>
          <w:shd w:val="clear" w:color="auto" w:fill="FFFFFF"/>
        </w:rPr>
        <w:t>multiple</w:t>
      </w:r>
      <w:r w:rsidR="00EF5441">
        <w:rPr>
          <w:color w:val="000000"/>
          <w:shd w:val="clear" w:color="auto" w:fill="FFFFFF"/>
        </w:rPr>
        <w:t xml:space="preserve"> types of</w:t>
      </w:r>
      <w:r w:rsidR="00010D72">
        <w:rPr>
          <w:color w:val="000000"/>
          <w:shd w:val="clear" w:color="auto" w:fill="FFFFFF"/>
        </w:rPr>
        <w:t xml:space="preserve"> leukocytes</w:t>
      </w:r>
      <w:r w:rsidR="00010D72">
        <w:rPr>
          <w:color w:val="000000"/>
          <w:shd w:val="clear" w:color="auto" w:fill="FFFFFF"/>
        </w:rPr>
        <w:fldChar w:fldCharType="begin"/>
      </w:r>
      <w:r w:rsidR="000A7502">
        <w:rPr>
          <w:color w:val="000000"/>
          <w:shd w:val="clear" w:color="auto" w:fill="FFFFFF"/>
        </w:rPr>
        <w:instrText xml:space="preserve"> ADDIN ZOTERO_ITEM CSL_CITATION {"citationID":"CUfAVrW1","properties":{"formattedCitation":"\\super 37\\nosupersub{}","plainCitation":"37","noteIndex":0},"citationItems":[{"id":1154,"uris":["http://zotero.org/users/local/oxMpWYo5/items/L74KT3MJ"],"uri":["http://zotero.org/users/local/oxMpWYo5/items/L74KT3MJ"],"itemData":{"id":1154,"type":"article-journal","abstract":"Genome duplication inevitably results in replication errors. A priori, the more times a genome is copied, the greater the average number of replication errors. This principle could be used to ‘count’ mitotic divisions. Although somatic mutations are rare, cytosine methylation is also copied after DNA replication, but measurably increases with aging at certain CpG rich sequences in mitotic tissues, such as the colon. To further test whether such age-related methylation represents replication errors, these CpG rich ‘clock’ sequences were measured in leucocytes. Leucocytes within an individual have identical chronological ages (time since birth) but their mitotic ages (numbers of divisions since the zygote) may differ. Neutrophils, B-lymphocytes, and red cell progenitors are produced from relatively quiescent stem cells throughout life, but T-lymphocyte production largely ceases after puberty when the thymus disappears. However, T-lymphocyte genomes may continue to replicate throughout life in response to immunological stimulation. Consistent with this biology, clock methylation significantly increased with aging for T-lymphocyte genomes, but no significant increase was measured in other cell populations. Moreover, this methylation was greater in genomes isolated from their corresponding neoplastic populations. These studies tentatively support the hypothesis that methylation at certain CpG rich sequences in leucocytes could record their mitotic ages.","container-title":"British Journal of Haematology","DOI":"10.1111/j.1365-2141.2008.07142.x","ISSN":"1365-2141","issue":"6","language":"en","note":"_eprint: https://onlinelibrary.wiley.com/doi/pdf/10.1111/j.1365-2141.2008.07142.x","page":"862-871","source":"Wiley Online Library","title":"Inferring relative numbers of human leucocyte genome replications","volume":"141","author":[{"family":"Chu","given":"Michelle"},{"family":"Siegmund","given":"Kimberly D."},{"family":"Hao","given":"Qian-Lin"},{"family":"Crooks","given":"Gay M."},{"family":"Tavaré","given":"Simon"},{"family":"Shibata","given":"Darryl"}],"issued":{"date-parts":[["2008"]]}}}],"schema":"https://github.com/citation-style-language/schema/raw/master/csl-citation.json"} </w:instrText>
      </w:r>
      <w:r w:rsidR="00010D72">
        <w:rPr>
          <w:color w:val="000000"/>
          <w:shd w:val="clear" w:color="auto" w:fill="FFFFFF"/>
        </w:rPr>
        <w:fldChar w:fldCharType="separate"/>
      </w:r>
      <w:r w:rsidR="000A7502" w:rsidRPr="000A7502">
        <w:rPr>
          <w:rFonts w:ascii="Calibri" w:hAnsi="Calibri" w:cs="Calibri"/>
          <w:szCs w:val="24"/>
          <w:vertAlign w:val="superscript"/>
        </w:rPr>
        <w:t>37</w:t>
      </w:r>
      <w:r w:rsidR="00010D72">
        <w:rPr>
          <w:color w:val="000000"/>
          <w:shd w:val="clear" w:color="auto" w:fill="FFFFFF"/>
        </w:rPr>
        <w:fldChar w:fldCharType="end"/>
      </w:r>
      <w:r w:rsidR="00010D72">
        <w:rPr>
          <w:color w:val="000000"/>
          <w:shd w:val="clear" w:color="auto" w:fill="FFFFFF"/>
        </w:rPr>
        <w:t>.</w:t>
      </w:r>
      <w:r w:rsidR="00C104CB">
        <w:rPr>
          <w:color w:val="000000"/>
          <w:shd w:val="clear" w:color="auto" w:fill="FFFFFF"/>
        </w:rPr>
        <w:t xml:space="preserve"> </w:t>
      </w:r>
      <w:r w:rsidR="00D41530">
        <w:rPr>
          <w:color w:val="000000"/>
          <w:shd w:val="clear" w:color="auto" w:fill="FFFFFF"/>
        </w:rPr>
        <w:t>During replication, about 0.3-1.3 epimutations are expected to randomly occur</w:t>
      </w:r>
      <w:r w:rsidR="00D41530">
        <w:rPr>
          <w:color w:val="000000"/>
          <w:shd w:val="clear" w:color="auto" w:fill="FFFFFF"/>
        </w:rPr>
        <w:fldChar w:fldCharType="begin"/>
      </w:r>
      <w:r w:rsidR="000A7502">
        <w:rPr>
          <w:color w:val="000000"/>
          <w:shd w:val="clear" w:color="auto" w:fill="FFFFFF"/>
        </w:rPr>
        <w:instrText xml:space="preserve"> ADDIN ZOTERO_ITEM CSL_CITATION {"citationID":"3RRntnKZ","properties":{"formattedCitation":"\\super 36\\nosupersub{}","plainCitation":"36","noteIndex":0},"citationItems":[{"id":1150,"uris":["http://zotero.org/users/local/oxMpWYo5/items/DS3RY5RB"],"uri":["http://zotero.org/users/local/oxMpWYo5/items/DS3RY5RB"],"itemData":{"id":1150,"type":"chapter","abstract":"Epigenetics is the study of genes during development. Gene expression states are set by transcriptional activators and repressors and locked in by cell-heritable chromatin states. Inappropriate expression or repression of genes can change developmental trajectories and result in disease. Aberrant chromatin states leading to aberrant gene expression patterns (epimutations) have been detected in several recognizable syndromes as well as in cancer. They can occur secondary to a DNA mutation in a cis- or trans-acting factor, or as a “true” or primary epimutation in the absence of any DNA sequence change. Primary epimutations often occur after fertilization and lead to somatic mosaicism. It has been estimated that the rate of primary epimutations is one or two orders of magnitude greater than somatic DNA mutation. Therefore, the contribution of epimutations to human disease is probably underestimated.","collection-title":"Current Topics in Microbiology and Immunology","container-title":"DNA Methylation: Development, Genetic Disease and Cancer","event-place":"Berlin, Heidelberg","ISBN":"978-3-540-31181-2","language":"en","note":"DOI: 10.1007/3-540-31181-5_4","page":"45-59","publisher":"Springer","publisher-place":"Berlin, Heidelberg","source":"Springer Link","title":"Epimutations in Human Disease","URL":"https://doi.org/10.1007/3-540-31181-5_4","author":[{"family":"Horsthemke","given":"B."}],"editor":[{"family":"Doerfler","given":"Walter"},{"family":"Böhm","given":"Petra"}],"accessed":{"date-parts":[["2021",11,16]]},"issued":{"date-parts":[["2006"]]}}}],"schema":"https://github.com/citation-style-language/schema/raw/master/csl-citation.json"} </w:instrText>
      </w:r>
      <w:r w:rsidR="00D41530">
        <w:rPr>
          <w:color w:val="000000"/>
          <w:shd w:val="clear" w:color="auto" w:fill="FFFFFF"/>
        </w:rPr>
        <w:fldChar w:fldCharType="separate"/>
      </w:r>
      <w:r w:rsidR="000A7502" w:rsidRPr="000A7502">
        <w:rPr>
          <w:rFonts w:ascii="Calibri" w:hAnsi="Calibri" w:cs="Calibri"/>
          <w:szCs w:val="24"/>
          <w:vertAlign w:val="superscript"/>
        </w:rPr>
        <w:t>36</w:t>
      </w:r>
      <w:r w:rsidR="00D41530">
        <w:rPr>
          <w:color w:val="000000"/>
          <w:shd w:val="clear" w:color="auto" w:fill="FFFFFF"/>
        </w:rPr>
        <w:fldChar w:fldCharType="end"/>
      </w:r>
      <w:r w:rsidR="00D41530">
        <w:rPr>
          <w:color w:val="000000"/>
          <w:shd w:val="clear" w:color="auto" w:fill="FFFFFF"/>
        </w:rPr>
        <w:t>, allowing lineage mapping from</w:t>
      </w:r>
      <w:r w:rsidR="00A62933">
        <w:rPr>
          <w:color w:val="000000"/>
          <w:shd w:val="clear" w:color="auto" w:fill="FFFFFF"/>
        </w:rPr>
        <w:t xml:space="preserve"> </w:t>
      </w:r>
      <w:r w:rsidR="00A62933" w:rsidRPr="00A62933">
        <w:rPr>
          <w:color w:val="000000"/>
          <w:shd w:val="clear" w:color="auto" w:fill="FFFFFF"/>
        </w:rPr>
        <w:t>hematopoietic stem cell</w:t>
      </w:r>
      <w:r w:rsidR="00A62933">
        <w:rPr>
          <w:color w:val="000000"/>
          <w:shd w:val="clear" w:color="auto" w:fill="FFFFFF"/>
        </w:rPr>
        <w:t xml:space="preserve"> to terminal differentiation</w:t>
      </w:r>
      <w:r w:rsidR="001453AF">
        <w:rPr>
          <w:color w:val="000000"/>
          <w:shd w:val="clear" w:color="auto" w:fill="FFFFFF"/>
        </w:rPr>
        <w:fldChar w:fldCharType="begin"/>
      </w:r>
      <w:r w:rsidR="00801381">
        <w:rPr>
          <w:color w:val="000000"/>
          <w:shd w:val="clear" w:color="auto" w:fill="FFFFFF"/>
        </w:rPr>
        <w:instrText xml:space="preserve"> ADDIN ZOTERO_ITEM CSL_CITATION {"citationID":"UCyFNWpd","properties":{"formattedCitation":"\\super 34\\nosupersub{}","plainCitation":"34","noteIndex":0},"citationItems":[{"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schema":"https://github.com/citation-style-language/schema/raw/master/csl-citation.json"} </w:instrText>
      </w:r>
      <w:r w:rsidR="001453AF">
        <w:rPr>
          <w:color w:val="000000"/>
          <w:shd w:val="clear" w:color="auto" w:fill="FFFFFF"/>
        </w:rPr>
        <w:fldChar w:fldCharType="separate"/>
      </w:r>
      <w:r w:rsidR="00801381" w:rsidRPr="00801381">
        <w:rPr>
          <w:rFonts w:ascii="Calibri" w:hAnsi="Calibri" w:cs="Calibri"/>
          <w:szCs w:val="24"/>
          <w:vertAlign w:val="superscript"/>
        </w:rPr>
        <w:t>34</w:t>
      </w:r>
      <w:r w:rsidR="001453AF">
        <w:rPr>
          <w:color w:val="000000"/>
          <w:shd w:val="clear" w:color="auto" w:fill="FFFFFF"/>
        </w:rPr>
        <w:fldChar w:fldCharType="end"/>
      </w:r>
      <w:r w:rsidR="00A62933">
        <w:rPr>
          <w:color w:val="000000"/>
          <w:shd w:val="clear" w:color="auto" w:fill="FFFFFF"/>
        </w:rPr>
        <w:t>.</w:t>
      </w:r>
    </w:p>
    <w:p w14:paraId="371C60BC" w14:textId="74003F08" w:rsidR="001800F7" w:rsidRDefault="0080062F" w:rsidP="0080062F">
      <w:pPr>
        <w:rPr>
          <w:lang w:val="en-US"/>
        </w:rPr>
      </w:pPr>
      <w:r>
        <w:rPr>
          <w:lang w:val="en-US"/>
        </w:rPr>
        <w:t>E</w:t>
      </w:r>
      <w:r>
        <w:rPr>
          <w:lang w:val="en-US"/>
        </w:rPr>
        <w:t xml:space="preserve">xternal factors </w:t>
      </w:r>
      <w:r>
        <w:rPr>
          <w:lang w:val="en-US"/>
        </w:rPr>
        <w:t xml:space="preserve">can </w:t>
      </w:r>
      <w:r w:rsidR="003231D9">
        <w:rPr>
          <w:lang w:val="en-US"/>
        </w:rPr>
        <w:t xml:space="preserve">also </w:t>
      </w:r>
      <w:r>
        <w:rPr>
          <w:lang w:val="en-US"/>
        </w:rPr>
        <w:t>cause aberrant methylation</w:t>
      </w:r>
      <w:r w:rsidR="008E5025">
        <w:rPr>
          <w:lang w:val="en-US"/>
        </w:rPr>
        <w:t xml:space="preserve">, such as </w:t>
      </w:r>
      <w:r w:rsidR="003303D0">
        <w:rPr>
          <w:lang w:val="en-US"/>
        </w:rPr>
        <w:t>u</w:t>
      </w:r>
      <w:r w:rsidR="00D52CBF">
        <w:rPr>
          <w:lang w:val="en-US"/>
        </w:rPr>
        <w:t>ltraviolet (UV) radiation</w:t>
      </w:r>
      <w:r w:rsidR="00D52CBF">
        <w:rPr>
          <w:lang w:val="en-US"/>
        </w:rPr>
        <w:fldChar w:fldCharType="begin"/>
      </w:r>
      <w:r w:rsidR="00D52CBF">
        <w:rPr>
          <w:lang w:val="en-US"/>
        </w:rPr>
        <w:instrText xml:space="preserve"> ADDIN ZOTERO_ITEM CSL_CITATION {"citationID":"7CZLaKon","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D52CBF">
        <w:rPr>
          <w:lang w:val="en-US"/>
        </w:rPr>
        <w:fldChar w:fldCharType="separate"/>
      </w:r>
      <w:r w:rsidR="00D52CBF" w:rsidRPr="00445718">
        <w:rPr>
          <w:rFonts w:ascii="Calibri" w:hAnsi="Calibri" w:cs="Calibri"/>
          <w:szCs w:val="24"/>
          <w:vertAlign w:val="superscript"/>
        </w:rPr>
        <w:t>3</w:t>
      </w:r>
      <w:r w:rsidR="00D52CBF">
        <w:rPr>
          <w:lang w:val="en-US"/>
        </w:rPr>
        <w:fldChar w:fldCharType="end"/>
      </w:r>
      <w:r w:rsidR="00D52CBF">
        <w:rPr>
          <w:lang w:val="en-US"/>
        </w:rPr>
        <w:t xml:space="preserve">. While methylation marks </w:t>
      </w:r>
      <w:r w:rsidR="00010D02">
        <w:rPr>
          <w:lang w:val="en-US"/>
        </w:rPr>
        <w:t xml:space="preserve">typically </w:t>
      </w:r>
      <w:r w:rsidR="00D52CBF">
        <w:rPr>
          <w:lang w:val="en-US"/>
        </w:rPr>
        <w:t>block polymerase</w:t>
      </w:r>
      <w:r w:rsidR="00010D02">
        <w:rPr>
          <w:lang w:val="en-US"/>
        </w:rPr>
        <w:t>s</w:t>
      </w:r>
      <w:r w:rsidR="00D52CBF">
        <w:rPr>
          <w:lang w:val="en-US"/>
        </w:rPr>
        <w:t>, UV radiation can induce pyrimidine dimers</w:t>
      </w:r>
      <w:r w:rsidR="00BC363A" w:rsidRPr="00BC363A">
        <w:rPr>
          <w:lang w:val="en-US"/>
        </w:rPr>
        <w:t xml:space="preserve"> </w:t>
      </w:r>
      <w:r w:rsidR="00690274">
        <w:rPr>
          <w:lang w:val="en-US"/>
        </w:rPr>
        <w:t xml:space="preserve">preferentially </w:t>
      </w:r>
      <w:r w:rsidR="00BC363A">
        <w:rPr>
          <w:lang w:val="en-US"/>
        </w:rPr>
        <w:t xml:space="preserve">at </w:t>
      </w:r>
      <w:proofErr w:type="spellStart"/>
      <w:r w:rsidR="00BC363A">
        <w:rPr>
          <w:lang w:val="en-US"/>
        </w:rPr>
        <w:t>mCpGs</w:t>
      </w:r>
      <w:proofErr w:type="spellEnd"/>
      <w:r w:rsidR="00414641">
        <w:rPr>
          <w:lang w:val="en-US"/>
        </w:rPr>
        <w:fldChar w:fldCharType="begin"/>
      </w:r>
      <w:r w:rsidR="000A7502">
        <w:rPr>
          <w:lang w:val="en-US"/>
        </w:rPr>
        <w:instrText xml:space="preserve"> ADDIN ZOTERO_ITEM CSL_CITATION {"citationID":"l5lQZzFY","properties":{"formattedCitation":"\\super 38\\nosupersub{}","plainCitation":"38","noteIndex":0},"citationItems":[{"id":1084,"uris":["http://zotero.org/users/local/oxMpWYo5/items/BR3LM3BP"],"uri":["http://zotero.org/users/local/oxMpWYo5/items/BR3LM3BP"],"itemData":{"id":1084,"type":"article-journal","abstract":"Ultraviolet (UV) light induces specific mutations in the cellular and skin genome such as UV-signature and triplet mutations, the mechanism of which has been thought to involve translesion DNA synthesis (TLS) over UV-induced DNA base damage. Two models have been proposed: \"error-free\" bypass of deaminated cytosine-containing cyclobutane pyrimidine dimers (CPDs) by DNA polymerase η, and error-prone bypass of CPDs and other UV-induced photolesions by combinations of TLS and replicative DNA polymerases--the latter model has also been known as the two-step model, in which the cooperation of two (or more) DNA polymerases as misinserters and (mis)extenders is assumed. Daylight UV induces a characteristic UV-specific mutation, a UV-signature mutation occurring preferentially at methyl-CpG sites, which is also observed frequently after exposure to either UVB or UVA, but not to UVC. The wavelengths relevant to the mutation are so consistent with the composition of daylight UV that the mutation is called solar-UV signature, highlighting the importance of this type of mutation for creatures with the cytosine-methylated genome that are exposed to the sun in the natural environment. UVA has also been suggested to induce oxidative types of mutation, which would be caused by oxidative DNA damage produced through the oxidative stress after the irradiation. Indeed, UVA produces oxidative DNA damage not only in cells but also in skin, which, however, does not seem sufficient to induce mutations in the normal skin genome. In contrast, it has been demonstrated that UVA exclusively induces the solar-UV signature mutations in vivo through CPD formation.","container-title":"Journal of Radiation Research","DOI":"10.1269/jrr.10175","ISSN":"1349-9157","issue":"2","journalAbbreviation":"J Radiat Res","language":"eng","note":"PMID: 21436607","page":"115-125","source":"PubMed","title":"The mechanisms of UV mutagenesis","volume":"52","author":[{"family":"Ikehata","given":"Hironobu"},{"family":"Ono","given":"Tetsuya"}],"issued":{"date-parts":[["2011"]]}}}],"schema":"https://github.com/citation-style-language/schema/raw/master/csl-citation.json"} </w:instrText>
      </w:r>
      <w:r w:rsidR="00414641">
        <w:rPr>
          <w:lang w:val="en-US"/>
        </w:rPr>
        <w:fldChar w:fldCharType="separate"/>
      </w:r>
      <w:r w:rsidR="000A7502" w:rsidRPr="000A7502">
        <w:rPr>
          <w:rFonts w:ascii="Calibri" w:hAnsi="Calibri" w:cs="Calibri"/>
          <w:szCs w:val="24"/>
          <w:vertAlign w:val="superscript"/>
        </w:rPr>
        <w:t>38</w:t>
      </w:r>
      <w:r w:rsidR="00414641">
        <w:rPr>
          <w:lang w:val="en-US"/>
        </w:rPr>
        <w:fldChar w:fldCharType="end"/>
      </w:r>
      <w:r w:rsidR="00414641">
        <w:rPr>
          <w:lang w:val="en-US"/>
        </w:rPr>
        <w:t>.</w:t>
      </w:r>
      <w:r w:rsidR="00A86D07">
        <w:rPr>
          <w:lang w:val="en-US"/>
        </w:rPr>
        <w:t xml:space="preserve"> </w:t>
      </w:r>
      <w:r w:rsidR="00414641">
        <w:rPr>
          <w:lang w:val="en-US"/>
        </w:rPr>
        <w:t>These dimers do not block polymerases, allowing for error-free bypass.</w:t>
      </w:r>
      <w:r w:rsidR="00D52CBF">
        <w:rPr>
          <w:lang w:val="en-US"/>
        </w:rPr>
        <w:t xml:space="preserve"> UV radiation has</w:t>
      </w:r>
      <w:r w:rsidR="005E0F67">
        <w:rPr>
          <w:lang w:val="en-US"/>
        </w:rPr>
        <w:t xml:space="preserve"> also</w:t>
      </w:r>
      <w:r w:rsidR="00D52CBF">
        <w:rPr>
          <w:lang w:val="en-US"/>
        </w:rPr>
        <w:t xml:space="preserve"> shown to cause global hypomethylation as well as localized hypermethylation </w:t>
      </w:r>
      <w:r w:rsidR="003C303A">
        <w:rPr>
          <w:lang w:val="en-US"/>
        </w:rPr>
        <w:t>of many genes</w:t>
      </w:r>
      <w:r w:rsidR="00B14011">
        <w:rPr>
          <w:lang w:val="en-US"/>
        </w:rPr>
        <w:fldChar w:fldCharType="begin"/>
      </w:r>
      <w:r w:rsidR="00B14011">
        <w:rPr>
          <w:lang w:val="en-US"/>
        </w:rPr>
        <w:instrText xml:space="preserve"> ADDIN ZOTERO_ITEM CSL_CITATION {"citationID":"31TtlQbt","properties":{"formattedCitation":"\\super 3\\nosupersub{}","plainCitation":"3","noteIndex":0},"citationItems":[{"id":927,"uris":["http://zotero.org/users/local/oxMpWYo5/items/KBF7XH59"],"uri":["http://zotero.org/users/local/oxMpWYo5/items/KBF7XH59"],"itemData":{"id":927,"type":"article-journal","abstract":"DNA methylation is the most studied epigenetic mark, and it can be altered by environmental factors. Among these factors, ultraviolet radiation (UV) is little explored within this context. While the relationship between UV radiation and DNA mutations is clear, little is known about the relationship between UV radiation and epimutations. The present study aimed to perform a literature review to determine the influence of artificial or natural (solar) UV radiation on the global and site-specific methylation profile of epidermal cells. A systematic review of the literature was carried out using the databases PubMed, Scopus, Cochrane, and Web of Science. Observational and intervention studies in cultured cells and animal or human models were included. Most studies showed a relationship between UV radiation and changes in the methylation profile, both global and site-specific. Hypermethylation and hypomethylation changes were detected, which varied according to the studied CpG site. In conclusion, UV radiation can alter the DNA methylation profile in epidermal cells derived from the skin. These data can be used as potential biomarkers for environmental exposure and skin diseases, in addition to being targets for treatments. On the other hand, UV radiation (phototherapy) can also be used as a tool to treat skin diseases. Thus, the data suggest that epigenetic homeostasis can be disrupted or restored by exposure to UV radiation according to the applied wavelength.","container-title":"Epigenomes","DOI":"10.3390/epigenomes4040023","issue":"4","language":"en","note":"number: 4\npublisher: Multidisciplinary Digital Publishing Institute","page":"23","source":"www.mdpi.com","title":"UV Radiation and Its Relation to DNA Methylation in Epidermal Cells: A Review","title-short":"UV Radiation and Its Relation to DNA Methylation in Epidermal Cells","volume":"4","author":[{"family":"Oliveira","given":"Naila Francis Paulo","non-dropping-particle":"de"},{"family":"Souza","given":"Beatriz Fernandes","non-dropping-particle":"de"},{"family":"Castro Coêlho","given":"Marina","non-dropping-particle":"de"}],"issued":{"date-parts":[["2020",12]]}}}],"schema":"https://github.com/citation-style-language/schema/raw/master/csl-citation.json"} </w:instrText>
      </w:r>
      <w:r w:rsidR="00B14011">
        <w:rPr>
          <w:lang w:val="en-US"/>
        </w:rPr>
        <w:fldChar w:fldCharType="separate"/>
      </w:r>
      <w:r w:rsidR="00B14011" w:rsidRPr="00A06BA0">
        <w:rPr>
          <w:rFonts w:ascii="Calibri" w:hAnsi="Calibri" w:cs="Calibri"/>
          <w:szCs w:val="24"/>
          <w:vertAlign w:val="superscript"/>
        </w:rPr>
        <w:t>3</w:t>
      </w:r>
      <w:r w:rsidR="00B14011">
        <w:rPr>
          <w:lang w:val="en-US"/>
        </w:rPr>
        <w:fldChar w:fldCharType="end"/>
      </w:r>
      <w:r w:rsidR="00B14011">
        <w:rPr>
          <w:lang w:val="en-US"/>
        </w:rPr>
        <w:t xml:space="preserve">. </w:t>
      </w:r>
      <w:r w:rsidR="00D52CBF">
        <w:rPr>
          <w:lang w:val="en-US"/>
        </w:rPr>
        <w:t>Environmental disasters may also drive epimutations. Nutrition has been linked to methylation</w:t>
      </w:r>
      <w:r w:rsidR="00D52CBF">
        <w:rPr>
          <w:lang w:val="en-US"/>
        </w:rPr>
        <w:fldChar w:fldCharType="begin"/>
      </w:r>
      <w:r w:rsidR="000A7502">
        <w:rPr>
          <w:lang w:val="en-US"/>
        </w:rPr>
        <w:instrText xml:space="preserve"> ADDIN ZOTERO_ITEM CSL_CITATION {"citationID":"Nd9HVQmZ","properties":{"formattedCitation":"\\super 39\\nosupersub{}","plainCitation":"39","noteIndex":0},"citationItems":[{"id":1142,"uris":["http://zotero.org/users/local/oxMpWYo5/items/KUWAFDS5"],"uri":["http://zotero.org/users/local/oxMpWYo5/items/KUWAFDS5"],"itemData":{"id":1142,"type":"article-journal","abstract":"DNA methylation is a vital modification process in the control of genetic information, which contributes to the epigenetics by regulating gene expression without changing the DNA sequence. Abnormal DNA methylation—both hypomethylation and hypermethylation—has been associated with improper gene expression, leading to several disorders. Two types of risk factors can alter the epigenetic regulation of methylation pathways: genetic factors and modifiable factors. Nutrition is one of the strongest modifiable factors, which plays a direct role in DNA methylation pathways. Large numbers of studies have investigated the effects of nutrition on DNA methylation pathways, but relatively few have focused on the biochemical mechanisms. Understanding the biological mechanisms is essential for clarifying how nutrients function in epigenetics. It is believed that nutrition affects the epigenetic regulations of DNA methylation in several possible epigenetic pathways: mainly, by altering the substrates and cofactors that are necessary for proper DNA methylation; additionally, by changing the activity of enzymes regulating the one-carbon cycle; and, lastly, through there being an epigenetic role in several possible mechanisms related to DNA demethylation activity. The aim of this article is to review the potential underlying biochemical mechanisms that are related to diet modifications in DNA methylation and demethylation.","container-title":"International Journal of Molecular Sciences","DOI":"10.3390/ijms19124055","ISSN":"1422-0067","issue":"12","journalAbbreviation":"Int J Mol Sci","note":"PMID: 30558203\nPMCID: PMC6320837","page":"4055","source":"PubMed Central","title":"Molecular Mechanisms Underlying the Link between Diet and DNA Methylation","volume":"19","author":[{"family":"Kadayifci","given":"Fatma Zehra"},{"family":"Zheng","given":"Shasha"},{"family":"Pan","given":"Yuan-Xiang"}],"issued":{"date-parts":[["2018",12,14]]}}}],"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39</w:t>
      </w:r>
      <w:r w:rsidR="00D52CBF">
        <w:rPr>
          <w:lang w:val="en-US"/>
        </w:rPr>
        <w:fldChar w:fldCharType="end"/>
      </w:r>
      <w:r w:rsidR="00D52CBF">
        <w:rPr>
          <w:lang w:val="en-US"/>
        </w:rPr>
        <w:t xml:space="preserve">, and it has been suggested that past famines have disrupted methylation patterns, causing </w:t>
      </w:r>
      <w:r w:rsidR="00D52CBF" w:rsidRPr="00F03A70">
        <w:rPr>
          <w:lang w:val="en-US"/>
        </w:rPr>
        <w:t>low birth weight and metabolic defects</w:t>
      </w:r>
      <w:r w:rsidR="00D52CBF">
        <w:rPr>
          <w:lang w:val="en-US"/>
        </w:rPr>
        <w:t xml:space="preserve"> in the grandchildren of famine survivors</w:t>
      </w:r>
      <w:r w:rsidR="00D52CBF">
        <w:rPr>
          <w:lang w:val="en-US"/>
        </w:rPr>
        <w:fldChar w:fldCharType="begin"/>
      </w:r>
      <w:r w:rsidR="000A7502">
        <w:rPr>
          <w:lang w:val="en-US"/>
        </w:rPr>
        <w:instrText xml:space="preserve"> ADDIN ZOTERO_ITEM CSL_CITATION {"citationID":"4kcesCS6","properties":{"formattedCitation":"\\super 40\\nosupersub{}","plainCitation":"40","noteIndex":0},"citationItems":[{"id":1148,"uris":["http://zotero.org/users/local/oxMpWYo5/items/EI6MGU8M"],"uri":["http://zotero.org/users/local/oxMpWYo5/items/EI6MGU8M"],"itemData":{"id":1148,"type":"webpage","title":"In utero undernourishment perturbs the adult sperm methylome and intergenerational metabolism","URL":"https://www.science.org/doi/10.1126/science.1255903","accessed":{"date-parts":[["2021",11,16]]}}}],"schema":"https://github.com/citation-style-language/schema/raw/master/csl-citation.json"} </w:instrText>
      </w:r>
      <w:r w:rsidR="00D52CBF">
        <w:rPr>
          <w:lang w:val="en-US"/>
        </w:rPr>
        <w:fldChar w:fldCharType="separate"/>
      </w:r>
      <w:r w:rsidR="000A7502" w:rsidRPr="000A7502">
        <w:rPr>
          <w:rFonts w:ascii="Calibri" w:hAnsi="Calibri" w:cs="Calibri"/>
          <w:szCs w:val="24"/>
          <w:vertAlign w:val="superscript"/>
        </w:rPr>
        <w:t>40</w:t>
      </w:r>
      <w:r w:rsidR="00D52CBF">
        <w:rPr>
          <w:lang w:val="en-US"/>
        </w:rPr>
        <w:fldChar w:fldCharType="end"/>
      </w:r>
      <w:r w:rsidR="00D52CBF">
        <w:rPr>
          <w:lang w:val="en-US"/>
        </w:rPr>
        <w:t xml:space="preserve">. </w:t>
      </w:r>
      <w:r w:rsidR="00527F7C">
        <w:rPr>
          <w:lang w:val="en-US"/>
        </w:rPr>
        <w:t>Heavy</w:t>
      </w:r>
      <w:r w:rsidR="00E37E78">
        <w:rPr>
          <w:lang w:val="en-US"/>
        </w:rPr>
        <w:t xml:space="preserve"> metals are known to induce epimutations through both hypo- and hypermethylation of numerous loci</w:t>
      </w:r>
      <w:r w:rsidR="00625514">
        <w:rPr>
          <w:lang w:val="en-US"/>
        </w:rPr>
        <w:t>, and</w:t>
      </w:r>
      <w:r w:rsidR="00E37E78">
        <w:rPr>
          <w:lang w:val="en-US"/>
        </w:rPr>
        <w:t xml:space="preserve"> </w:t>
      </w:r>
      <w:r w:rsidR="00625514">
        <w:rPr>
          <w:lang w:val="en-US"/>
        </w:rPr>
        <w:t>s</w:t>
      </w:r>
      <w:r w:rsidR="00E37E78">
        <w:rPr>
          <w:lang w:val="en-US"/>
        </w:rPr>
        <w:t xml:space="preserve">imilar effects </w:t>
      </w:r>
      <w:r w:rsidR="00ED24E9">
        <w:rPr>
          <w:lang w:val="en-US"/>
        </w:rPr>
        <w:t>were</w:t>
      </w:r>
      <w:r w:rsidR="00E37E78">
        <w:rPr>
          <w:lang w:val="en-US"/>
        </w:rPr>
        <w:t xml:space="preserve"> seen with p</w:t>
      </w:r>
      <w:r w:rsidR="00E37E78" w:rsidRPr="00E37E78">
        <w:rPr>
          <w:lang w:val="en-US"/>
        </w:rPr>
        <w:t xml:space="preserve">ersistent </w:t>
      </w:r>
      <w:r w:rsidR="00E37E78">
        <w:rPr>
          <w:lang w:val="en-US"/>
        </w:rPr>
        <w:t>o</w:t>
      </w:r>
      <w:r w:rsidR="00E37E78" w:rsidRPr="00E37E78">
        <w:rPr>
          <w:lang w:val="en-US"/>
        </w:rPr>
        <w:t xml:space="preserve">rganic </w:t>
      </w:r>
      <w:r w:rsidR="00E37E78">
        <w:rPr>
          <w:lang w:val="en-US"/>
        </w:rPr>
        <w:t>p</w:t>
      </w:r>
      <w:r w:rsidR="00E37E78" w:rsidRPr="00E37E78">
        <w:rPr>
          <w:lang w:val="en-US"/>
        </w:rPr>
        <w:t>ollutants (POPs)</w:t>
      </w:r>
      <w:r w:rsidR="00E37E78">
        <w:rPr>
          <w:lang w:val="en-US"/>
        </w:rPr>
        <w:t xml:space="preserve"> like </w:t>
      </w:r>
      <w:proofErr w:type="spellStart"/>
      <w:r w:rsidR="00E37E78">
        <w:rPr>
          <w:lang w:val="en-US"/>
        </w:rPr>
        <w:t>d</w:t>
      </w:r>
      <w:r w:rsidR="00E37E78" w:rsidRPr="00E37E78">
        <w:rPr>
          <w:lang w:val="en-US"/>
        </w:rPr>
        <w:t>ichlorodiphenyltrichloroethan</w:t>
      </w:r>
      <w:proofErr w:type="spellEnd"/>
      <w:r w:rsidR="00E37E78" w:rsidRPr="00E37E78">
        <w:rPr>
          <w:lang w:val="en-US"/>
        </w:rPr>
        <w:t xml:space="preserve"> </w:t>
      </w:r>
      <w:r w:rsidR="00E37E78">
        <w:rPr>
          <w:lang w:val="en-US"/>
        </w:rPr>
        <w:t xml:space="preserve">(DDT) and </w:t>
      </w:r>
      <w:r w:rsidR="00860A23">
        <w:rPr>
          <w:lang w:val="en-US"/>
        </w:rPr>
        <w:t>p</w:t>
      </w:r>
      <w:r w:rsidR="00E37E78" w:rsidRPr="00E37E78">
        <w:rPr>
          <w:lang w:val="en-US"/>
        </w:rPr>
        <w:t>olychlorinated biphenyls (PCBs)</w:t>
      </w:r>
      <w:r w:rsidR="00625514">
        <w:rPr>
          <w:lang w:val="en-US"/>
        </w:rPr>
        <w:fldChar w:fldCharType="begin"/>
      </w:r>
      <w:r w:rsidR="000A7502">
        <w:rPr>
          <w:lang w:val="en-US"/>
        </w:rPr>
        <w:instrText xml:space="preserve"> ADDIN ZOTERO_ITEM CSL_CITATION {"citationID":"HQpDVIkd","properties":{"formattedCitation":"\\super 41\\nosupersub{}","plainCitation":"41","noteIndex":0},"citationItems":[{"id":1139,"uris":["http://zotero.org/users/local/oxMpWYo5/items/SVESNIE8"],"uri":["http://zotero.org/users/local/oxMpWYo5/items/SVESNIE8"],"itemData":{"id":1139,"type":"article-journal","abstract":"Purpose of the review\nEpigenetics investigates heritable changes in gene expression occurring without changes in DNA sequence. Several epigenetic mechanisms, including DNA methylation, histone modifications, and microRNA (miRNA) expression, can change genome function under exogenous influence. Here, we review current evidence indicating that epigenetic alterations mediate toxicity from environmental chemicals.\n\nRecent findings\nIn-vitro, animal, and human investigations have identified several classes of environmental chemicals that modify epigenetic marks, including metals (cadmium, arsenic, nickel, chromium, methylmercury), peroxisome proliferators (trichloroethylene, dichloroacetic acid, trichloroacetic acid), air pollutants (particulate matter, black carbon, benzene), and endocrine-disrupting/reproductive toxicants (diethylstilbestrol, bisphenol A, persistent organic pollutants, dioxin). Most studies conducted so far have been centered on DNA methylation, whereas only a few investigations have studied environmental chemicals in relation to histone modications and miRNA.\n\nSummary\nFor several exposures, it has been proved that chemicals can alter epigenetic marks and that the same or similar epigenetic alterations can be found in patients with the disease of concern or in diseased tissues. Future prospective investigations are needed to determine whether exposed subjects develop epigenetic alterations over time and, in turn, which such alterations increase the risk of disease. Also, further research is needed to determine whether environmental epigenetic changes are transmitted transgenerationally.","container-title":"Current opinion in pediatrics","ISSN":"1040-8703","issue":"2","journalAbbreviation":"Curr Opin Pediatr","note":"PMID: 19663042\nPMCID: PMC3035853","page":"243-251","source":"PubMed Central","title":"Epigenetics and environmental chemicals","volume":"21","author":[{"family":"Baccarelli","given":"A"},{"family":"Bollati","given":"V."}],"issued":{"date-parts":[["2009",4]]}}}],"schema":"https://github.com/citation-style-language/schema/raw/master/csl-citation.json"} </w:instrText>
      </w:r>
      <w:r w:rsidR="00625514">
        <w:rPr>
          <w:lang w:val="en-US"/>
        </w:rPr>
        <w:fldChar w:fldCharType="separate"/>
      </w:r>
      <w:r w:rsidR="000A7502" w:rsidRPr="000A7502">
        <w:rPr>
          <w:rFonts w:ascii="Calibri" w:hAnsi="Calibri" w:cs="Calibri"/>
          <w:szCs w:val="24"/>
          <w:vertAlign w:val="superscript"/>
        </w:rPr>
        <w:t>41</w:t>
      </w:r>
      <w:r w:rsidR="00625514">
        <w:rPr>
          <w:lang w:val="en-US"/>
        </w:rPr>
        <w:fldChar w:fldCharType="end"/>
      </w:r>
      <w:r w:rsidR="00E37E78">
        <w:rPr>
          <w:lang w:val="en-US"/>
        </w:rPr>
        <w:t xml:space="preserve">. </w:t>
      </w:r>
      <w:r w:rsidR="006A519E">
        <w:rPr>
          <w:lang w:val="en-US"/>
        </w:rPr>
        <w:t>This is further problematic since, a</w:t>
      </w:r>
      <w:r w:rsidR="00A70CB1">
        <w:rPr>
          <w:lang w:val="en-US"/>
        </w:rPr>
        <w:t xml:space="preserve">s stated above, </w:t>
      </w:r>
      <w:r w:rsidR="0059393F">
        <w:rPr>
          <w:lang w:val="en-US"/>
        </w:rPr>
        <w:t xml:space="preserve">epimutations </w:t>
      </w:r>
      <w:r w:rsidR="0060078E">
        <w:rPr>
          <w:lang w:val="en-US"/>
        </w:rPr>
        <w:t>are</w:t>
      </w:r>
      <w:r w:rsidR="001800F7">
        <w:rPr>
          <w:lang w:val="en-US"/>
        </w:rPr>
        <w:t xml:space="preserve"> </w:t>
      </w:r>
      <w:r w:rsidR="0059393F">
        <w:rPr>
          <w:lang w:val="en-US"/>
        </w:rPr>
        <w:t>heritable du</w:t>
      </w:r>
      <w:r w:rsidR="001800F7">
        <w:rPr>
          <w:lang w:val="en-US"/>
        </w:rPr>
        <w:t xml:space="preserve">ring cell replication, but </w:t>
      </w:r>
      <w:r w:rsidR="0060078E">
        <w:rPr>
          <w:lang w:val="en-US"/>
        </w:rPr>
        <w:t xml:space="preserve">are also heritable </w:t>
      </w:r>
      <w:proofErr w:type="spellStart"/>
      <w:r w:rsidR="001800F7">
        <w:rPr>
          <w:lang w:val="en-US"/>
        </w:rPr>
        <w:t>transgenerationally</w:t>
      </w:r>
      <w:proofErr w:type="spellEnd"/>
      <w:r w:rsidR="001800F7">
        <w:rPr>
          <w:lang w:val="en-US"/>
        </w:rPr>
        <w:t xml:space="preserve"> from parent to offspring as well. D</w:t>
      </w:r>
      <w:r w:rsidR="001800F7" w:rsidRPr="00B00F15">
        <w:rPr>
          <w:lang w:val="en-US"/>
        </w:rPr>
        <w:t>iethylstilbestrol</w:t>
      </w:r>
      <w:r w:rsidR="001800F7">
        <w:rPr>
          <w:lang w:val="en-US"/>
        </w:rPr>
        <w:t xml:space="preserve">, a formerly used </w:t>
      </w:r>
      <w:r w:rsidR="001800F7" w:rsidRPr="00B00F15">
        <w:rPr>
          <w:lang w:val="en-US"/>
        </w:rPr>
        <w:t>nonsteroidal estrogen medication</w:t>
      </w:r>
      <w:r w:rsidR="00DE0D7C">
        <w:rPr>
          <w:lang w:val="en-US"/>
        </w:rPr>
        <w:t xml:space="preserve"> prescribed to pregnant women but now</w:t>
      </w:r>
      <w:r w:rsidR="001800F7">
        <w:rPr>
          <w:lang w:val="en-US"/>
        </w:rPr>
        <w:t xml:space="preserve"> known </w:t>
      </w:r>
      <w:r w:rsidR="00EB7E2C">
        <w:rPr>
          <w:lang w:val="en-US"/>
        </w:rPr>
        <w:t xml:space="preserve">to induce </w:t>
      </w:r>
      <w:r w:rsidR="00DE0D7C">
        <w:rPr>
          <w:lang w:val="en-US"/>
        </w:rPr>
        <w:t xml:space="preserve">aberrant </w:t>
      </w:r>
      <w:r w:rsidR="001800F7">
        <w:rPr>
          <w:lang w:val="en-US"/>
        </w:rPr>
        <w:t>methylation</w:t>
      </w:r>
      <w:r w:rsidR="001800F7">
        <w:rPr>
          <w:lang w:val="en-US"/>
        </w:rPr>
        <w:fldChar w:fldCharType="begin"/>
      </w:r>
      <w:r w:rsidR="000A7502">
        <w:rPr>
          <w:lang w:val="en-US"/>
        </w:rPr>
        <w:instrText xml:space="preserve"> ADDIN ZOTERO_ITEM CSL_CITATION {"citationID":"ZjpGj9uY","properties":{"formattedCitation":"\\super 42\\nosupersub{}","plainCitation":"42","noteIndex":0},"citationItems":[{"id":1071,"uris":["http://zotero.org/users/local/oxMpWYo5/items/G3HKF7E8"],"uri":["http://zotero.org/users/local/oxMpWYo5/items/G3HKF7E8"],"itemData":{"id":1071,"type":"article-journal","abstract":"Diethylstilbestrol (DES) was widely used to treat pregnant women through 1971. The reproductive tracts of their female offspring exposed to DES in utero are characterized by anatomic abnormalities. Here we show that DES administered to mice in utero produces changes in the expression pattern of several Hox genes that are involved in patterning of the reproductive tract. DES produces posterior shifts in Hox gene expression and ho-meotic anterior transformations of the reproductive tract. In human uterine or cervical cell cultures, DES induces HOXA9 or HOXA10 gene expression, respectively, to levels approximately twofold that induced by estradiol. The DES-induced expression is not inhibited by cyclohexamide. Estrogens are novel morphogens that directly regulate the expression pattern of posterior Hox genes in a manner analogous to retinoic acid regulation of anterior Hox genes. Alterations in HOX gene expression are a molecular mechanism by which DES affects reproductive tract development. Changes in Hox gene expression are a potential marker for the effects of in utero drug use that may become apparent only at late stages of development.—Block, K., Kardana, A., Igarashi, P., Taylor, H. S. In utero diethylstilbestrol (DES) exposure alters Hox gene expression in the developing mullerian system. FASEB J. 14, 1101–1108 (2000)","container-title":"The FASEB Journal","DOI":"10.1096/fasebj.14.9.1101","ISSN":"1530-6860","issue":"9","language":"en","note":"_eprint: https://onlinelibrary.wiley.com/doi/pdf/10.1096/fasebj.14.9.1101","page":"1101-1108","source":"Wiley Online Library","title":"In utero diethylstilbestrol (DES) exposure alters Hox gene expression in the developing mullerian system","volume":"14","author":[{"family":"Block","given":"Karen"},{"family":"Kardana","given":"Andrew"},{"family":"Igarashi","given":"Peter"},{"family":"Taylor","given":"Hugh S."}],"issued":{"date-parts":[["2000"]]}}}],"schema":"https://github.com/citation-style-language/schema/raw/master/csl-citation.json"} </w:instrText>
      </w:r>
      <w:r w:rsidR="001800F7">
        <w:rPr>
          <w:lang w:val="en-US"/>
        </w:rPr>
        <w:fldChar w:fldCharType="separate"/>
      </w:r>
      <w:r w:rsidR="000A7502" w:rsidRPr="000A7502">
        <w:rPr>
          <w:rFonts w:ascii="Calibri" w:hAnsi="Calibri" w:cs="Calibri"/>
          <w:szCs w:val="24"/>
          <w:vertAlign w:val="superscript"/>
        </w:rPr>
        <w:t>42</w:t>
      </w:r>
      <w:r w:rsidR="001800F7">
        <w:rPr>
          <w:lang w:val="en-US"/>
        </w:rPr>
        <w:fldChar w:fldCharType="end"/>
      </w:r>
      <w:r w:rsidR="001800F7">
        <w:rPr>
          <w:lang w:val="en-US"/>
        </w:rPr>
        <w:t xml:space="preserve">, has shown links to breast cancer </w:t>
      </w:r>
      <w:r w:rsidR="00A5736E">
        <w:rPr>
          <w:lang w:val="en-US"/>
        </w:rPr>
        <w:t xml:space="preserve">in </w:t>
      </w:r>
      <w:r w:rsidR="00DE0D7C">
        <w:rPr>
          <w:lang w:val="en-US"/>
        </w:rPr>
        <w:t xml:space="preserve">their </w:t>
      </w:r>
      <w:r w:rsidR="00A5736E">
        <w:rPr>
          <w:lang w:val="en-US"/>
        </w:rPr>
        <w:t>children</w:t>
      </w:r>
      <w:r w:rsidR="00DE0D7C">
        <w:rPr>
          <w:lang w:val="en-US"/>
        </w:rPr>
        <w:fldChar w:fldCharType="begin"/>
      </w:r>
      <w:r w:rsidR="000A7502">
        <w:rPr>
          <w:lang w:val="en-US"/>
        </w:rPr>
        <w:instrText xml:space="preserve"> ADDIN ZOTERO_ITEM CSL_CITATION {"citationID":"6VpYB7jh","properties":{"formattedCitation":"\\super 43\\nosupersub{}","plainCitation":"43","noteIndex":0},"citationItems":[{"id":1065,"uris":["http://zotero.org/users/local/oxMpWYo5/items/7Y4VWINJ"],"uri":["http://zotero.org/users/local/oxMpWYo5/items/7Y4VWINJ"],"itemData":{"id":1065,"type":"article-journal","abstract":"The idea that susceptibility to breast cancer is determined not only through inherited germline mutations but also by epigenetic changes induced by alterations in hormonal environment during fetal development is gaining increasing support. Using findings obtained in human and animal studies, this review addresses the mechanisms that may explain why daughters of mothers who took synthetic estrogen diethylstilbestrol (DES) during pregnancy have two times higher breast cancer risk than women who were not exposed to it. The mechanisms likely involve epigenetic alterations, such as increased DNA methylation and modifications in histones and microRNA expression. Further, these alterations may target genes that regulate stem cells and prevent differentiation of their daughter cells. Recent findings in a preclinical model suggest that not only are women exposed to DES in utero at an increased risk of developing breast cancer, but this risk may extend to their daughters and granddaughters as well. It is critical, therefore, to determine if the increased risk is driven by epigenetic alterations in genes that increase susceptibility to breast cancer and if these alterations are reversible.","container-title":"Breast Cancer Research","DOI":"10.1186/bcr3649","ISSN":"1465-542X","issue":"2","journalAbbreviation":"Breast Cancer Research","page":"208","source":"BioMed Central","title":"Maternal exposure to diethylstilbestrol during pregnancy and increased breast cancer risk in daughters","volume":"16","author":[{"family":"Hilakivi-Clarke","given":"Leena"}],"issued":{"date-parts":[["2014",4,30]]}}}],"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3</w:t>
      </w:r>
      <w:r w:rsidR="00DE0D7C">
        <w:rPr>
          <w:lang w:val="en-US"/>
        </w:rPr>
        <w:fldChar w:fldCharType="end"/>
      </w:r>
      <w:r w:rsidR="00A5736E">
        <w:rPr>
          <w:lang w:val="en-US"/>
        </w:rPr>
        <w:t xml:space="preserve"> </w:t>
      </w:r>
      <w:r w:rsidR="001800F7">
        <w:rPr>
          <w:lang w:val="en-US"/>
        </w:rPr>
        <w:t xml:space="preserve">and ADHD in </w:t>
      </w:r>
      <w:r w:rsidR="00DE0D7C">
        <w:rPr>
          <w:lang w:val="en-US"/>
        </w:rPr>
        <w:t xml:space="preserve">their </w:t>
      </w:r>
      <w:r w:rsidR="00A5736E">
        <w:rPr>
          <w:lang w:val="en-US"/>
        </w:rPr>
        <w:t>grandchildren</w:t>
      </w:r>
      <w:r w:rsidR="00DE0D7C">
        <w:rPr>
          <w:lang w:val="en-US"/>
        </w:rPr>
        <w:fldChar w:fldCharType="begin"/>
      </w:r>
      <w:r w:rsidR="000A7502">
        <w:rPr>
          <w:lang w:val="en-US"/>
        </w:rPr>
        <w:instrText xml:space="preserve"> ADDIN ZOTERO_ITEM CSL_CITATION {"citationID":"Y047hhRV","properties":{"formattedCitation":"\\super 44\\nosupersub{}","plainCitation":"44","noteIndex":0},"citationItems":[{"id":1068,"uris":["http://zotero.org/users/local/oxMpWYo5/items/FKP4ZM7W"],"uri":["http://zotero.org/users/local/oxMpWYo5/items/FKP4ZM7W"],"itemData":{"id":1068,"type":"article-journal","abstract":"Animal evidence suggests that endocrine disruptors affect germline cells and neurodevelopment. However, to date, the third-generation neurodevelopmental outcomes in humans have not been examined.To explore the potential consequences of exposure to diethylstilbestrol or DES across generations—specifically, third-generation neurodevelopment.This cohort study uses self-reported health information, such as exposure to diethylstilbestrol during pregnancy and attention-deficit/hyperactivity disorder (ADHD) diagnosis, from 47 540 participants enrolled in the ongoing Nurses’ Health Study II. The 3 generations analyzed in this study were the participants (F1 generation), their mothers (F0 generation), and their live-born children (F2 generation).Participant- and mother-reported exposure to diethylstilbestrol during pregnancy and physician-diagnosed child ADHD.The total number of women included in this study was 47 540. Of the 47 540 F0 mothers, 861 (1.8%) used diethylstilbestrol and 46 679 (98.2%) did not while pregnant with the F1 participants. Use of diethylstylbestrol by F0 mothers was associated with an increased risk of ADHD among the F2 generation: 7.7% vs 5.2%, adjusted odds ratio (OR), 1.36 (95% CI, 1.10-1.67) and an OR of 1.63 (95% CI, 1.18-2.25) if diethylstilbestrol was taken during the first trimester of pregnancy. No effect modification was observed by the F2 children’s sex.This study provides evidence that diethylstilbestrol exposure is associated with multigenerational neurodevelopmental deficits. The doses and potency level of environmental endocrine disruptors to which humans are exposed are lower than those of diethylstilbestrol, but the prevalence of such exposure and the possibility of cumulative action are potentially high and thus warrant consideration.","container-title":"JAMA Pediatrics","DOI":"10.1001/jamapediatrics.2018.0727","ISSN":"2168-6203","issue":"7","journalAbbreviation":"JAMA Pediatrics","page":"670-677","source":"Silverchair","title":"Association of Exposure to Diethylstilbestrol During Pregnancy With Multigenerational Neurodevelopmental Deficits","volume":"172","author":[{"family":"Kioumourtzoglou","given":"Marianthi-Anna"},{"family":"Coull","given":"Brent A."},{"family":"O’Reilly","given":"Éilis J."},{"family":"Ascherio","given":"Alberto"},{"family":"Weisskopf","given":"Marc G."}],"issued":{"date-parts":[["2018",7,1]]}}}],"schema":"https://github.com/citation-style-language/schema/raw/master/csl-citation.json"} </w:instrText>
      </w:r>
      <w:r w:rsidR="00DE0D7C">
        <w:rPr>
          <w:lang w:val="en-US"/>
        </w:rPr>
        <w:fldChar w:fldCharType="separate"/>
      </w:r>
      <w:r w:rsidR="000A7502" w:rsidRPr="000A7502">
        <w:rPr>
          <w:rFonts w:ascii="Calibri" w:hAnsi="Calibri" w:cs="Calibri"/>
          <w:szCs w:val="24"/>
          <w:vertAlign w:val="superscript"/>
        </w:rPr>
        <w:t>44</w:t>
      </w:r>
      <w:r w:rsidR="00DE0D7C">
        <w:rPr>
          <w:lang w:val="en-US"/>
        </w:rPr>
        <w:fldChar w:fldCharType="end"/>
      </w:r>
      <w:r w:rsidR="00A5736E">
        <w:rPr>
          <w:lang w:val="en-US"/>
        </w:rPr>
        <w:t>.</w:t>
      </w:r>
      <w:r w:rsidR="00BB039A">
        <w:rPr>
          <w:lang w:val="en-US"/>
        </w:rPr>
        <w:t xml:space="preserve"> </w:t>
      </w:r>
      <w:r w:rsidR="00181FAB">
        <w:rPr>
          <w:lang w:val="en-US"/>
        </w:rPr>
        <w:t xml:space="preserve">Aberrant epimutations have significant, and likely understated, contribution to human disease. </w:t>
      </w:r>
    </w:p>
    <w:p w14:paraId="5051CEAF" w14:textId="7711DA6D" w:rsidR="00813C15" w:rsidRDefault="00813C15" w:rsidP="005206DF">
      <w:pPr>
        <w:pStyle w:val="Heading2"/>
        <w:jc w:val="both"/>
        <w:rPr>
          <w:lang w:val="en-US"/>
        </w:rPr>
      </w:pPr>
      <w:bookmarkStart w:id="12" w:name="_Toc88049350"/>
      <w:r>
        <w:rPr>
          <w:lang w:val="en-US"/>
        </w:rPr>
        <w:t xml:space="preserve">Implications to </w:t>
      </w:r>
      <w:r w:rsidR="00B3143A">
        <w:rPr>
          <w:lang w:val="en-US"/>
        </w:rPr>
        <w:t>disease</w:t>
      </w:r>
      <w:bookmarkEnd w:id="12"/>
    </w:p>
    <w:p w14:paraId="15F7CB6A" w14:textId="6D0485D3" w:rsidR="00475333" w:rsidRDefault="00975E47" w:rsidP="00475333">
      <w:pPr>
        <w:rPr>
          <w:lang w:val="en-US"/>
        </w:rPr>
      </w:pPr>
      <w:r>
        <w:rPr>
          <w:lang w:val="en-US"/>
        </w:rPr>
        <w:t xml:space="preserve">There are numerous diseases solely attributed to epigenetic abnormalities. </w:t>
      </w:r>
      <w:r w:rsidR="00916CB5">
        <w:rPr>
          <w:lang w:val="en-US"/>
        </w:rPr>
        <w:t>These often happen via g</w:t>
      </w:r>
      <w:r w:rsidR="00916CB5" w:rsidRPr="00916CB5">
        <w:rPr>
          <w:lang w:val="en-US"/>
        </w:rPr>
        <w:t>enomic imprinting</w:t>
      </w:r>
      <w:r w:rsidR="00916CB5">
        <w:rPr>
          <w:lang w:val="en-US"/>
        </w:rPr>
        <w:t xml:space="preserve">, where </w:t>
      </w:r>
      <w:r w:rsidR="00A42997">
        <w:rPr>
          <w:lang w:val="en-US"/>
        </w:rPr>
        <w:t xml:space="preserve">genes are differentially expressed based </w:t>
      </w:r>
      <w:r w:rsidR="00FA595A">
        <w:rPr>
          <w:lang w:val="en-US"/>
        </w:rPr>
        <w:t>on which parent the gene was inherited from</w:t>
      </w:r>
      <w:r w:rsidR="00FA595A">
        <w:rPr>
          <w:lang w:val="en-US"/>
        </w:rPr>
        <w:fldChar w:fldCharType="begin"/>
      </w:r>
      <w:r w:rsidR="000A7502">
        <w:rPr>
          <w:lang w:val="en-US"/>
        </w:rPr>
        <w:instrText xml:space="preserve"> ADDIN ZOTERO_ITEM CSL_CITATION {"citationID":"knhIpNVA","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FA595A">
        <w:rPr>
          <w:lang w:val="en-US"/>
        </w:rPr>
        <w:fldChar w:fldCharType="separate"/>
      </w:r>
      <w:r w:rsidR="000A7502" w:rsidRPr="000A7502">
        <w:rPr>
          <w:rFonts w:ascii="Calibri" w:hAnsi="Calibri" w:cs="Calibri"/>
          <w:szCs w:val="24"/>
          <w:vertAlign w:val="superscript"/>
        </w:rPr>
        <w:t>45</w:t>
      </w:r>
      <w:r w:rsidR="00FA595A">
        <w:rPr>
          <w:lang w:val="en-US"/>
        </w:rPr>
        <w:fldChar w:fldCharType="end"/>
      </w:r>
      <w:r w:rsidR="00FA595A">
        <w:rPr>
          <w:lang w:val="en-US"/>
        </w:rPr>
        <w:t xml:space="preserve">. </w:t>
      </w:r>
      <w:r w:rsidR="00D21735">
        <w:rPr>
          <w:lang w:val="en-US"/>
        </w:rPr>
        <w:t>For instance, i</w:t>
      </w:r>
      <w:r w:rsidR="00D21735" w:rsidRPr="00D21735">
        <w:rPr>
          <w:lang w:val="en-US"/>
        </w:rPr>
        <w:t>nsulin-</w:t>
      </w:r>
      <w:r w:rsidR="00D21735">
        <w:rPr>
          <w:lang w:val="en-US"/>
        </w:rPr>
        <w:t>l</w:t>
      </w:r>
      <w:r w:rsidR="00D21735" w:rsidRPr="00D21735">
        <w:rPr>
          <w:lang w:val="en-US"/>
        </w:rPr>
        <w:t xml:space="preserve">ike </w:t>
      </w:r>
      <w:r w:rsidR="00D21735">
        <w:rPr>
          <w:lang w:val="en-US"/>
        </w:rPr>
        <w:t>g</w:t>
      </w:r>
      <w:r w:rsidR="00D21735" w:rsidRPr="00D21735">
        <w:rPr>
          <w:lang w:val="en-US"/>
        </w:rPr>
        <w:t xml:space="preserve">rowth </w:t>
      </w:r>
      <w:r w:rsidR="00D21735">
        <w:rPr>
          <w:lang w:val="en-US"/>
        </w:rPr>
        <w:t>f</w:t>
      </w:r>
      <w:r w:rsidR="00D21735" w:rsidRPr="00D21735">
        <w:rPr>
          <w:lang w:val="en-US"/>
        </w:rPr>
        <w:t>actor 2</w:t>
      </w:r>
      <w:r w:rsidR="00D21735">
        <w:rPr>
          <w:lang w:val="en-US"/>
        </w:rPr>
        <w:t xml:space="preserve"> is only expressed from the paternal allele</w:t>
      </w:r>
      <w:r w:rsidR="00D21735">
        <w:rPr>
          <w:lang w:val="en-US"/>
        </w:rPr>
        <w:fldChar w:fldCharType="begin"/>
      </w:r>
      <w:r w:rsidR="000A7502">
        <w:rPr>
          <w:lang w:val="en-US"/>
        </w:rPr>
        <w:instrText xml:space="preserve"> ADDIN ZOTERO_ITEM CSL_CITATION {"citationID":"LqDzFNX7","properties":{"formattedCitation":"\\super 46\\nosupersub{}","plainCitation":"46","noteIndex":0},"citationItems":[{"id":1199,"uris":["http://zotero.org/users/local/oxMpWYo5/items/P7HAVHXS"],"uri":["http://zotero.org/users/local/oxMpWYo5/items/P7HAVHXS"],"itemData":{"id":1199,"type":"article-journal","abstract":"&lt;b&gt;&lt;i&gt;Background:&lt;/i&gt;&lt;/b&gt; Insulin-like growth factor 2 (IGF2) is a protein hormone known to regulate cell proliferation, growth, migration, differentiation and survival. The gene is parentally imprinted in the sense that transcripts are almost exclusively derived from the paternal allele. Loss of imprinting of the IGF2 gene is a recurrent observation in growth disorders that combine overgrowth with a variety of malignant tumours. Moreover, IGF2 has been proposed to play a role in the development of a variety of seemingly unrelated cancers that play an important role in geriatric medicine, e.g. breast cancer, colon cancer and lung cancer. Finally, IGF2 has been implicated in cardiovascular disease, since, for example, IGF2 has been shown to influence the size of atherosclerotic lesions. &lt;b&gt;&lt;i&gt;Objective:&lt;/i&gt;&lt;/b&gt; To summarize current knowledge about IGF2, its interactions with binding proteins and receptors and connections with key diseases. &lt;b&gt;&lt;i&gt;Methods:&lt;/i&gt;&lt;/b&gt; The contents of this paper were based on reviews of existing literature within the field. &lt;b&gt;&lt;i&gt;Results:&lt;/i&gt;&lt;/b&gt; There is a substantial amount of research linking IGF2 to growth disorders, cancer and to a much lesser degree cardiovascular disease. Some of the studies on IGF2 and tumour growth have yielded conflicting results, for instance regarding its effect on apoptosis. &lt;b&gt;&lt;i&gt;Conclusion:&lt;/i&gt;&lt;/b&gt; Today, our knowledge on how IGF2 is composed and interacts with receptors has come a long way. However, there is comparatively little information on how IGF2 affects tumour growth and cardiovascular diseases such as atherosclerosis. Thus, further research will be needed to elucidate the impact of IGF2 on key diseases.","container-title":"Gerontology","DOI":"10.1159/000343995","ISSN":"0304-324X, 1423-0003","issue":"3","journalAbbreviation":"GER","language":"english","note":"publisher: Karger Publishers\nPMID: 23257688","page":"240-249","source":"www.karger.com","title":"Insulin-Like Growth Factor 2 in Development and Disease: A Mini-Review","title-short":"Insulin-Like Growth Factor 2 in Development and Disease","volume":"59","author":[{"family":"Bergman","given":"Daniel"},{"family":"Halje","given":"Matilda"},{"family":"Nordin","given":"Matilda"},{"family":"Engström","given":"Wilhelm"}],"issued":{"date-parts":[["2013"]]}}}],"schema":"https://github.com/citation-style-language/schema/raw/master/csl-citation.json"} </w:instrText>
      </w:r>
      <w:r w:rsidR="00D21735">
        <w:rPr>
          <w:lang w:val="en-US"/>
        </w:rPr>
        <w:fldChar w:fldCharType="separate"/>
      </w:r>
      <w:r w:rsidR="000A7502" w:rsidRPr="000A7502">
        <w:rPr>
          <w:rFonts w:ascii="Calibri" w:hAnsi="Calibri" w:cs="Calibri"/>
          <w:szCs w:val="24"/>
          <w:vertAlign w:val="superscript"/>
        </w:rPr>
        <w:t>46</w:t>
      </w:r>
      <w:r w:rsidR="00D21735">
        <w:rPr>
          <w:lang w:val="en-US"/>
        </w:rPr>
        <w:fldChar w:fldCharType="end"/>
      </w:r>
      <w:r w:rsidR="00D21735">
        <w:rPr>
          <w:lang w:val="en-US"/>
        </w:rPr>
        <w:t xml:space="preserve">. </w:t>
      </w:r>
      <w:r w:rsidR="00916CB5">
        <w:rPr>
          <w:lang w:val="en-US"/>
        </w:rPr>
        <w:t xml:space="preserve">The end result is similar to X-chromosome inactivation, though this happens </w:t>
      </w:r>
      <w:r w:rsidR="00A42997">
        <w:rPr>
          <w:lang w:val="en-US"/>
        </w:rPr>
        <w:t>via</w:t>
      </w:r>
      <w:r w:rsidR="00916CB5">
        <w:rPr>
          <w:lang w:val="en-US"/>
        </w:rPr>
        <w:t xml:space="preserve"> an unrelated process</w:t>
      </w:r>
      <w:r w:rsidR="00246867">
        <w:rPr>
          <w:lang w:val="en-US"/>
        </w:rPr>
        <w:fldChar w:fldCharType="begin"/>
      </w:r>
      <w:r w:rsidR="00246867">
        <w:rPr>
          <w:lang w:val="en-US"/>
        </w:rPr>
        <w:instrText xml:space="preserve"> ADDIN ZOTERO_ITEM CSL_CITATION {"citationID":"wJq4n2h6","properties":{"formattedCitation":"\\super 2\\nosupersub{}","plainCitation":"2","noteIndex":0},"citationItems":[{"id":924,"uris":["http://zotero.org/users/local/oxMpWYo5/items/9SVPCF5T"],"uri":["http://zotero.org/users/local/oxMpWYo5/items/9SVPCF5T"],"itemData":{"id":924,"type":"article-journal","abstract":"X-chromosome inactivation occurs randomly for one of the two X chromosomes in female cells during development. Inactivation occurs when RNA transcribed from the Xist gene on the X chromosome from which it is expressed spreads to coat the whole X chromosome. In the first issue of Epigenetics and Chromatin, Nesterova and colleagues investigate the role of the RNA interference pathway enzyme Dicer in DNA methylation of the Xist promoter.","container-title":"Journal of Biology","DOI":"10.1186/jbiol95","ISSN":"1475-4924","issue":"8","journalAbbreviation":"Journal of Biology","page":"30","source":"BioMed Central","title":"X-chromosome inactivation: the molecular basis of silencing","title-short":"X-chromosome inactivation","volume":"7","author":[{"family":"Panning","given":"Barbara"}],"issued":{"date-parts":[["2008",10,27]]}}}],"schema":"https://github.com/citation-style-language/schema/raw/master/csl-citation.json"} </w:instrText>
      </w:r>
      <w:r w:rsidR="00246867">
        <w:rPr>
          <w:lang w:val="en-US"/>
        </w:rPr>
        <w:fldChar w:fldCharType="separate"/>
      </w:r>
      <w:r w:rsidR="00246867" w:rsidRPr="00A42997">
        <w:rPr>
          <w:rFonts w:ascii="Calibri" w:hAnsi="Calibri" w:cs="Calibri"/>
          <w:szCs w:val="24"/>
          <w:vertAlign w:val="superscript"/>
        </w:rPr>
        <w:t>2</w:t>
      </w:r>
      <w:r w:rsidR="00246867">
        <w:rPr>
          <w:lang w:val="en-US"/>
        </w:rPr>
        <w:fldChar w:fldCharType="end"/>
      </w:r>
      <w:r w:rsidR="00916CB5">
        <w:rPr>
          <w:lang w:val="en-US"/>
        </w:rPr>
        <w:t>.</w:t>
      </w:r>
      <w:r w:rsidR="00DF7E2F">
        <w:rPr>
          <w:lang w:val="en-US"/>
        </w:rPr>
        <w:t xml:space="preserve"> </w:t>
      </w:r>
      <w:r w:rsidR="00B86FF6">
        <w:rPr>
          <w:lang w:val="en-US"/>
        </w:rPr>
        <w:t>If a gene is incorrectly imprinted, disease can result</w:t>
      </w:r>
      <w:r w:rsidR="00C62BA5">
        <w:rPr>
          <w:lang w:val="en-US"/>
        </w:rPr>
        <w:fldChar w:fldCharType="begin"/>
      </w:r>
      <w:r w:rsidR="000A7502">
        <w:rPr>
          <w:lang w:val="en-US"/>
        </w:rPr>
        <w:instrText xml:space="preserve"> ADDIN ZOTERO_ITEM CSL_CITATION {"citationID":"H5sWmjV5","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C62BA5">
        <w:rPr>
          <w:lang w:val="en-US"/>
        </w:rPr>
        <w:fldChar w:fldCharType="separate"/>
      </w:r>
      <w:r w:rsidR="000A7502" w:rsidRPr="000A7502">
        <w:rPr>
          <w:rFonts w:ascii="Calibri" w:hAnsi="Calibri" w:cs="Calibri"/>
          <w:szCs w:val="24"/>
          <w:vertAlign w:val="superscript"/>
        </w:rPr>
        <w:t>45</w:t>
      </w:r>
      <w:r w:rsidR="00C62BA5">
        <w:rPr>
          <w:lang w:val="en-US"/>
        </w:rPr>
        <w:fldChar w:fldCharType="end"/>
      </w:r>
      <w:r w:rsidR="00B86FF6">
        <w:rPr>
          <w:lang w:val="en-US"/>
        </w:rPr>
        <w:t xml:space="preserve">. </w:t>
      </w:r>
      <w:r w:rsidR="00C62BA5">
        <w:rPr>
          <w:lang w:val="en-US"/>
        </w:rPr>
        <w:t>However, disease is not limited to direct epigenetic defects. Immune cells show epigenetic rep</w:t>
      </w:r>
      <w:r w:rsidR="00A42997">
        <w:rPr>
          <w:lang w:val="en-US"/>
        </w:rPr>
        <w:t xml:space="preserve">rogramming </w:t>
      </w:r>
      <w:r w:rsidR="00C62BA5">
        <w:rPr>
          <w:lang w:val="en-US"/>
        </w:rPr>
        <w:t xml:space="preserve">during </w:t>
      </w:r>
      <w:r w:rsidR="00C62BA5" w:rsidRPr="00C62BA5">
        <w:rPr>
          <w:lang w:val="en-US"/>
        </w:rPr>
        <w:t>development, activation, and differentiation</w:t>
      </w:r>
      <w:r w:rsidR="00A42997">
        <w:rPr>
          <w:lang w:val="en-US"/>
        </w:rPr>
        <w:fldChar w:fldCharType="begin"/>
      </w:r>
      <w:r w:rsidR="000A7502">
        <w:rPr>
          <w:lang w:val="en-US"/>
        </w:rPr>
        <w:instrText xml:space="preserve"> ADDIN ZOTERO_ITEM CSL_CITATION {"citationID":"VSrUuacG","properties":{"formattedCitation":"\\super 47\\nosupersub{}","plainCitation":"47","noteIndex":0},"citationItems":[{"id":1191,"uris":["http://zotero.org/users/local/oxMpWYo5/items/2WWK5CYJ"],"uri":["http://zotero.org/users/local/oxMpWYo5/items/2WWK5CYJ"],"itemData":{"id":1191,"type":"article-journal","container-title":"The Journal of Clinical Investigation","DOI":"10.1172/JCI124619","ISSN":"0021-9738","issue":"8","journalAbbreviation":"J Clin Invest","language":"en","note":"publisher: American Society for Clinical Investigation\nPMID: 0","page":"2994-3005","source":"www.jci.org","title":"Epigenetic reprogramming of immune cells in injury, repair, and resolution","volume":"129","author":[{"family":"Placek","given":"Katarzyna"},{"family":"Schultze","given":"Joachim L."},{"family":"Aschenbrenner","given":"Anna C."}],"issued":{"date-parts":[["2019",8,1]]}}}],"schema":"https://github.com/citation-style-language/schema/raw/master/csl-citation.json"} </w:instrText>
      </w:r>
      <w:r w:rsidR="00A42997">
        <w:rPr>
          <w:lang w:val="en-US"/>
        </w:rPr>
        <w:fldChar w:fldCharType="separate"/>
      </w:r>
      <w:r w:rsidR="000A7502" w:rsidRPr="000A7502">
        <w:rPr>
          <w:rFonts w:ascii="Calibri" w:hAnsi="Calibri" w:cs="Calibri"/>
          <w:szCs w:val="24"/>
          <w:vertAlign w:val="superscript"/>
        </w:rPr>
        <w:t>47</w:t>
      </w:r>
      <w:r w:rsidR="00A42997">
        <w:rPr>
          <w:lang w:val="en-US"/>
        </w:rPr>
        <w:fldChar w:fldCharType="end"/>
      </w:r>
      <w:r w:rsidR="00A42997">
        <w:rPr>
          <w:lang w:val="en-US"/>
        </w:rPr>
        <w:t xml:space="preserve">, so epimutations </w:t>
      </w:r>
      <w:r w:rsidR="000E1E33">
        <w:rPr>
          <w:lang w:val="en-US"/>
        </w:rPr>
        <w:t>may</w:t>
      </w:r>
      <w:r w:rsidR="00A42997">
        <w:rPr>
          <w:lang w:val="en-US"/>
        </w:rPr>
        <w:t xml:space="preserve"> indirectly affect the outcomes of all diseases.</w:t>
      </w:r>
      <w:bookmarkStart w:id="13" w:name="_Toc88049351"/>
    </w:p>
    <w:p w14:paraId="68E8AF1E" w14:textId="12C47637" w:rsidR="00F42443" w:rsidRDefault="00F42443" w:rsidP="00475333">
      <w:pPr>
        <w:pStyle w:val="Heading3"/>
        <w:rPr>
          <w:lang w:val="en-US"/>
        </w:rPr>
      </w:pPr>
      <w:r>
        <w:rPr>
          <w:lang w:val="en-US"/>
        </w:rPr>
        <w:t>Cancer</w:t>
      </w:r>
      <w:bookmarkEnd w:id="13"/>
    </w:p>
    <w:p w14:paraId="4625882B" w14:textId="687CCB37" w:rsidR="002F7B56" w:rsidRDefault="00FF307E" w:rsidP="00FD427A">
      <w:pPr>
        <w:rPr>
          <w:lang w:val="en-US"/>
        </w:rPr>
      </w:pPr>
      <w:r>
        <w:rPr>
          <w:lang w:val="en-US"/>
        </w:rPr>
        <w:t xml:space="preserve">Aberrant </w:t>
      </w:r>
      <w:r w:rsidR="00ED2AF1">
        <w:rPr>
          <w:lang w:val="en-US"/>
        </w:rPr>
        <w:t>methylation is ubiquitous in cancer</w:t>
      </w:r>
      <w:r w:rsidR="008739A3">
        <w:rPr>
          <w:lang w:val="en-US"/>
        </w:rPr>
        <w:t xml:space="preserve">, typically showing </w:t>
      </w:r>
      <w:r w:rsidR="00A52BF7">
        <w:rPr>
          <w:lang w:val="en-US"/>
        </w:rPr>
        <w:t>global hypomethylation and localized hypermethylation</w:t>
      </w:r>
      <w:r w:rsidR="008739A3">
        <w:rPr>
          <w:lang w:val="en-US"/>
        </w:rPr>
        <w:t xml:space="preserve"> in </w:t>
      </w:r>
      <w:r w:rsidR="008739A3" w:rsidRPr="008739A3">
        <w:rPr>
          <w:lang w:val="en-US"/>
        </w:rPr>
        <w:t>CpG islands</w:t>
      </w:r>
      <w:r w:rsidR="008739A3">
        <w:rPr>
          <w:lang w:val="en-US"/>
        </w:rPr>
        <w:fldChar w:fldCharType="begin"/>
      </w:r>
      <w:r w:rsidR="000A7502">
        <w:rPr>
          <w:lang w:val="en-US"/>
        </w:rPr>
        <w:instrText xml:space="preserve"> ADDIN ZOTERO_ITEM CSL_CITATION {"citationID":"7e2W70Kq","properties":{"formattedCitation":"\\super 48\\nosupersub{}","plainCitation":"48","noteIndex":0},"citationItems":[{"id":1188,"uris":["http://zotero.org/users/local/oxMpWYo5/items/YGQ3XDZ4"],"uri":["http://zotero.org/users/local/oxMpWYo5/items/YGQ3XDZ4"],"itemData":{"id":1188,"type":"article-journal","abstract":"Cancer-associated DNA hypomethylation is as prevalent as cancer-linked hypermethylation, but these two types of epigenetic abnormalities usually seem to affect different DNA sequences. Much more of the genome is generally subject to undermethylation rather than overmethylation. Genomic hypermethylation in cancer has been observed most often in CpG islands in gene regions. In contrast, very frequent hypomethylation is seen in both highly and moderately repeated DNA sequences in cancer, including heterochromatic DNA repeats, dispersed retrotransposons, and endogenous retroviral elements. Also, unique sequences, including transcription control sequences, are often subject to cancer-associated undermethylation. The high frequency of cancer-linked DNA hypomethylation, the nature of the affected sequences, and the absence of associations with DNA hypermethylation are consistent with an independent role for DNA undermethylation in cancer formation or tumor progression. Increased karyotypic instability and activation of tumor-promoting genes by cis or trans effects, that might include altered heterochromatin-euchromatin interactions, may be important consequences of DNA hypomethylation which favor oncogenesis. The relationship of DNA hypomethylation to tumorigenesis is important to be considered in the light of cancer therapies involving decreasing DNA methylation. Inducing DNA hypomethylation may have short-term anticancer effects, but might also help speed tumor progression from cancer cells surviving the DNA demethylation chemotherapy.","container-title":"Oncogene","DOI":"10.1038/sj.onc.1205651","ISSN":"1476-5594","issue":"35","language":"en","note":"Bandiera_abtest: a\nCg_type: Nature Research Journals\nnumber: 35\nPrimary_atype: Reviews\npublisher: Nature Publishing Group","page":"5400-5413","source":"www.nature.com","title":"DNA methylation in cancer: too much, but also too little","title-short":"DNA methylation in cancer","volume":"21","author":[{"family":"Ehrlich","given":"Melanie"}],"issued":{"date-parts":[["2002",8]]}}}],"schema":"https://github.com/citation-style-language/schema/raw/master/csl-citation.json"} </w:instrText>
      </w:r>
      <w:r w:rsidR="008739A3">
        <w:rPr>
          <w:lang w:val="en-US"/>
        </w:rPr>
        <w:fldChar w:fldCharType="separate"/>
      </w:r>
      <w:r w:rsidR="000A7502" w:rsidRPr="000A7502">
        <w:rPr>
          <w:rFonts w:ascii="Calibri" w:hAnsi="Calibri" w:cs="Calibri"/>
          <w:szCs w:val="24"/>
          <w:vertAlign w:val="superscript"/>
        </w:rPr>
        <w:t>48</w:t>
      </w:r>
      <w:r w:rsidR="008739A3">
        <w:rPr>
          <w:lang w:val="en-US"/>
        </w:rPr>
        <w:fldChar w:fldCharType="end"/>
      </w:r>
      <w:r w:rsidR="008739A3">
        <w:rPr>
          <w:lang w:val="en-US"/>
        </w:rPr>
        <w:t xml:space="preserve">. </w:t>
      </w:r>
      <w:r w:rsidR="00726963">
        <w:rPr>
          <w:lang w:val="en-US"/>
        </w:rPr>
        <w:t>M</w:t>
      </w:r>
      <w:r w:rsidR="00EF47F2">
        <w:rPr>
          <w:lang w:val="en-US"/>
        </w:rPr>
        <w:t xml:space="preserve">utations in </w:t>
      </w:r>
      <w:r w:rsidR="00F70C7A">
        <w:rPr>
          <w:lang w:val="en-US"/>
        </w:rPr>
        <w:t xml:space="preserve">DNMT proteins </w:t>
      </w:r>
      <w:r w:rsidR="00EF47F2">
        <w:rPr>
          <w:lang w:val="en-US"/>
        </w:rPr>
        <w:t xml:space="preserve">have been found </w:t>
      </w:r>
      <w:r w:rsidR="00796382">
        <w:rPr>
          <w:lang w:val="en-US"/>
        </w:rPr>
        <w:t>in</w:t>
      </w:r>
      <w:r w:rsidR="00F70C7A">
        <w:rPr>
          <w:lang w:val="en-US"/>
        </w:rPr>
        <w:t xml:space="preserve"> multiple cancers (e.g.</w:t>
      </w:r>
      <w:r w:rsidR="001E5304">
        <w:rPr>
          <w:lang w:val="en-US"/>
        </w:rPr>
        <w:t>,</w:t>
      </w:r>
      <w:r w:rsidR="00F70C7A">
        <w:rPr>
          <w:lang w:val="en-US"/>
        </w:rPr>
        <w:t xml:space="preserve"> </w:t>
      </w:r>
      <w:r w:rsidR="00AE10EF">
        <w:rPr>
          <w:lang w:val="en-US"/>
        </w:rPr>
        <w:t>DNMT3A</w:t>
      </w:r>
      <w:r w:rsidR="00F70C7A">
        <w:rPr>
          <w:lang w:val="en-US"/>
        </w:rPr>
        <w:t xml:space="preserve"> in 25% of a</w:t>
      </w:r>
      <w:r w:rsidR="00F70C7A" w:rsidRPr="00F70C7A">
        <w:rPr>
          <w:lang w:val="en-US"/>
        </w:rPr>
        <w:t>cute myeloid leukemia</w:t>
      </w:r>
      <w:r w:rsidR="00F70C7A">
        <w:rPr>
          <w:lang w:val="en-US"/>
        </w:rPr>
        <w:t xml:space="preserve"> cases and </w:t>
      </w:r>
      <w:r w:rsidR="00AE10EF">
        <w:rPr>
          <w:lang w:val="en-US"/>
        </w:rPr>
        <w:t xml:space="preserve">DNMT1 </w:t>
      </w:r>
      <w:r w:rsidR="002E2FEE">
        <w:rPr>
          <w:lang w:val="en-US"/>
        </w:rPr>
        <w:t xml:space="preserve">in </w:t>
      </w:r>
      <w:r w:rsidR="00F70C7A">
        <w:rPr>
          <w:lang w:val="en-US"/>
        </w:rPr>
        <w:t xml:space="preserve">12% of </w:t>
      </w:r>
      <w:r w:rsidR="00AE10EF">
        <w:rPr>
          <w:lang w:val="en-US"/>
        </w:rPr>
        <w:t>uterine</w:t>
      </w:r>
      <w:r w:rsidR="00F70C7A">
        <w:rPr>
          <w:lang w:val="en-US"/>
        </w:rPr>
        <w:t xml:space="preserve"> cancer cases</w:t>
      </w:r>
      <w:r w:rsidR="00796382">
        <w:rPr>
          <w:lang w:val="en-US"/>
        </w:rPr>
        <w:fldChar w:fldCharType="begin"/>
      </w:r>
      <w:r w:rsidR="000A7502">
        <w:rPr>
          <w:lang w:val="en-US"/>
        </w:rPr>
        <w:instrText xml:space="preserve"> ADDIN ZOTERO_ITEM CSL_CITATION {"citationID":"HVsySgqN","properties":{"formattedCitation":"\\super 49\\nosupersub{}","plainCitation":"49","noteIndex":0},"citationItems":[{"id":916,"uris":["http://zotero.org/users/local/oxMpWYo5/items/HIEWBAZM"],"uri":["http://zotero.org/users/local/oxMpWYo5/items/HIEWBAZM"],"itemData":{"id":916,"type":"article-journal","abstract":"DNA methyltransferases are an essential class of modifiers in epigenetics. In mammals, DNMT1, DNMT3A and DNMT3B participate in DNA methylation to regulate normal biological functions, such as embryo development, cell differentiation and gene transcription. Aberrant functions of DNMTs are frequently associated with tumorigenesis. DNMT aberrations usually affect tumor-related factors, such as hypermethylated suppressor genes and genomic instability, which increase the malignancy of tumors, worsen the prognosis for patients, and greatly increase the difficulty of cancer therapy. However, the impact of DNMTs on tumors is still controversial, and therapeutic approaches targeting DNMTs are still under exploration. Here, we summarize the biological functions and paradoxes associated with DNMTs and we discuss some emerging strategies for targeting DNMTs in tumors, which may provide novel ideas for cancer therapy.","container-title":"Cancers","DOI":"10.3390/cancers12082123","ISSN":"2072-6694","issue":"8","journalAbbreviation":"Cancers (Basel)","note":"PMID: 32751889\nPMCID: PMC7465608","page":"2123","source":"PubMed Central","title":"DNA Methyltransferases in Cancer: Biology, Paradox, Aberrations, and Targeted Therapy","title-short":"DNA Methyltransferases in Cancer","volume":"12","author":[{"family":"Zhang","given":"Jiayu"},{"family":"Yang","given":"Cheng"},{"family":"Wu","given":"Chunfu"},{"family":"Cui","given":"Wei"},{"family":"Wang","given":"Lihui"}],"issued":{"date-parts":[["2020",7,31]]}}}],"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49</w:t>
      </w:r>
      <w:r w:rsidR="00796382">
        <w:rPr>
          <w:lang w:val="en-US"/>
        </w:rPr>
        <w:fldChar w:fldCharType="end"/>
      </w:r>
      <w:r w:rsidR="00AE10EF">
        <w:rPr>
          <w:lang w:val="en-US"/>
        </w:rPr>
        <w:t>)</w:t>
      </w:r>
      <w:r w:rsidR="00772694">
        <w:rPr>
          <w:lang w:val="en-US"/>
        </w:rPr>
        <w:t>, and</w:t>
      </w:r>
      <w:r w:rsidR="00AE10EF">
        <w:rPr>
          <w:lang w:val="en-US"/>
        </w:rPr>
        <w:t xml:space="preserve"> TET </w:t>
      </w:r>
      <w:r w:rsidR="00796382">
        <w:rPr>
          <w:lang w:val="en-US"/>
        </w:rPr>
        <w:t xml:space="preserve">mutations are also common </w:t>
      </w:r>
      <w:r w:rsidR="00AE10EF">
        <w:rPr>
          <w:lang w:val="en-US"/>
        </w:rPr>
        <w:t>(</w:t>
      </w:r>
      <w:r w:rsidR="005373F6">
        <w:rPr>
          <w:lang w:val="en-US"/>
        </w:rPr>
        <w:t>e.g.,</w:t>
      </w:r>
      <w:r w:rsidR="00AE10EF">
        <w:rPr>
          <w:lang w:val="en-US"/>
        </w:rPr>
        <w:t xml:space="preserve"> up to </w:t>
      </w:r>
      <w:r w:rsidR="00796382">
        <w:rPr>
          <w:lang w:val="en-US"/>
        </w:rPr>
        <w:t>42</w:t>
      </w:r>
      <w:r w:rsidR="00AE10EF">
        <w:rPr>
          <w:lang w:val="en-US"/>
        </w:rPr>
        <w:t>% of c</w:t>
      </w:r>
      <w:r w:rsidR="00AE10EF" w:rsidRPr="00AE10EF">
        <w:rPr>
          <w:lang w:val="en-US"/>
        </w:rPr>
        <w:t>hronic myelomonocytic leukemia</w:t>
      </w:r>
      <w:r w:rsidR="00AE10EF">
        <w:rPr>
          <w:lang w:val="en-US"/>
        </w:rPr>
        <w:t xml:space="preserve"> cases</w:t>
      </w:r>
      <w:r w:rsidR="00796382">
        <w:rPr>
          <w:lang w:val="en-US"/>
        </w:rPr>
        <w:fldChar w:fldCharType="begin"/>
      </w:r>
      <w:r w:rsidR="000A7502">
        <w:rPr>
          <w:lang w:val="en-US"/>
        </w:rPr>
        <w:instrText xml:space="preserve"> ADDIN ZOTERO_ITEM CSL_CITATION {"citationID":"afXvjLGo","properties":{"formattedCitation":"\\super 50\\nosupersub{}","plainCitation":"50","noteIndex":0},"citationItems":[{"id":1186,"uris":["http://zotero.org/users/local/oxMpWYo5/items/UG73I2UH"],"uri":["http://zotero.org/users/local/oxMpWYo5/items/UG73I2UH"],"itemData":{"id":1186,"type":"article-journal","abstract":"Disease alleles that activate signal transduction are common in myeloid malignancies; however, there are additional unidentified mutations that contribute to myeloid transformation. Based on the recent identification of TET2 mutations, we evaluated the mutational status of TET1, TET2, and TET3 in myeloproliferative neoplasms (MPNs), chronic myelomonocytic leukemia (CMML), and acute myeloid leukemia (AML). Sequencing of TET2 in 408 paired tumor/normal samples distinguished between 68 somatic mutations and 6 novel single nucleotide polymorphisms and identified TET2 mutations in MPN (27 of 354, 7.6%), CMML (29 of 69, 42%), AML (11 of 91, 12%), and M7 AML (1 of 28, 3.6%) samples. We did not identify somatic TET1 or TET3 mutations or TET2 promoter hypermethylation in MPNs. TET2 mutations did not cluster in genetically defined MPN, CMML, or AML subsets but were associated with decreased overall survival in AML (P = .029). These data indicate that TET2 mutations are observed in different myeloid malignancies and may be important in AML prognosis.","container-title":"Blood","DOI":"10.1182/blood-2009-03-210039","ISSN":"0006-4971","issue":"1","journalAbbreviation":"Blood","note":"PMID: 19420352\nPMCID: PMC2710942","page":"144-147","source":"PubMed Central","title":"Genetic characterization of TET1, TET2, and TET3 alterations in myeloid malignancies","volume":"114","author":[{"family":"Abdel-Wahab","given":"Omar"},{"family":"Mullally","given":"Ann"},{"family":"Hedvat","given":"Cyrus"},{"family":"Garcia-Manero","given":"Guillermo"},{"family":"Patel","given":"Jay"},{"family":"Wadleigh","given":"Martha"},{"family":"Malinge","given":"Sebastien"},{"family":"Yao","given":"JinJuan"},{"family":"Kilpivaara","given":"Outi"},{"family":"Bhat","given":"Rukhmi"},{"family":"Huberman","given":"Kety"},{"family":"Thomas","given":"Sabrena"},{"family":"Dolgalev","given":"Igor"},{"family":"Heguy","given":"Adriana"},{"family":"Paietta","given":"Elisabeth"},{"family":"Le Beau","given":"Michelle M."},{"family":"Beran","given":"Miloslav"},{"family":"Tallman","given":"Martin S."},{"family":"Ebert","given":"Benjamin L."},{"family":"Kantarjian","given":"Hagop M."},{"family":"Stone","given":"Richard M."},{"family":"Gilliland","given":"D. Gary"},{"family":"Crispino","given":"John D."},{"family":"Levine","given":"Ross L."}],"issued":{"date-parts":[["2009",7,2]]}}}],"schema":"https://github.com/citation-style-language/schema/raw/master/csl-citation.json"} </w:instrText>
      </w:r>
      <w:r w:rsidR="00796382">
        <w:rPr>
          <w:lang w:val="en-US"/>
        </w:rPr>
        <w:fldChar w:fldCharType="separate"/>
      </w:r>
      <w:r w:rsidR="000A7502" w:rsidRPr="000A7502">
        <w:rPr>
          <w:rFonts w:ascii="Calibri" w:hAnsi="Calibri" w:cs="Calibri"/>
          <w:szCs w:val="24"/>
          <w:vertAlign w:val="superscript"/>
        </w:rPr>
        <w:t>50</w:t>
      </w:r>
      <w:r w:rsidR="00796382">
        <w:rPr>
          <w:lang w:val="en-US"/>
        </w:rPr>
        <w:fldChar w:fldCharType="end"/>
      </w:r>
      <w:r w:rsidR="00AE10EF">
        <w:rPr>
          <w:lang w:val="en-US"/>
        </w:rPr>
        <w:t xml:space="preserve">). </w:t>
      </w:r>
      <w:r w:rsidR="00FD427A">
        <w:rPr>
          <w:lang w:val="en-US"/>
        </w:rPr>
        <w:t>This is</w:t>
      </w:r>
      <w:r w:rsidR="0045699F">
        <w:rPr>
          <w:lang w:val="en-US"/>
        </w:rPr>
        <w:t xml:space="preserve"> problematic </w:t>
      </w:r>
      <w:r w:rsidR="004E4674">
        <w:rPr>
          <w:lang w:val="en-US"/>
        </w:rPr>
        <w:t>with</w:t>
      </w:r>
      <w:r w:rsidR="0045699F">
        <w:rPr>
          <w:lang w:val="en-US"/>
        </w:rPr>
        <w:t xml:space="preserve"> pro-tumor and tumor-suppressing genes</w:t>
      </w:r>
      <w:r w:rsidR="000D1CDE">
        <w:rPr>
          <w:lang w:val="en-US"/>
        </w:rPr>
        <w:t xml:space="preserve"> (TSGs)</w:t>
      </w:r>
      <w:r w:rsidR="00A06E40">
        <w:rPr>
          <w:lang w:val="en-US"/>
        </w:rPr>
        <w:t xml:space="preserve">, as </w:t>
      </w:r>
      <w:r w:rsidR="00A87E78">
        <w:rPr>
          <w:lang w:val="en-US"/>
        </w:rPr>
        <w:t>single</w:t>
      </w:r>
      <w:r w:rsidR="006F1A9D">
        <w:rPr>
          <w:lang w:val="en-US"/>
        </w:rPr>
        <w:t xml:space="preserve"> epimutation</w:t>
      </w:r>
      <w:r w:rsidR="00A06E40">
        <w:rPr>
          <w:lang w:val="en-US"/>
        </w:rPr>
        <w:t>s</w:t>
      </w:r>
      <w:r w:rsidR="006F1A9D">
        <w:rPr>
          <w:lang w:val="en-US"/>
        </w:rPr>
        <w:t xml:space="preserve"> can have significant effect</w:t>
      </w:r>
      <w:r w:rsidR="00E062C1">
        <w:rPr>
          <w:lang w:val="en-US"/>
        </w:rPr>
        <w:t>:</w:t>
      </w:r>
      <w:r w:rsidR="006F1A9D">
        <w:rPr>
          <w:lang w:val="en-US"/>
        </w:rPr>
        <w:t xml:space="preserve"> </w:t>
      </w:r>
      <w:r w:rsidR="002F7B56" w:rsidRPr="00E31D10">
        <w:rPr>
          <w:lang w:val="en-US"/>
        </w:rPr>
        <w:t xml:space="preserve">hypermethylation </w:t>
      </w:r>
      <w:r w:rsidR="006F1A9D">
        <w:rPr>
          <w:lang w:val="en-US"/>
        </w:rPr>
        <w:t>of single CpG</w:t>
      </w:r>
      <w:r w:rsidR="00464977">
        <w:rPr>
          <w:lang w:val="en-US"/>
        </w:rPr>
        <w:t>s</w:t>
      </w:r>
      <w:r w:rsidR="006F1A9D">
        <w:rPr>
          <w:lang w:val="en-US"/>
        </w:rPr>
        <w:t xml:space="preserve"> is found in</w:t>
      </w:r>
      <w:r w:rsidR="002F7B56">
        <w:rPr>
          <w:lang w:val="en-US"/>
        </w:rPr>
        <w:t xml:space="preserve"> </w:t>
      </w:r>
      <w:r w:rsidR="000D1CDE">
        <w:rPr>
          <w:lang w:val="en-US"/>
        </w:rPr>
        <w:t>TSGs</w:t>
      </w:r>
      <w:r w:rsidR="002F7B56">
        <w:rPr>
          <w:lang w:val="en-US"/>
        </w:rPr>
        <w:t xml:space="preserve"> at 10x the rate in breast </w:t>
      </w:r>
      <w:r w:rsidR="006F1A9D">
        <w:rPr>
          <w:lang w:val="en-US"/>
        </w:rPr>
        <w:t>cancer patients</w:t>
      </w:r>
      <w:r w:rsidR="00464977">
        <w:rPr>
          <w:lang w:val="en-US"/>
        </w:rPr>
        <w:t xml:space="preserve"> versus controls</w:t>
      </w:r>
      <w:r w:rsidR="002F7B56">
        <w:rPr>
          <w:lang w:val="en-US"/>
        </w:rPr>
        <w:fldChar w:fldCharType="begin"/>
      </w:r>
      <w:r w:rsidR="000A7502">
        <w:rPr>
          <w:lang w:val="en-US"/>
        </w:rPr>
        <w:instrText xml:space="preserve"> ADDIN ZOTERO_ITEM CSL_CITATION {"citationID":"nlgr8aSj","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w:t>
      </w:r>
      <w:r w:rsidR="00151F34">
        <w:rPr>
          <w:lang w:val="en-US"/>
        </w:rPr>
        <w:t xml:space="preserve"> </w:t>
      </w:r>
    </w:p>
    <w:p w14:paraId="1B4610E3" w14:textId="6DA3CBA0" w:rsidR="00D115B4" w:rsidRDefault="00D115B4" w:rsidP="00FD427A">
      <w:pPr>
        <w:rPr>
          <w:lang w:val="en-US"/>
        </w:rPr>
      </w:pPr>
      <w:r>
        <w:rPr>
          <w:lang w:val="en-US"/>
        </w:rPr>
        <w:t>Genetic imprinting has a known link to cancer</w:t>
      </w:r>
      <w:r>
        <w:rPr>
          <w:lang w:val="en-US"/>
        </w:rPr>
        <w:fldChar w:fldCharType="begin"/>
      </w:r>
      <w:r w:rsidR="000A7502">
        <w:rPr>
          <w:lang w:val="en-US"/>
        </w:rPr>
        <w:instrText xml:space="preserve"> ADDIN ZOTERO_ITEM CSL_CITATION {"citationID":"NGxKeRf0","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45</w:t>
      </w:r>
      <w:r>
        <w:rPr>
          <w:lang w:val="en-US"/>
        </w:rPr>
        <w:fldChar w:fldCharType="end"/>
      </w:r>
      <w:r>
        <w:rPr>
          <w:lang w:val="en-US"/>
        </w:rPr>
        <w:t xml:space="preserve"> </w:t>
      </w:r>
    </w:p>
    <w:p w14:paraId="109836BB" w14:textId="77777777" w:rsidR="002F7B56" w:rsidRDefault="002F7B56" w:rsidP="005206DF">
      <w:pPr>
        <w:jc w:val="both"/>
        <w:rPr>
          <w:lang w:val="en-US"/>
        </w:rPr>
      </w:pPr>
    </w:p>
    <w:p w14:paraId="7B41F4FB" w14:textId="016740EB" w:rsidR="007A3240" w:rsidRDefault="007A3240" w:rsidP="005206DF">
      <w:pPr>
        <w:jc w:val="both"/>
        <w:rPr>
          <w:lang w:val="en-US"/>
        </w:rPr>
      </w:pPr>
      <w:r>
        <w:rPr>
          <w:lang w:val="en-US"/>
        </w:rPr>
        <w:t>Epigenetics can also drastically change the phenotype of cells and induce a pro-</w:t>
      </w:r>
      <w:r w:rsidR="001C3E0F">
        <w:rPr>
          <w:lang w:val="en-US"/>
        </w:rPr>
        <w:t xml:space="preserve"> or anti-</w:t>
      </w:r>
      <w:r>
        <w:rPr>
          <w:lang w:val="en-US"/>
        </w:rPr>
        <w:t>cancer state.</w:t>
      </w:r>
      <w:r w:rsidR="001C3E0F">
        <w:rPr>
          <w:lang w:val="en-US"/>
        </w:rPr>
        <w:t xml:space="preserve"> </w:t>
      </w:r>
    </w:p>
    <w:p w14:paraId="3A43F43F" w14:textId="5BFDE476" w:rsidR="007A3240" w:rsidRDefault="007A3240" w:rsidP="005206DF">
      <w:pPr>
        <w:jc w:val="both"/>
        <w:rPr>
          <w:lang w:val="en-US"/>
        </w:rPr>
      </w:pPr>
    </w:p>
    <w:p w14:paraId="363258F6" w14:textId="77777777" w:rsidR="007A3240" w:rsidRDefault="007A3240" w:rsidP="005206DF">
      <w:pPr>
        <w:jc w:val="both"/>
        <w:rPr>
          <w:lang w:val="en-US"/>
        </w:rPr>
      </w:pPr>
    </w:p>
    <w:p w14:paraId="1B06A99A" w14:textId="77777777" w:rsidR="00F91FD5" w:rsidRDefault="00F91FD5" w:rsidP="005206DF">
      <w:pPr>
        <w:jc w:val="both"/>
        <w:rPr>
          <w:lang w:val="en-US"/>
        </w:rPr>
      </w:pPr>
    </w:p>
    <w:p w14:paraId="45F724CB" w14:textId="354B47FB" w:rsidR="00EC4DF1" w:rsidRDefault="00EC4DF1" w:rsidP="005206DF">
      <w:pPr>
        <w:jc w:val="both"/>
        <w:rPr>
          <w:color w:val="222222"/>
          <w:sz w:val="27"/>
          <w:szCs w:val="27"/>
          <w:shd w:val="clear" w:color="auto" w:fill="FFFFFF"/>
        </w:rPr>
      </w:pPr>
    </w:p>
    <w:p w14:paraId="0AE6B289" w14:textId="6106EFE1" w:rsidR="00092D92" w:rsidRDefault="008D16A6" w:rsidP="00250D03">
      <w:pPr>
        <w:pStyle w:val="Heading3"/>
        <w:rPr>
          <w:lang w:val="en-US"/>
        </w:rPr>
      </w:pPr>
      <w:bookmarkStart w:id="14" w:name="_Toc88049352"/>
      <w:r>
        <w:rPr>
          <w:lang w:val="en-US"/>
        </w:rPr>
        <w:t>Glioma</w:t>
      </w:r>
      <w:bookmarkEnd w:id="14"/>
    </w:p>
    <w:p w14:paraId="1E1F1934" w14:textId="61141A3F" w:rsidR="006F3114" w:rsidRDefault="005E5F42" w:rsidP="006F3114">
      <w:r w:rsidRPr="005E5F42">
        <w:rPr>
          <w:lang w:val="en-US"/>
        </w:rPr>
        <w:t xml:space="preserve">Glioma is a devastating, rapidly progressing disease with </w:t>
      </w:r>
      <w:r>
        <w:rPr>
          <w:lang w:val="en-US"/>
        </w:rPr>
        <w:t>one of the poorest outcomes of any cancer</w:t>
      </w:r>
      <w:r>
        <w:rPr>
          <w:lang w:val="en-US"/>
        </w:rPr>
        <w:fldChar w:fldCharType="begin"/>
      </w:r>
      <w:r w:rsidR="000A7502">
        <w:rPr>
          <w:lang w:val="en-US"/>
        </w:rPr>
        <w:instrText xml:space="preserve"> ADDIN ZOTERO_ITEM CSL_CITATION {"citationID":"S7sQKfTU","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52</w:t>
      </w:r>
      <w:r>
        <w:rPr>
          <w:lang w:val="en-US"/>
        </w:rPr>
        <w:fldChar w:fldCharType="end"/>
      </w:r>
      <w:r>
        <w:rPr>
          <w:lang w:val="en-US"/>
        </w:rPr>
        <w:t>. Each year, about</w:t>
      </w:r>
      <w:r>
        <w:t xml:space="preserve"> 250 000 individuals are diagnosed with glioma (1.4% of new cancer diagnosis)</w:t>
      </w:r>
      <w:r>
        <w:fldChar w:fldCharType="begin"/>
      </w:r>
      <w:r w:rsidR="000A7502">
        <w:instrText xml:space="preserve"> ADDIN ZOTERO_ITEM CSL_CITATION {"citationID":"NtsEqRNu","properties":{"formattedCitation":"\\super 53\\nosupersub{}","plainCitation":"53","noteIndex":0},"citationItems":[{"id":1171,"uris":["http://zotero.org/users/local/oxMpWYo5/items/PNVS5P4X"],"uri":["http://zotero.org/users/local/oxMpWYo5/items/PNVS5P4X"],"itemData":{"id":1171,"type":"article-journal","abstract":"Background: Previous reports have shown that overall incidence of malignant brain and other central nervous system (CNS) tumors varied significantly by country. The aim of this study was to estimate histology-specific incidence rates by global region and assess incidence variation by histology and age.\nMethods: Using data from the Central Brain Tumor Registry of the United States (CBTRUS) and the International Agency for Research on Cancer's (IARC) Cancer Incidence in Five Continents X (including over 300 cancer registries), we calculated the age-adjusted incidence rates (AAIR) per 100000 person-years and 95% CIs for brain and other CNS tumors overall and by age groups and histology.\nResults: There were significant differences in incidence by region. Overall incidence of malignant brain tumors per 100000 person-years in the US was 5.74 (95% CI = 5.71-5.78). Incidence was lowest in Southeast Asia (AAIR = 2.55, 95% CI = 2.44-2.66), India (AAIR = 2.85, 95% CI = 2.78-2.93), and East Asia (AAIR = 3.07, 95% CI = 3.02-3.12). Incidence was highest in Northern Europe (AAIR = 6.59, 95% CI = 6.52-6.66) and Canada (AAIR = 6.53, 95% CI = 6.41-6.66). Astrocytic tumors showed the broadest variation in incidence regionally across the globe.\nConclusion: Brain and other CNS tumors are a significant source of cancer-related morbidity and mortality worldwide. Regional differences in incidence may provide clues toward genetic or environmental causes as well as a foundation for broadening knowledge of their epidemiology. Gaining a comprehensive understanding of the epidemiology of malignant brain tumors globally is critical to researchers, public health officials, disease interest groups, and clinicians and contributes to collaborative efforts in future research.","container-title":"Neuro-Oncology","DOI":"10.1093/neuonc/nox091","ISSN":"1523-5866","issue":"11","journalAbbreviation":"Neuro Oncol","language":"eng","note":"PMID: 28482030\nPMCID: PMC5737839","page":"1553-1564","source":"PubMed","title":"Global incidence of malignant brain and other central nervous system tumors by histology, 2003-2007","volume":"19","author":[{"family":"Leece","given":"Rebecca"},{"family":"Xu","given":"Jordan"},{"family":"Ostrom","given":"Quinn T."},{"family":"Chen","given":"Yanwen"},{"family":"Kruchko","given":"Carol"},{"family":"Barnholtz-Sloan","given":"Jill S."}],"issued":{"date-parts":[["2017",10,19]]}}}],"schema":"https://github.com/citation-style-language/schema/raw/master/csl-citation.json"} </w:instrText>
      </w:r>
      <w:r>
        <w:fldChar w:fldCharType="separate"/>
      </w:r>
      <w:r w:rsidR="000A7502" w:rsidRPr="000A7502">
        <w:rPr>
          <w:rFonts w:ascii="Calibri" w:hAnsi="Calibri" w:cs="Calibri"/>
          <w:szCs w:val="24"/>
          <w:vertAlign w:val="superscript"/>
        </w:rPr>
        <w:t>53</w:t>
      </w:r>
      <w:r>
        <w:fldChar w:fldCharType="end"/>
      </w:r>
      <w:r>
        <w:t xml:space="preserve">. </w:t>
      </w:r>
      <w:r>
        <w:t xml:space="preserve">The disease progresses from mild episodic effects like headaches and seizures, to </w:t>
      </w:r>
      <w:r w:rsidR="00A52F70">
        <w:t xml:space="preserve">severe functional decline including </w:t>
      </w:r>
      <w:r w:rsidRPr="005E5F42">
        <w:t xml:space="preserve">motor dysfunction and neurocognitive </w:t>
      </w:r>
      <w:r w:rsidR="00A52F70">
        <w:t>failure</w:t>
      </w:r>
      <w:r w:rsidR="00A52F70">
        <w:fldChar w:fldCharType="begin"/>
      </w:r>
      <w:r w:rsidR="000A7502">
        <w:instrText xml:space="preserve"> ADDIN ZOTERO_ITEM CSL_CITATION {"citationID":"73n75WoX","properties":{"formattedCitation":"\\super 52\\nosupersub{}","plainCitation":"52","noteIndex":0},"citationItems":[{"id":1174,"uris":["http://zotero.org/users/local/oxMpWYo5/items/GWBZ4NJ5"],"uri":["http://zotero.org/users/local/oxMpWYo5/items/GWBZ4NJ5"],"itemData":{"id":1174,"type":"article-journal","abstract":"Gliomas are primary brain tumours that are thought to derive from neuroglial stem or progenitor cells. On the basis of their histological appearance, they have been traditionally classified as astrocytic, oligodendroglial or ependymal tumours and assigned WHO grades I–IV, which indicate different degrees of malignancy. Tremendous progress in genomic, transcriptomic and epigenetic profiling has resulted in new concepts of classifying and treating gliomas. Diffusely infiltrating gliomas in adults are now separated into three overarching tumour groups with distinct natural histories, responses to treatment and outcomes: isocitrate dehydrogenase (IDH)-mutant, 1p/19q co-deleted tumours with mostly oligodendroglial morphology that are associated with the best prognosis; IDH-mutant, 1p/19q non-co-deleted tumours with mostly astrocytic histology that are associated with intermediate outcome; and IDH wild-type, mostly higher WHO grade (III or IV) tumours that are associated with poor prognosis. Gliomas in children are molecularly distinct from those in adults, the majority being WHO grade I pilocytic astrocytomas characterized by circumscribed growth, favourable prognosis and frequent BRAF gene fusions or mutations. Ependymal tumours can be molecularly subdivided into distinct epigenetic subgroups according to location and prognosis. Although surgery, radiotherapy and alkylating agent chemotherapy are still the mainstay of treatment, individually tailored strategies based on tumour-intrinsic dominant signalling pathways and antigenic tumour profiles may ultimately improve outcome. For an illustrated summary of this Primer, visit: http://go.nature.com/TXY7Ri","container-title":"Nature Reviews Disease Primers","DOI":"10.1038/nrdp.2015.17","ISSN":"2056-676X","issue":"1","journalAbbreviation":"Nat Rev Dis Primers","language":"en","note":"Bandiera_abtest: a\nCg_type: Nature Research Journals\nnumber: 1\nPrimary_atype: Reviews\npublisher: Nature Publishing Group\nSubject_term: Cancer genomics;Cancer in the nervous system;CNS cancer\nSubject_term_id: cancer-genomics;cancer-in-the-nervous-system;cns-cancer","page":"1-18","source":"www.nature.com","title":"Glioma","volume":"1","author":[{"family":"Weller","given":"Michael"},{"family":"Wick","given":"Wolfgang"},{"family":"Aldape","given":"Ken"},{"family":"Brada","given":"Michael"},{"family":"Berger","given":"Mitchell"},{"family":"Pfister","given":"Stefan M."},{"family":"Nishikawa","given":"Ryo"},{"family":"Rosenthal","given":"Mark"},{"family":"Wen","given":"Patrick Y."},{"family":"Stupp","given":"Roger"},{"family":"Reifenberger","given":"Guido"}],"issued":{"date-parts":[["2015",7,16]]}}}],"schema":"https://github.com/citation-style-language/schema/raw/master/csl-citation.json"} </w:instrText>
      </w:r>
      <w:r w:rsidR="00A52F70">
        <w:fldChar w:fldCharType="separate"/>
      </w:r>
      <w:r w:rsidR="000A7502" w:rsidRPr="000A7502">
        <w:rPr>
          <w:rFonts w:ascii="Calibri" w:hAnsi="Calibri" w:cs="Calibri"/>
          <w:szCs w:val="24"/>
          <w:vertAlign w:val="superscript"/>
        </w:rPr>
        <w:t>52</w:t>
      </w:r>
      <w:r w:rsidR="00A52F70">
        <w:fldChar w:fldCharType="end"/>
      </w:r>
      <w:r w:rsidRPr="005E5F42">
        <w:t>.</w:t>
      </w:r>
      <w:r w:rsidR="00A52F70">
        <w:t xml:space="preserve"> </w:t>
      </w:r>
      <w:r w:rsidR="00AE6873">
        <w:t xml:space="preserve">Epigenetics </w:t>
      </w:r>
      <w:r w:rsidR="00D97B03">
        <w:t xml:space="preserve">has shown to play a key </w:t>
      </w:r>
      <w:r w:rsidR="003C06F9">
        <w:t>role in glioma, f</w:t>
      </w:r>
      <w:r w:rsidR="00351B27">
        <w:t xml:space="preserve">rom </w:t>
      </w:r>
      <w:r w:rsidR="005C12F5">
        <w:t xml:space="preserve">enabling </w:t>
      </w:r>
      <w:r w:rsidR="00351B27">
        <w:t>subtype classification</w:t>
      </w:r>
      <w:r w:rsidR="00351B27">
        <w:t xml:space="preserve"> to </w:t>
      </w:r>
      <w:r w:rsidR="008843B7">
        <w:t>causing</w:t>
      </w:r>
      <w:r w:rsidR="003C06F9">
        <w:t xml:space="preserve"> key driver mutations</w:t>
      </w:r>
      <w:r w:rsidR="003C06F9">
        <w:fldChar w:fldCharType="begin"/>
      </w:r>
      <w:r w:rsidR="000A7502">
        <w:instrText xml:space="preserve"> ADDIN ZOTERO_ITEM CSL_CITATION {"citationID":"3hcnFYpo","properties":{"formattedCitation":"\\super 54\\nosupersub{}","plainCitation":"54","noteIndex":0},"citationItems":[{"id":1175,"uris":["http://zotero.org/users/local/oxMpWYo5/items/PXYBI2SR"],"uri":["http://zotero.org/users/local/oxMpWYo5/items/PXYBI2SR"],"itemData":{"id":1175,"type":"article-journal","abstract":"Gliomas are the most common malignant primary brain tumors, of which glioblastoma is the most malignant form (WHO grade IV), and notorious for treatment resistance. Over the last decade mutations in epigenetic regulator genes have been identified as key drivers of subtypes of gliomas with distinct clinical features. Most characteristic are mutations in IDH1 or IDH2 in lower grade gliomas, and histone 3 mutations in pediatric high grade gliomas that are also associated with characteristic DNA methylation patterns. Furthermore, in adult glioblastoma patients epigenetic silencing of the DNA repair gene MGMT by promoter methylation is predictive for benefit from alkylating agent therapy. These epigenetic alterations are used as biomarkers and play a central role for classification of gliomas (WHO 2016) and treatment decisions. Here we review the pivotal role of epigenetic alterations in the etiology and biology of gliomas. We summarize the complex interactions between “driver” mutations, DNA methylation, histone post-translational modifications, and overall chromatin organization, and how they inform current efforts of testing epigenetic compounds and combinations in preclinical and clinical studies.","collection-title":"Epigenetics in cancer","container-title":"Seminars in Cancer Biology","DOI":"10.1016/j.semcancer.2017.11.010","ISSN":"1044-579X","journalAbbreviation":"Seminars in Cancer Biology","language":"en","page":"50-58","source":"ScienceDirect","title":"Glioma epigenetics: From subclassification to novel treatment options","title-short":"Glioma epigenetics","volume":"51","author":[{"family":"Gusyatiner","given":"Olga"},{"family":"Hegi","given":"Monika E."}],"issued":{"date-parts":[["2018",8,1]]}}}],"schema":"https://github.com/citation-style-language/schema/raw/master/csl-citation.json"} </w:instrText>
      </w:r>
      <w:r w:rsidR="003C06F9">
        <w:fldChar w:fldCharType="separate"/>
      </w:r>
      <w:r w:rsidR="000A7502" w:rsidRPr="000A7502">
        <w:rPr>
          <w:rFonts w:ascii="Calibri" w:hAnsi="Calibri" w:cs="Calibri"/>
          <w:szCs w:val="24"/>
          <w:vertAlign w:val="superscript"/>
        </w:rPr>
        <w:t>54</w:t>
      </w:r>
      <w:r w:rsidR="003C06F9">
        <w:fldChar w:fldCharType="end"/>
      </w:r>
      <w:r w:rsidR="003C06F9">
        <w:t>.</w:t>
      </w:r>
      <w:r w:rsidR="000A0282">
        <w:t xml:space="preserve"> </w:t>
      </w:r>
      <w:r w:rsidR="00E735C0">
        <w:t>E</w:t>
      </w:r>
      <w:r w:rsidR="006F3114">
        <w:t>pigenetic imprinting has shown links to some cancers</w:t>
      </w:r>
      <w:r w:rsidR="006F3114">
        <w:fldChar w:fldCharType="begin"/>
      </w:r>
      <w:r w:rsidR="000A7502">
        <w:instrText xml:space="preserve"> ADDIN ZOTERO_ITEM CSL_CITATION {"citationID":"vTazrfEh","properties":{"formattedCitation":"\\super 45\\nosupersub{}","plainCitation":"45","noteIndex":0},"citationItems":[{"id":1203,"uris":["http://zotero.org/users/local/oxMpWYo5/items/S27EGZKI"],"uri":["http://zotero.org/users/local/oxMpWYo5/items/S27EGZKI"],"itemData":{"id":1203,"type":"article-journal","abstract":"It is well known that a variety of genetic changes influence the development and progression of cancer. These changes may result from inherited or spontaneous mutations that are not corrected by repair mechanisms prior to DNA replication. It is increasingly clear that so called epigenetic effects that do not affect the primary sequence of the genome also play an important role in tumorigenesis. This was supported initially by observations that cancer genomes undergo changes in their methylation state and that control of parental allele-specific methylation and expression of imprinted loci is lost in several cancers. Many loci acquiring aberrant methylation in cancers have since been identified and shown to be silenced by DNA methylation. In many cases, this mechanism of silencing inactivates tumour suppressors as effectively as frank mutation and is one of the cancer-predisposing hits described in Knudson's two hit hypothesis. In contrast to mutations which are essentially irreversible, methylation changes are reversible, raising the possibility of developing therapeutics based on restoring the normal methylation state to cancer-associated genes. Development of such therapeutics will require identifying loci undergoing methylation changes in cancer, understanding how their methylation influences tumorigenesis and identifying the mechanisms regulating the methylation state of the genome. The purpose of this review is to summarise what is known about these issues.","container-title":"European Journal of Human Genetics","DOI":"10.1038/sj.ejhg.5200768","ISSN":"1476-5438","issue":"1","journalAbbreviation":"Eur J Hum Genet","language":"en","note":"Bandiera_abtest: a\nCg_type: Nature Research Journals\nnumber: 1\nPrimary_atype: Reviews\npublisher: Nature Publishing Group","page":"6-16","source":"www.nature.com","title":"DNA methylation, imprinting and cancer","volume":"10","author":[{"family":"Plass","given":"Christoph"},{"family":"Soloway","given":"Paul D."}],"issued":{"date-parts":[["2002",1]]}}}],"schema":"https://github.com/citation-style-language/schema/raw/master/csl-citation.json"} </w:instrText>
      </w:r>
      <w:r w:rsidR="006F3114">
        <w:fldChar w:fldCharType="separate"/>
      </w:r>
      <w:r w:rsidR="000A7502" w:rsidRPr="000A7502">
        <w:rPr>
          <w:rFonts w:ascii="Calibri" w:hAnsi="Calibri" w:cs="Calibri"/>
          <w:szCs w:val="24"/>
          <w:vertAlign w:val="superscript"/>
        </w:rPr>
        <w:t>45</w:t>
      </w:r>
      <w:r w:rsidR="006F3114">
        <w:fldChar w:fldCharType="end"/>
      </w:r>
      <w:r w:rsidR="006F3114">
        <w:t>, but this is less clear for glioblastoma</w:t>
      </w:r>
      <w:r w:rsidR="006F3114">
        <w:fldChar w:fldCharType="begin"/>
      </w:r>
      <w:r w:rsidR="000A7502">
        <w:instrText xml:space="preserve"> ADDIN ZOTERO_ITEM CSL_CITATION {"citationID":"RquFaFXx","properties":{"formattedCitation":"\\super 55\\nosupersub{}","plainCitation":"55","noteIndex":0},"citationItems":[{"id":1206,"uris":["http://zotero.org/users/local/oxMpWYo5/items/39XNAY7G"],"uri":["http://zotero.org/users/local/oxMpWYo5/items/39XNAY7G"],"itemData":{"id":1206,"type":"article-journal","abstract":"In human glioblastoma (GBM), the presence of a small population of cells with stem cell characteristics, the glioma stem cells (GSCs), has been described. These cells have GBM potential and are responsible for the origin of the tumors. However, whether GSCs originate from normal neural stem cells (NSCs) as a consequence of genetic and epigenetic changes and/or dedifferentiation from somatic cells remains to be investigated. Genomic imprinting is an epigenetic marking process that causes genes to be expressed depending on their parental origin. The dysregulation of the imprinting pattern or the loss of genomic imprinting (LOI) have been described in different tumors including GBM, being one of the earliest and most common events that occurs in human cancers. Here we have gathered the current knowledge of the role of imprinted genes in normal NSCs function and how the imprinting process is altered in human GBM. We also review the changes at particular imprinted loci that might be involved in the development of the tumor. Understanding the mechanistic similarities in the regulation of genomic imprinting between normal NSCs and GBM cells will be helpful to identify molecular players that might be involved in the development of human GBM.","container-title":"Frontiers in Oncology","DOI":"10.3389/fonc.2021.630482","ISSN":"2234-943X","page":"618","source":"Frontiers","title":"Aberrations of Genomic Imprinting in Glioblastoma Formation","volume":"11","author":[{"family":"Lozano-Ureña","given":"Anna"},{"family":"Jiménez-Villalba","given":"Esteban"},{"family":"Pinedo-Serrano","given":"Alejandro"},{"family":"Jordán-Pla","given":"Antonio"},{"family":"Kirstein","given":"Martina"},{"family":"Ferrón","given":"Sacri R."}],"issued":{"date-parts":[["2021"]]}}}],"schema":"https://github.com/citation-style-language/schema/raw/master/csl-citation.json"} </w:instrText>
      </w:r>
      <w:r w:rsidR="006F3114">
        <w:fldChar w:fldCharType="separate"/>
      </w:r>
      <w:r w:rsidR="000A7502" w:rsidRPr="000A7502">
        <w:rPr>
          <w:rFonts w:ascii="Calibri" w:hAnsi="Calibri" w:cs="Calibri"/>
          <w:szCs w:val="24"/>
          <w:vertAlign w:val="superscript"/>
        </w:rPr>
        <w:t>55</w:t>
      </w:r>
      <w:r w:rsidR="006F3114">
        <w:fldChar w:fldCharType="end"/>
      </w:r>
      <w:r w:rsidR="006F3114">
        <w:t>.</w:t>
      </w:r>
    </w:p>
    <w:p w14:paraId="7D0C89BA" w14:textId="77777777" w:rsidR="00611C8B" w:rsidRDefault="00611C8B" w:rsidP="001C38C5"/>
    <w:p w14:paraId="11F727C9" w14:textId="3FDF2CA4" w:rsidR="001C38C5" w:rsidRPr="001C38C5" w:rsidRDefault="007428B6" w:rsidP="001C38C5">
      <w:pPr>
        <w:rPr>
          <w:lang w:val="en-US"/>
        </w:rPr>
      </w:pPr>
      <w:r>
        <w:t>Glioma tumor microenvironment is distinct from other types of tumor</w:t>
      </w:r>
      <w:r w:rsidR="001B258F">
        <w:t>s</w:t>
      </w:r>
      <w:r w:rsidR="001D150F">
        <w:t xml:space="preserve">. </w:t>
      </w:r>
      <w:r w:rsidR="0075157C">
        <w:t>The brain is physically protected from the rest of the body</w:t>
      </w:r>
      <w:r w:rsidR="0075157C">
        <w:t xml:space="preserve"> </w:t>
      </w:r>
      <w:r w:rsidR="0075157C">
        <w:t>d</w:t>
      </w:r>
      <w:r w:rsidR="001D150F">
        <w:t>ue to the blood-brain barrier,</w:t>
      </w:r>
      <w:r w:rsidR="0075157C">
        <w:t xml:space="preserve"> </w:t>
      </w:r>
      <w:r w:rsidR="007F5577">
        <w:t>which can selectively prevent circulating molecules</w:t>
      </w:r>
      <w:r>
        <w:t xml:space="preserve"> </w:t>
      </w:r>
      <w:r w:rsidR="007F5577">
        <w:t>and cells from passing through</w:t>
      </w:r>
      <w:r w:rsidR="007F5577">
        <w:fldChar w:fldCharType="begin"/>
      </w:r>
      <w:r w:rsidR="000A7502">
        <w:instrText xml:space="preserve"> ADDIN ZOTERO_ITEM CSL_CITATION {"citationID":"C6DsiUgi","properties":{"formattedCitation":"\\super 56\\nosupersub{}","plainCitation":"56","noteIndex":0},"citationItems":[{"id":1180,"uris":["http://zotero.org/users/local/oxMpWYo5/items/4KIFNGL5"],"uri":["http://zotero.org/users/local/oxMpWYo5/items/4KIFNGL5"],"itemData":{"id":1180,"type":"article-journal","abstract":"Blood vessels are critical to deliver oxygen and nutrients to all of the tissues and organs throughout the body. The blood vessels that vascularize the central nervous system (CNS) possess unique properties, termed the blood–brain barrier, which allow these vessels to tightly regulate the movement of ions, molecules, and cells between the blood and the brain. This precise control of CNS homeostasis allows for proper neuronal function and also protects the neural tissue from toxins and pathogens, and alterations of these barrier properties are an important component of pathology and progression of different neurological diseases. The physiological barrier is coordinated by a series of physical, transport, and metabolic properties possessed by the endothelial cells (ECs) that form the walls of the blood vessels, and these properties are regulated by interactions with different vascular, immune, and neural cells. Understanding how these different cell populations interact to regulate the barrier properties is essential for understanding how the brain functions during health and disease., The endothelial cells that line the blood vessels of the central nervous system (CNS) possess unique properties to control CNS homeostasis. These cells are regulated by different vascular, immune, and neural cells.","container-title":"Cold Spring Harbor Perspectives in Biology","DOI":"10.1101/cshperspect.a020412","ISSN":"1943-0264","issue":"1","journalAbbreviation":"Cold Spring Harb Perspect Biol","note":"PMID: 25561720\nPMCID: PMC4292164","page":"a020412","source":"PubMed Central","title":"The Blood–Brain Barrier","volume":"7","author":[{"family":"Daneman","given":"Richard"},{"family":"Prat","given":"Alexandre"}],"issued":{"date-parts":[["2015",1]]}}}],"schema":"https://github.com/citation-style-language/schema/raw/master/csl-citation.json"} </w:instrText>
      </w:r>
      <w:r w:rsidR="007F5577">
        <w:fldChar w:fldCharType="separate"/>
      </w:r>
      <w:r w:rsidR="000A7502" w:rsidRPr="000A7502">
        <w:rPr>
          <w:rFonts w:ascii="Calibri" w:hAnsi="Calibri" w:cs="Calibri"/>
          <w:szCs w:val="24"/>
          <w:vertAlign w:val="superscript"/>
        </w:rPr>
        <w:t>56</w:t>
      </w:r>
      <w:r w:rsidR="007F5577">
        <w:fldChar w:fldCharType="end"/>
      </w:r>
      <w:r w:rsidR="007F5577">
        <w:t xml:space="preserve">. </w:t>
      </w:r>
      <w:r>
        <w:t xml:space="preserve">As well, </w:t>
      </w:r>
      <w:r w:rsidR="007F5577">
        <w:t xml:space="preserve">the immune cell landscape is unique, containing </w:t>
      </w:r>
      <w:r w:rsidR="0075157C">
        <w:t>cells not found elsewhere in the body</w:t>
      </w:r>
      <w:r w:rsidR="0075157C">
        <w:fldChar w:fldCharType="begin"/>
      </w:r>
      <w:r w:rsidR="000A7502">
        <w:instrText xml:space="preserve"> ADDIN ZOTERO_ITEM CSL_CITATION {"citationID":"wD62tdQy","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75157C">
        <w:fldChar w:fldCharType="separate"/>
      </w:r>
      <w:r w:rsidR="000A7502" w:rsidRPr="000A7502">
        <w:rPr>
          <w:rFonts w:ascii="Calibri" w:hAnsi="Calibri" w:cs="Calibri"/>
          <w:szCs w:val="24"/>
          <w:vertAlign w:val="superscript"/>
        </w:rPr>
        <w:t>57</w:t>
      </w:r>
      <w:r w:rsidR="0075157C">
        <w:fldChar w:fldCharType="end"/>
      </w:r>
      <w:r w:rsidR="0075157C">
        <w:t>.</w:t>
      </w:r>
      <w:r w:rsidR="007F5577">
        <w:t xml:space="preserve"> </w:t>
      </w:r>
      <w:r w:rsidR="004532D3">
        <w:t xml:space="preserve">Macrophages are particularly interesting, as </w:t>
      </w:r>
      <w:r w:rsidR="004532D3">
        <w:rPr>
          <w:lang w:val="en-US"/>
        </w:rPr>
        <w:t>u</w:t>
      </w:r>
      <w:r w:rsidR="004532D3">
        <w:rPr>
          <w:lang w:val="en-US"/>
        </w:rPr>
        <w:t>p to 50% of the tumor bulk in glioblastoma is made up of these tumor-associated macrophages (TAMs)</w:t>
      </w:r>
      <w:r w:rsidR="004532D3">
        <w:rPr>
          <w:lang w:val="en-US"/>
        </w:rPr>
        <w:fldChar w:fldCharType="begin"/>
      </w:r>
      <w:r w:rsidR="000A7502">
        <w:rPr>
          <w:lang w:val="en-US"/>
        </w:rPr>
        <w:instrText xml:space="preserve"> ADDIN ZOTERO_ITEM CSL_CITATION {"citationID":"qSNSoqjt","properties":{"formattedCitation":"\\super 58\\nosupersub{}","plainCitation":"58","noteIndex":0},"citationItems":[{"id":888,"uris":["http://zotero.org/users/local/oxMpWYo5/items/QHAP7BJN"],"uri":["http://zotero.org/users/local/oxMpWYo5/items/QHAP7BJN"],"itemData":{"id":888,"type":"article-journal","abstract":"Spinal ependymomas may rarely arise from heterotopic ependymal cell clusters and thus occur in an extraspinal location. Presentation of three cases and a review of the literature reveal that these tumors have characteristic radiographic and clinical features. They occur mainly in patients in the third decade of life, and present either in the soft tissue posterior to the sacrum or in the pelvis. In the case of posterior tumors, the patient exhibits a mass which is usually mistaken for a pilonidal cyst. Patients whose tumor is pelvic in location present with sphincter disturbances or dysfunction of the sacral nerve roots. Conventional and computerized tomographic studies will reveal erosion of the sacrum. Myelography will demonstrate an extradural mass indenting the thecal sac from below. The protein in the cerebrospinal fluid will be normal. A combined posterior and anterior approach with the goal of complete tumor removal is the procedure of choice. If this is not feasible, then radiation therapy should be employed. Because of the increased incidence of systemic metastases, the average postoperative survival is approximately 10 years.","container-title":"Journal of Neurosurgery","DOI":"10.3171/jns.1979.51.3.0383","ISSN":"0022-3085","issue":"3","journalAbbreviation":"J Neurosurg","language":"eng","note":"PMID: 469584","page":"383-391","source":"PubMed","title":"Extraspinal ependymomas. Report of three cases","volume":"51","author":[{"family":"Morantz","given":"R. A."},{"family":"Kepes","given":"J. J."},{"family":"Batnitzky","given":"S."},{"family":"Masterson","given":"B. J."}],"issued":{"date-parts":[["1979",9]]}}}],"schema":"https://github.com/citation-style-language/schema/raw/master/csl-citation.json"} </w:instrText>
      </w:r>
      <w:r w:rsidR="004532D3">
        <w:rPr>
          <w:lang w:val="en-US"/>
        </w:rPr>
        <w:fldChar w:fldCharType="separate"/>
      </w:r>
      <w:r w:rsidR="000A7502" w:rsidRPr="000A7502">
        <w:rPr>
          <w:rFonts w:ascii="Calibri" w:hAnsi="Calibri" w:cs="Calibri"/>
          <w:szCs w:val="24"/>
          <w:vertAlign w:val="superscript"/>
        </w:rPr>
        <w:t>58</w:t>
      </w:r>
      <w:r w:rsidR="004532D3">
        <w:rPr>
          <w:lang w:val="en-US"/>
        </w:rPr>
        <w:fldChar w:fldCharType="end"/>
      </w:r>
      <w:r w:rsidR="004532D3">
        <w:rPr>
          <w:lang w:val="en-US"/>
        </w:rPr>
        <w:t>.</w:t>
      </w:r>
    </w:p>
    <w:p w14:paraId="119C28E7" w14:textId="635FF7C3" w:rsidR="00092D92" w:rsidRDefault="00133AC1" w:rsidP="00250D03">
      <w:pPr>
        <w:pStyle w:val="Heading3"/>
        <w:rPr>
          <w:lang w:val="en-US"/>
        </w:rPr>
      </w:pPr>
      <w:bookmarkStart w:id="15" w:name="_Toc88049353"/>
      <w:r>
        <w:rPr>
          <w:lang w:val="en-US"/>
        </w:rPr>
        <w:t>Tumor-associated macrophages</w:t>
      </w:r>
      <w:bookmarkEnd w:id="15"/>
    </w:p>
    <w:p w14:paraId="13B87D34" w14:textId="572C33B8" w:rsidR="007B3EDE" w:rsidRPr="006F4766" w:rsidRDefault="00E277CE" w:rsidP="005206DF">
      <w:pPr>
        <w:jc w:val="both"/>
        <w:rPr>
          <w:lang w:val="en-US"/>
        </w:rPr>
      </w:pPr>
      <w:r>
        <w:rPr>
          <w:lang w:val="en-US"/>
        </w:rPr>
        <w:t>M</w:t>
      </w:r>
      <w:r w:rsidR="0010452F">
        <w:rPr>
          <w:lang w:val="en-US"/>
        </w:rPr>
        <w:t>icroglia are the resident macrophages</w:t>
      </w:r>
      <w:r>
        <w:rPr>
          <w:lang w:val="en-US"/>
        </w:rPr>
        <w:t xml:space="preserve"> unique to the </w:t>
      </w:r>
      <w:r w:rsidR="00B467CE">
        <w:rPr>
          <w:lang w:val="en-US"/>
        </w:rPr>
        <w:t xml:space="preserve">CNS. </w:t>
      </w:r>
      <w:r w:rsidR="00585976">
        <w:rPr>
          <w:lang w:val="en-US"/>
        </w:rPr>
        <w:t xml:space="preserve">The differentiate only </w:t>
      </w:r>
      <w:r w:rsidR="009C682C">
        <w:rPr>
          <w:lang w:val="en-US"/>
        </w:rPr>
        <w:t xml:space="preserve">during </w:t>
      </w:r>
      <w:r w:rsidR="009C682C" w:rsidRPr="009C682C">
        <w:rPr>
          <w:lang w:val="en-US"/>
        </w:rPr>
        <w:t>embryogenesis</w:t>
      </w:r>
      <w:r w:rsidR="00585976">
        <w:rPr>
          <w:lang w:val="en-US"/>
        </w:rPr>
        <w:t>, but survive with long lifespan</w:t>
      </w:r>
      <w:r w:rsidR="00E73271">
        <w:rPr>
          <w:lang w:val="en-US"/>
        </w:rPr>
        <w:t>s</w:t>
      </w:r>
      <w:r w:rsidR="00585976">
        <w:rPr>
          <w:lang w:val="en-US"/>
        </w:rPr>
        <w:t xml:space="preserve"> and </w:t>
      </w:r>
      <w:r w:rsidR="00585976" w:rsidRPr="00585976">
        <w:rPr>
          <w:lang w:val="en-US"/>
        </w:rPr>
        <w:t>local proliferation</w:t>
      </w:r>
      <w:r w:rsidR="00585976">
        <w:rPr>
          <w:lang w:val="en-US"/>
        </w:rPr>
        <w:fldChar w:fldCharType="begin"/>
      </w:r>
      <w:r w:rsidR="000A7502">
        <w:rPr>
          <w:lang w:val="en-US"/>
        </w:rPr>
        <w:instrText xml:space="preserve"> ADDIN ZOTERO_ITEM CSL_CITATION {"citationID":"sFFzR0m9","properties":{"formattedCitation":"\\super 57\\nosupersub{}","plainCitation":"57","noteIndex":0},"citationItems":[{"id":1177,"uris":["http://zotero.org/users/local/oxMpWYo5/items/68TK7K9E"],"uri":["http://zotero.org/users/local/oxMpWYo5/items/68TK7K9E"],"itemData":{"id":1177,"type":"article-journal","abstract":"The brain tumor microenvironment (TME) is emerging as a critical regulator of cancer progression in primary and metastatic brain malignancies. The unique properties of this organ require a specific framework for designing TME-targeted interventions. Here we discuss a number of these distinct features, including brain-resident cell types, the blood-brain barrier, and various aspects of the immune-suppressive environment. We also highlight recent advances in therapeutically targeting the brain TME in cancer. By developing a comprehensive understanding of the complex and interconnected microenvironmental landscape of brain malignancies we will greatly expand the range of therapeutic strategies available to target these deadly diseases.","container-title":"Cancer cell","DOI":"10.1016/j.ccell.2017.02.009","ISSN":"1535-6108","issue":"3","journalAbbreviation":"Cancer Cell","note":"PMID: 28292436\nPMCID: PMC5424263","page":"326-341","source":"PubMed Central","title":"The microenvironmental landscape of brain tumors","volume":"31","author":[{"family":"Quail","given":"Daniela F."},{"family":"Joyce","given":"Johanna A."}],"issued":{"date-parts":[["2017",3,13]]}}}],"schema":"https://github.com/citation-style-language/schema/raw/master/csl-citation.json"} </w:instrText>
      </w:r>
      <w:r w:rsidR="00585976">
        <w:rPr>
          <w:lang w:val="en-US"/>
        </w:rPr>
        <w:fldChar w:fldCharType="separate"/>
      </w:r>
      <w:r w:rsidR="000A7502" w:rsidRPr="000A7502">
        <w:rPr>
          <w:rFonts w:ascii="Calibri" w:hAnsi="Calibri" w:cs="Calibri"/>
          <w:szCs w:val="24"/>
          <w:vertAlign w:val="superscript"/>
        </w:rPr>
        <w:t>57</w:t>
      </w:r>
      <w:r w:rsidR="00585976">
        <w:rPr>
          <w:lang w:val="en-US"/>
        </w:rPr>
        <w:fldChar w:fldCharType="end"/>
      </w:r>
      <w:r w:rsidR="00585976">
        <w:rPr>
          <w:lang w:val="en-US"/>
        </w:rPr>
        <w:t>.</w:t>
      </w:r>
      <w:r w:rsidR="00513939">
        <w:rPr>
          <w:lang w:val="en-US"/>
        </w:rPr>
        <w:t xml:space="preserve"> </w:t>
      </w:r>
      <w:r w:rsidR="009C682C">
        <w:rPr>
          <w:lang w:val="en-US"/>
        </w:rPr>
        <w:t xml:space="preserve">However, in response to </w:t>
      </w:r>
      <w:r w:rsidR="00B53C46">
        <w:rPr>
          <w:lang w:val="en-US"/>
        </w:rPr>
        <w:t>brain lesions</w:t>
      </w:r>
      <w:r w:rsidR="00067DFE">
        <w:rPr>
          <w:lang w:val="en-US"/>
        </w:rPr>
        <w:t xml:space="preserve"> caused by glioma or other diseases</w:t>
      </w:r>
      <w:r w:rsidR="00B53C46">
        <w:rPr>
          <w:lang w:val="en-US"/>
        </w:rPr>
        <w:t xml:space="preserve">, circulating </w:t>
      </w:r>
      <w:r w:rsidR="00534E32" w:rsidRPr="00534E32">
        <w:rPr>
          <w:lang w:val="en-US"/>
        </w:rPr>
        <w:t>lymphocyte antigen 6</w:t>
      </w:r>
      <w:r w:rsidR="008B49A6" w:rsidRPr="008B49A6">
        <w:rPr>
          <w:vertAlign w:val="superscript"/>
          <w:lang w:val="en-US"/>
        </w:rPr>
        <w:t>hi</w:t>
      </w:r>
      <w:r w:rsidR="008B49A6">
        <w:rPr>
          <w:lang w:val="en-US"/>
        </w:rPr>
        <w:t xml:space="preserve"> </w:t>
      </w:r>
      <w:r w:rsidR="00534E32" w:rsidRPr="00534E32">
        <w:rPr>
          <w:lang w:val="en-US"/>
        </w:rPr>
        <w:t>C-C chemokine receptor type 2</w:t>
      </w:r>
      <w:r w:rsidR="008B49A6">
        <w:rPr>
          <w:vertAlign w:val="superscript"/>
          <w:lang w:val="en-US"/>
        </w:rPr>
        <w:t>+</w:t>
      </w:r>
      <w:r w:rsidR="00534E32" w:rsidRPr="00534E32">
        <w:rPr>
          <w:lang w:val="en-US"/>
        </w:rPr>
        <w:t xml:space="preserve"> </w:t>
      </w:r>
      <w:r w:rsidR="00534E32">
        <w:rPr>
          <w:lang w:val="en-US"/>
        </w:rPr>
        <w:t>(</w:t>
      </w:r>
      <w:r w:rsidR="00B53C46" w:rsidRPr="00A3700A">
        <w:rPr>
          <w:lang w:val="en-US"/>
        </w:rPr>
        <w:t>Ly</w:t>
      </w:r>
      <w:r w:rsidR="00433374">
        <w:rPr>
          <w:lang w:val="en-US"/>
        </w:rPr>
        <w:noBreakHyphen/>
      </w:r>
      <w:r w:rsidR="00B53C46" w:rsidRPr="00A3700A">
        <w:rPr>
          <w:lang w:val="en-US"/>
        </w:rPr>
        <w:t>6C</w:t>
      </w:r>
      <w:r w:rsidR="00B53C46" w:rsidRPr="00430EBF">
        <w:rPr>
          <w:vertAlign w:val="superscript"/>
          <w:lang w:val="en-US"/>
        </w:rPr>
        <w:t>hi</w:t>
      </w:r>
      <w:r w:rsidR="00B53C46" w:rsidRPr="00A3700A">
        <w:rPr>
          <w:lang w:val="en-US"/>
        </w:rPr>
        <w:t>CCR2</w:t>
      </w:r>
      <w:r w:rsidR="00B53C46" w:rsidRPr="00430EBF">
        <w:rPr>
          <w:vertAlign w:val="superscript"/>
          <w:lang w:val="en-US"/>
        </w:rPr>
        <w:t>+</w:t>
      </w:r>
      <w:r w:rsidR="00534E32">
        <w:rPr>
          <w:lang w:val="en-US"/>
        </w:rPr>
        <w:t xml:space="preserve">) </w:t>
      </w:r>
      <w:r w:rsidR="00B53C46">
        <w:rPr>
          <w:lang w:val="en-US"/>
        </w:rPr>
        <w:t>monocytes</w:t>
      </w:r>
      <w:r w:rsidR="009C682C">
        <w:rPr>
          <w:lang w:val="en-US"/>
        </w:rPr>
        <w:t xml:space="preserve"> are</w:t>
      </w:r>
      <w:r w:rsidR="009C682C" w:rsidRPr="009C682C">
        <w:rPr>
          <w:lang w:val="en-US"/>
        </w:rPr>
        <w:t xml:space="preserve"> preferential</w:t>
      </w:r>
      <w:r w:rsidR="009C682C">
        <w:rPr>
          <w:lang w:val="en-US"/>
        </w:rPr>
        <w:t>ly</w:t>
      </w:r>
      <w:r w:rsidR="009C682C" w:rsidRPr="009C682C">
        <w:rPr>
          <w:lang w:val="en-US"/>
        </w:rPr>
        <w:t xml:space="preserve"> recruit</w:t>
      </w:r>
      <w:r w:rsidR="009C682C">
        <w:rPr>
          <w:lang w:val="en-US"/>
        </w:rPr>
        <w:t>ed</w:t>
      </w:r>
      <w:r w:rsidR="00B53C46">
        <w:rPr>
          <w:lang w:val="en-US"/>
        </w:rPr>
        <w:t xml:space="preserve"> </w:t>
      </w:r>
      <w:r w:rsidR="0010452F">
        <w:rPr>
          <w:lang w:val="en-US"/>
        </w:rPr>
        <w:t xml:space="preserve">into the brain, </w:t>
      </w:r>
      <w:r w:rsidR="003D0376">
        <w:rPr>
          <w:lang w:val="en-US"/>
        </w:rPr>
        <w:t>which then</w:t>
      </w:r>
      <w:r w:rsidR="00B53C46">
        <w:rPr>
          <w:lang w:val="en-US"/>
        </w:rPr>
        <w:t xml:space="preserve"> differentiate into microglia</w:t>
      </w:r>
      <w:r w:rsidR="00CC17D3">
        <w:rPr>
          <w:lang w:val="en-US"/>
        </w:rPr>
        <w:t>-like cells</w:t>
      </w:r>
      <w:r w:rsidR="00B53C46">
        <w:rPr>
          <w:lang w:val="en-US"/>
        </w:rPr>
        <w:fldChar w:fldCharType="begin"/>
      </w:r>
      <w:r w:rsidR="000A7502">
        <w:rPr>
          <w:lang w:val="en-US"/>
        </w:rPr>
        <w:instrText xml:space="preserve"> ADDIN ZOTERO_ITEM CSL_CITATION {"citationID":"JImDX8Bn","properties":{"formattedCitation":"\\super 59,60\\nosupersub{}","plainCitation":"59,60","noteIndex":0},"citationItems":[{"id":861,"uris":["http://zotero.org/users/local/oxMpWYo5/items/LKW83ZVI"],"uri":["http://zotero.org/users/local/oxMpWYo5/items/LKW83ZVI"],"itemData":{"id":861,"type":"article-journal","abstract":"Microglia are crucially important myeloid cells in the CNS and constitute the first immunological barrier against pathogens and environmental insults. The factors controlling microglia recruitment from the blood remain elusive and the direct circulating microglia precursor has not yet been identified in vivo. Using a panel of bone marrow chimeric and adoptive transfer experiments, we found that circulating Ly-6C(hi)CCR2(+) monocytes were preferentially recruited to the lesioned brain and differentiated into microglia. Notably, microglia engraftment in CNS pathologies, which are not associated with overt blood-brain barrier disruption, required previous conditioning of brain (for example, by direct tissue irradiation). Our results identify Ly-6C(hi)CCR2(+) monocytes as direct precursors of microglia in the adult brain and establish the importance of local factors in the adult CNS for microglia engraftment.","container-title":"Nature Neuroscience","DOI":"10.1038/nn2015","ISSN":"1097-6256","issue":"12","journalAbbreviation":"Nat Neurosci","language":"eng","note":"PMID: 18026096","page":"1544-1553","source":"PubMed","title":"Microglia in the adult brain arise from Ly-6ChiCCR2+ monocytes only under defined host conditions","volume":"10","author":[{"family":"Mildner","given":"Alexander"},{"family":"Schmidt","given":"Hauke"},{"family":"Nitsche","given":"Mirko"},{"family":"Merkler","given":"Doron"},{"family":"Hanisch","given":"Uwe-Karsten"},{"family":"Mack","given":"Matthias"},{"family":"Heikenwalder","given":"Mathias"},{"family":"Brück","given":"Wolfgang"},{"family":"Priller","given":"Josef"},{"family":"Prinz","given":"Marco"}],"issued":{"date-parts":[["2007",12]]}}},{"id":810,"uris":["http://zotero.org/users/local/oxMpWYo5/items/BKYMQV4H"],"uri":["http://zotero.org/users/local/oxMpWYo5/items/BKYMQV4H"],"itemData":{"id":810,"type":"article-journal","abstract":"Previous studies have demonstrated a potential role of brain endogenous microglia and meningeal macrophages in inflammation and brain injury during bacterial meningitis. However, the contribution of previously engrafted monocytes and microglia to this process is still unknown. We therefore used genetically labelled bone marrow-derived cells from transgenic mice expressing the green fluorescent protein (GFP) under the chicken β-actin promoter to deliver fluorescently labelled monocytes to the diseased brain. Approximately 24 hours after Streptococcus pneumoniae infection, GFP-expressing parenchymal microglia changed their morphology to an activated phenotype and upregulated major histocompatibility complex class II molecules. Bacterial meningitis increased the engraftment of GFP+ monocytes and their differentiation to microglia during the post-inflammatory period, but not during acute meningitis. Importantly, these newly recruited monocytes became an integral part of the pool of parenchymal microglia and contributed to the clearance of damaged tissue by increased lysosomal activity and close location to apoptotic cells. Thus, circulating cells entering the brain such as monocytes/macrophages might provide a potential cellular target for the treatment of the tissue damage following meningitis via peripheral cell therapy.","container-title":"Brain","DOI":"10.1093/brain/awl206","ISSN":"0006-8950","issue":"9","journalAbbreviation":"Brain","page":"2394-2403","source":"Silverchair","title":"Circulating monocytes engraft in the brain, differentiate into microglia and contribute to the pathology following meningitis in mice","volume":"129","author":[{"family":"Djukic","given":"Marija"},{"family":"Mildner","given":"Alexander"},{"family":"Schmidt","given":"Hauke"},{"family":"Czesnik","given":"Dirk"},{"family":"Brück","given":"Wolfgang"},{"family":"Priller","given":"Josef"},{"family":"Nau","given":"Roland"},{"family":"Prinz","given":"Marco"}],"issued":{"date-parts":[["2006",9,1]]}}}],"schema":"https://github.com/citation-style-language/schema/raw/master/csl-citation.json"} </w:instrText>
      </w:r>
      <w:r w:rsidR="00B53C46">
        <w:rPr>
          <w:lang w:val="en-US"/>
        </w:rPr>
        <w:fldChar w:fldCharType="separate"/>
      </w:r>
      <w:r w:rsidR="000A7502" w:rsidRPr="000A7502">
        <w:rPr>
          <w:rFonts w:ascii="Calibri" w:hAnsi="Calibri" w:cs="Calibri"/>
          <w:szCs w:val="24"/>
          <w:vertAlign w:val="superscript"/>
        </w:rPr>
        <w:t>59,60</w:t>
      </w:r>
      <w:r w:rsidR="00B53C46">
        <w:rPr>
          <w:lang w:val="en-US"/>
        </w:rPr>
        <w:fldChar w:fldCharType="end"/>
      </w:r>
      <w:r w:rsidR="00B53C46">
        <w:rPr>
          <w:lang w:val="en-US"/>
        </w:rPr>
        <w:t>.</w:t>
      </w:r>
      <w:r w:rsidR="00975F76">
        <w:rPr>
          <w:lang w:val="en-US"/>
        </w:rPr>
        <w:t xml:space="preserve"> </w:t>
      </w:r>
      <w:r w:rsidR="00B53C46">
        <w:rPr>
          <w:lang w:val="en-US"/>
        </w:rPr>
        <w:t xml:space="preserve"> </w:t>
      </w:r>
      <w:r w:rsidR="0099446B">
        <w:rPr>
          <w:lang w:val="en-US"/>
        </w:rPr>
        <w:t xml:space="preserve">These non-native microglia show functional differences to their native counterparts, and thus are an important factor for disease progression. For instance, in </w:t>
      </w:r>
      <w:r w:rsidR="0099446B" w:rsidRPr="00AA12ED">
        <w:rPr>
          <w:lang w:val="en-US"/>
        </w:rPr>
        <w:t xml:space="preserve">Alzheimer's </w:t>
      </w:r>
      <w:r w:rsidR="0099446B">
        <w:rPr>
          <w:lang w:val="en-US"/>
        </w:rPr>
        <w:t>d</w:t>
      </w:r>
      <w:r w:rsidR="0099446B" w:rsidRPr="00AA12ED">
        <w:rPr>
          <w:lang w:val="en-US"/>
        </w:rPr>
        <w:t>isease</w:t>
      </w:r>
      <w:r w:rsidR="0099446B">
        <w:rPr>
          <w:lang w:val="en-US"/>
        </w:rPr>
        <w:t xml:space="preserve">, only </w:t>
      </w:r>
      <w:r w:rsidR="0008754E">
        <w:rPr>
          <w:lang w:val="en-US"/>
        </w:rPr>
        <w:t xml:space="preserve">microglia differentiated from </w:t>
      </w:r>
      <w:r w:rsidR="00B93F49">
        <w:rPr>
          <w:lang w:val="en-US"/>
        </w:rPr>
        <w:t xml:space="preserve">infiltrating </w:t>
      </w:r>
      <w:r w:rsidR="0099446B">
        <w:rPr>
          <w:lang w:val="en-US"/>
        </w:rPr>
        <w:t>monocytes</w:t>
      </w:r>
      <w:r w:rsidR="00546626">
        <w:rPr>
          <w:lang w:val="en-US"/>
        </w:rPr>
        <w:t xml:space="preserve"> </w:t>
      </w:r>
      <w:r w:rsidR="0099446B">
        <w:rPr>
          <w:lang w:val="en-US"/>
        </w:rPr>
        <w:t xml:space="preserve">are able to phagocytose the </w:t>
      </w:r>
      <w:r w:rsidR="0099446B" w:rsidRPr="00AA12ED">
        <w:rPr>
          <w:lang w:val="en-US"/>
        </w:rPr>
        <w:t xml:space="preserve">amyloid </w:t>
      </w:r>
      <w:r w:rsidR="0099446B">
        <w:rPr>
          <w:lang w:val="en-US"/>
        </w:rPr>
        <w:t>plaques that contribute to disease onset</w:t>
      </w:r>
      <w:r w:rsidR="00A1611A">
        <w:rPr>
          <w:lang w:val="en-US"/>
        </w:rPr>
        <w:t>, whereas native microglia are unable to do so</w:t>
      </w:r>
      <w:r w:rsidR="00546626">
        <w:rPr>
          <w:lang w:val="en-US"/>
        </w:rPr>
        <w:fldChar w:fldCharType="begin"/>
      </w:r>
      <w:r w:rsidR="000A7502">
        <w:rPr>
          <w:lang w:val="en-US"/>
        </w:rPr>
        <w:instrText xml:space="preserve"> ADDIN ZOTERO_ITEM CSL_CITATION {"citationID":"IOzvzK1m","properties":{"formattedCitation":"\\super 61\\nosupersub{}","plainCitation":"61","noteIndex":0},"citationItems":[{"id":866,"uris":["http://zotero.org/users/local/oxMpWYo5/items/3PDVXHRX"],"uri":["http://zotero.org/users/local/oxMpWYo5/items/3PDVXHRX"],"itemData":{"id":866,"type":"article-journal","container-title":"Neuron","DOI":"10.1016/j.neuron.2006.01.022","ISSN":"0896-6273","issue":"4","journalAbbreviation":"Neuron","language":"English","note":"publisher: Elsevier\nPMID: 16476660","page":"489-502","source":"www.cell.com","title":"Bone Marrow-Derived Microglia Play a Critical Role in Restricting Senile Plaque Formation in Alzheimer's Disease","volume":"49","author":[{"family":"Simard","given":"Alain R."},{"family":"Soulet","given":"Denis"},{"family":"Gowing","given":"Genevieve"},{"family":"Julien","given":"Jean-Pierre"},{"family":"Rivest","given":"Serge"}],"issued":{"date-parts":[["2006",2,16]]}}}],"schema":"https://github.com/citation-style-language/schema/raw/master/csl-citation.json"} </w:instrText>
      </w:r>
      <w:r w:rsidR="00546626">
        <w:rPr>
          <w:lang w:val="en-US"/>
        </w:rPr>
        <w:fldChar w:fldCharType="separate"/>
      </w:r>
      <w:r w:rsidR="000A7502" w:rsidRPr="000A7502">
        <w:rPr>
          <w:rFonts w:ascii="Calibri" w:hAnsi="Calibri" w:cs="Calibri"/>
          <w:szCs w:val="24"/>
          <w:vertAlign w:val="superscript"/>
        </w:rPr>
        <w:t>61</w:t>
      </w:r>
      <w:r w:rsidR="00546626">
        <w:rPr>
          <w:lang w:val="en-US"/>
        </w:rPr>
        <w:fldChar w:fldCharType="end"/>
      </w:r>
      <w:r w:rsidR="0099446B">
        <w:rPr>
          <w:lang w:val="en-US"/>
        </w:rPr>
        <w:t>.</w:t>
      </w:r>
      <w:r w:rsidR="00832823">
        <w:rPr>
          <w:lang w:val="en-US"/>
        </w:rPr>
        <w:t xml:space="preserve"> </w:t>
      </w:r>
      <w:r w:rsidR="0099446B">
        <w:rPr>
          <w:lang w:val="en-US"/>
        </w:rPr>
        <w:t>The mechanism</w:t>
      </w:r>
      <w:r w:rsidR="0000340C">
        <w:rPr>
          <w:lang w:val="en-US"/>
        </w:rPr>
        <w:t xml:space="preserve"> behind</w:t>
      </w:r>
      <w:r w:rsidR="0099446B">
        <w:rPr>
          <w:lang w:val="en-US"/>
        </w:rPr>
        <w:t xml:space="preserve"> this </w:t>
      </w:r>
      <w:r w:rsidR="0000340C">
        <w:rPr>
          <w:lang w:val="en-US"/>
        </w:rPr>
        <w:t>is</w:t>
      </w:r>
      <w:r w:rsidR="0099446B">
        <w:rPr>
          <w:lang w:val="en-US"/>
        </w:rPr>
        <w:t xml:space="preserve"> not clear, but</w:t>
      </w:r>
      <w:r w:rsidR="00206D7C">
        <w:rPr>
          <w:lang w:val="en-US"/>
        </w:rPr>
        <w:t xml:space="preserve"> </w:t>
      </w:r>
      <w:r w:rsidR="00577205">
        <w:t>i</w:t>
      </w:r>
      <w:r w:rsidR="00577205" w:rsidRPr="00365883">
        <w:t>nterleukin</w:t>
      </w:r>
      <w:r w:rsidR="00206D7C">
        <w:rPr>
          <w:lang w:val="en-US"/>
        </w:rPr>
        <w:t>-1</w:t>
      </w:r>
      <w:r w:rsidR="00206D7C" w:rsidRPr="00F01321">
        <w:rPr>
          <w:lang w:val="en-US"/>
        </w:rPr>
        <w:t>β</w:t>
      </w:r>
      <w:r w:rsidR="0099446B">
        <w:rPr>
          <w:lang w:val="en-US"/>
        </w:rPr>
        <w:t xml:space="preserve"> </w:t>
      </w:r>
      <w:r w:rsidR="00206D7C">
        <w:rPr>
          <w:lang w:val="en-US"/>
        </w:rPr>
        <w:t>(</w:t>
      </w:r>
      <w:r w:rsidR="0099446B" w:rsidRPr="00F01321">
        <w:rPr>
          <w:lang w:val="en-US"/>
        </w:rPr>
        <w:t>IL-1β</w:t>
      </w:r>
      <w:r w:rsidR="00206D7C">
        <w:rPr>
          <w:lang w:val="en-US"/>
        </w:rPr>
        <w:t>)</w:t>
      </w:r>
      <w:r w:rsidR="0099446B">
        <w:rPr>
          <w:lang w:val="en-US"/>
        </w:rPr>
        <w:t xml:space="preserve"> has been implicated a key signal for plaque phagocytosis through transgenic overexpression</w:t>
      </w:r>
      <w:r w:rsidR="0099446B">
        <w:rPr>
          <w:lang w:val="en-US"/>
        </w:rPr>
        <w:fldChar w:fldCharType="begin"/>
      </w:r>
      <w:r w:rsidR="000A7502">
        <w:rPr>
          <w:lang w:val="en-US"/>
        </w:rPr>
        <w:instrText xml:space="preserve"> ADDIN ZOTERO_ITEM CSL_CITATION {"citationID":"wXsqzYtU","properties":{"formattedCitation":"\\super 62\\nosupersub{}","plainCitation":"62","noteIndex":0},"citationItems":[{"id":879,"uris":["http://zotero.org/users/local/oxMpWYo5/items/HBLYYA9T"],"uri":["http://zotero.org/users/local/oxMpWYo5/items/HBLYYA9T"],"itemData":{"id":879,"type":"article-journal","abstract":"Neuroinflammation is a conspicuous feature of Alzheimer disease (AD) pathology and is thought to contribute to the ultimate neurodegeneration that ensues. IL-1 beta has emerged as a prime candidate underlying this response. Here we describe a transgenic mouse model of sustained IL-1 beta overexpression that was capable of driving robust neuroinflammation lasting months after transgene activation. This response was characterized by astrocytic and microglial activation in addition to induction of proinflammatory cytokines. Surprisingly, when triggered in the hippocampus of the APPswe/PS1dE9 mouse model of AD, 4 weeks of IL-1 beta overexpression led to a reduction in amyloid pathology. Congophilic plaque area fraction and frequency as well as insoluble amyloid beta 40 (A beta 40) and A beta 42 decreased significantly. These results demonstrate a possible adaptive role for IL-1 beta-driven neuroinflammation in AD and may help explain recent failures of antiinflammatory therapeutics for this disease.","container-title":"The Journal of Clinical Investigation","DOI":"10.1172/JCI31450","ISSN":"0021-9738","issue":"6","journalAbbreviation":"J Clin Invest","language":"eng","note":"PMID: 17549256\nPMCID: PMC1878531","page":"1595-1604","source":"PubMed","title":"Sustained hippocampal IL-1 beta overexpression mediates chronic neuroinflammation and ameliorates Alzheimer plaque pathology","volume":"117","author":[{"family":"Shaftel","given":"Solomon S."},{"family":"Kyrkanides","given":"Stephanos"},{"family":"Olschowka","given":"John A."},{"family":"Miller","given":"Jen-nie H."},{"family":"Johnson","given":"Renee E."},{"family":"O'Banion","given":"M. Kerry"}],"issued":{"date-parts":[["2007",6]]}}}],"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2</w:t>
      </w:r>
      <w:r w:rsidR="0099446B">
        <w:rPr>
          <w:lang w:val="en-US"/>
        </w:rPr>
        <w:fldChar w:fldCharType="end"/>
      </w:r>
      <w:r w:rsidR="0099446B">
        <w:rPr>
          <w:lang w:val="en-US"/>
        </w:rPr>
        <w:t>.</w:t>
      </w:r>
      <w:r w:rsidR="00B1441E">
        <w:rPr>
          <w:lang w:val="en-US"/>
        </w:rPr>
        <w:t xml:space="preserve"> </w:t>
      </w:r>
      <w:r w:rsidR="0099446B">
        <w:rPr>
          <w:lang w:val="en-US"/>
        </w:rPr>
        <w:t>This activation effect could have relevance for cancer</w:t>
      </w:r>
      <w:r w:rsidR="0005724B">
        <w:rPr>
          <w:lang w:val="en-US"/>
        </w:rPr>
        <w:t xml:space="preserve"> progression</w:t>
      </w:r>
      <w:r w:rsidR="0099446B">
        <w:rPr>
          <w:lang w:val="en-US"/>
        </w:rPr>
        <w:t>, as glioblastoma has shown to aberrantly express</w:t>
      </w:r>
      <w:r w:rsidR="0099446B" w:rsidRPr="003317A9">
        <w:rPr>
          <w:lang w:val="en-US"/>
        </w:rPr>
        <w:t xml:space="preserve"> IL-1β</w:t>
      </w:r>
      <w:r w:rsidR="0099446B">
        <w:rPr>
          <w:lang w:val="en-US"/>
        </w:rPr>
        <w:fldChar w:fldCharType="begin"/>
      </w:r>
      <w:r w:rsidR="000A7502">
        <w:rPr>
          <w:lang w:val="en-US"/>
        </w:rPr>
        <w:instrText xml:space="preserve"> ADDIN ZOTERO_ITEM CSL_CITATION {"citationID":"LVJsr0RO","properties":{"formattedCitation":"\\super 63\\nosupersub{}","plainCitation":"63","noteIndex":0},"citationItems":[{"id":882,"uris":["http://zotero.org/users/local/oxMpWYo5/items/JNXLLUZZ"],"uri":["http://zotero.org/users/local/oxMpWYo5/items/JNXLLUZZ"],"itemData":{"id":882,"type":"article-journal","abstract":"Objective\nGlioblastoma is the most frequent and malignant form of primary brain tumor with grave prognosis. Mounting evidence supports that chronic inflammation (such as chronic overactivation of IL-1 system) is a crucial event in carcinogenesis and tumor progression. IL-1 also is an important cytokine with species-dependent regulations and roles in CNS cell activation. While much attention is paid to specific anti-tumor immunity, little is known about the role of chronic inflammation/innate immunity in glioma pathogenesis. In this study, we examined whether human astrocytic cells (including malignant gliomas) can produce IL-1 and its role in glioma progression.\n\nMethods\nWe used a combination of cell culture, real-time PCR, ELISA, western blot, immunocytochemistry, siRNA and plasmid transfection, micro-RNA analysis, angiogenesis (tube formation) assay, and neurotoxicity assay.\n\nResults\nGlioblastoma cells produced large quantities of IL-1 when activated, resembling macrophages/microglia. The activation signal was provided by IL-1 but not the pathogenic components LPS or poly IC. Glioblastoma cells were highly sensitive to IL-1 stimulation, suggesting its relevance in vivo. In human astrocytes, IL-1β mRNA was not translated to protein. Plasmid transfection also failed to produce IL-1 protein, suggesting active repression. Suppression of microRNAs that can target IL-1α/β did not induce IL-1 protein. Glioblastoma IL-1β processing occurred by the NLRP3 inflammasome, and ATP and nigericin increased IL-1β processing by upregulating NLRP3 expression, similar to macrophages. RNAi of annexin A2, a protein strongly implicated in glioma progression, prevented IL-1 induction, demonstrating its new role in innate immune activation. IL-1 also activated Stat3, a transcription factor crucial in glioma progression. IL-1 activated glioblastoma-conditioned media enhanced angiogenesis and neurotoxicity.\n\nConclusions\nOur results demonstrate unique, species-dependent immune activation mechanisms involving human astrocytes and astrogliomas. Specifically, the ability to produce IL-1 by glioblastoma cells may confer them a mesenchymal phenotype including increased migratory capacity, unique gene signature and proinflammatory signaling.","container-title":"PLoS ONE","DOI":"10.1371/journal.pone.0103432","ISSN":"1932-6203","issue":"7","journalAbbreviation":"PLoS One","note":"PMID: 25054228\nPMCID: PMC4108401","page":"e103432","source":"PubMed Central","title":"Aberrant Expression of Interleukin-1β and Inflammasome Activation in Human Malignant Gliomas","volume":"9","author":[{"family":"Tarassishin","given":"Leonid"},{"family":"Casper","given":"Diana"},{"family":"Lee","given":"Sunhee C."}],"issued":{"date-parts":[["2014",7,23]]}}}],"schema":"https://github.com/citation-style-language/schema/raw/master/csl-citation.json"} </w:instrText>
      </w:r>
      <w:r w:rsidR="0099446B">
        <w:rPr>
          <w:lang w:val="en-US"/>
        </w:rPr>
        <w:fldChar w:fldCharType="separate"/>
      </w:r>
      <w:r w:rsidR="000A7502" w:rsidRPr="000A7502">
        <w:rPr>
          <w:rFonts w:ascii="Calibri" w:hAnsi="Calibri" w:cs="Calibri"/>
          <w:szCs w:val="24"/>
          <w:vertAlign w:val="superscript"/>
        </w:rPr>
        <w:t>63</w:t>
      </w:r>
      <w:r w:rsidR="0099446B">
        <w:rPr>
          <w:lang w:val="en-US"/>
        </w:rPr>
        <w:fldChar w:fldCharType="end"/>
      </w:r>
      <w:r w:rsidR="00546626">
        <w:rPr>
          <w:lang w:val="en-US"/>
        </w:rPr>
        <w:t>.</w:t>
      </w:r>
      <w:r w:rsidR="00B1441E">
        <w:rPr>
          <w:lang w:val="en-US"/>
        </w:rPr>
        <w:t xml:space="preserve"> </w:t>
      </w:r>
      <w:r w:rsidR="00DC4BAE">
        <w:rPr>
          <w:lang w:val="en-US"/>
        </w:rPr>
        <w:t xml:space="preserve">If similar mechanisms exist, infiltrating monocytes may have an increased tumor fighting response </w:t>
      </w:r>
      <w:r w:rsidR="00BC298D">
        <w:rPr>
          <w:lang w:val="en-US"/>
        </w:rPr>
        <w:t xml:space="preserve">to glioblastoma </w:t>
      </w:r>
      <w:r w:rsidR="00DC4BAE">
        <w:rPr>
          <w:lang w:val="en-US"/>
        </w:rPr>
        <w:t xml:space="preserve">compared to the native microglia, which could drastically affect patient outcome. </w:t>
      </w:r>
      <w:r w:rsidR="00E21475">
        <w:rPr>
          <w:lang w:val="en-US"/>
        </w:rPr>
        <w:t>I</w:t>
      </w:r>
      <w:r w:rsidR="00DC4BAE">
        <w:rPr>
          <w:lang w:val="en-US"/>
        </w:rPr>
        <w:t xml:space="preserve">dentifying </w:t>
      </w:r>
      <w:r w:rsidR="00C82DCB">
        <w:rPr>
          <w:lang w:val="en-US"/>
        </w:rPr>
        <w:t>the types of macrophages involved and their functional capacities could lead to improved treatment.</w:t>
      </w:r>
    </w:p>
    <w:p w14:paraId="222625A8" w14:textId="5E3DB1F9" w:rsidR="000C34D0" w:rsidRDefault="00FC77A2" w:rsidP="005206DF">
      <w:pPr>
        <w:jc w:val="both"/>
        <w:rPr>
          <w:lang w:val="en-US"/>
        </w:rPr>
      </w:pPr>
      <w:r>
        <w:rPr>
          <w:lang w:val="en-US"/>
        </w:rPr>
        <w:t xml:space="preserve">Traditionally, macrophages have been divided into </w:t>
      </w:r>
      <w:r w:rsidR="00027029">
        <w:rPr>
          <w:lang w:val="en-US"/>
        </w:rPr>
        <w:t xml:space="preserve">two </w:t>
      </w:r>
      <w:r>
        <w:rPr>
          <w:lang w:val="en-US"/>
        </w:rPr>
        <w:t xml:space="preserve">types: the </w:t>
      </w:r>
      <w:r>
        <w:rPr>
          <w:color w:val="000000"/>
          <w:shd w:val="clear" w:color="auto" w:fill="FFFFFF"/>
        </w:rPr>
        <w:t>classically activated</w:t>
      </w:r>
      <w:r w:rsidR="00DE12F0">
        <w:rPr>
          <w:color w:val="000000"/>
          <w:shd w:val="clear" w:color="auto" w:fill="FFFFFF"/>
        </w:rPr>
        <w:t>,</w:t>
      </w:r>
      <w:r>
        <w:rPr>
          <w:color w:val="000000"/>
          <w:shd w:val="clear" w:color="auto" w:fill="FFFFFF"/>
        </w:rPr>
        <w:t xml:space="preserve"> pro-inflammatory</w:t>
      </w:r>
      <w:r w:rsidR="00DE12F0">
        <w:rPr>
          <w:color w:val="000000"/>
          <w:shd w:val="clear" w:color="auto" w:fill="FFFFFF"/>
        </w:rPr>
        <w:t>, anti-tumor</w:t>
      </w:r>
      <w:r>
        <w:rPr>
          <w:color w:val="000000"/>
          <w:shd w:val="clear" w:color="auto" w:fill="FFFFFF"/>
        </w:rPr>
        <w:t xml:space="preserve"> </w:t>
      </w:r>
      <w:r>
        <w:rPr>
          <w:lang w:val="en-US"/>
        </w:rPr>
        <w:t xml:space="preserve">M1 macrophages and the </w:t>
      </w:r>
      <w:r>
        <w:rPr>
          <w:color w:val="000000"/>
          <w:shd w:val="clear" w:color="auto" w:fill="FFFFFF"/>
        </w:rPr>
        <w:t>alternatively activated</w:t>
      </w:r>
      <w:r w:rsidR="00DE12F0">
        <w:rPr>
          <w:color w:val="000000"/>
          <w:shd w:val="clear" w:color="auto" w:fill="FFFFFF"/>
        </w:rPr>
        <w:t>,</w:t>
      </w:r>
      <w:r>
        <w:rPr>
          <w:color w:val="000000"/>
          <w:shd w:val="clear" w:color="auto" w:fill="FFFFFF"/>
        </w:rPr>
        <w:t xml:space="preserve"> anti-inflammatory</w:t>
      </w:r>
      <w:r w:rsidR="00DE12F0">
        <w:rPr>
          <w:color w:val="000000"/>
          <w:shd w:val="clear" w:color="auto" w:fill="FFFFFF"/>
        </w:rPr>
        <w:t>, pro-tumor</w:t>
      </w:r>
      <w:r>
        <w:rPr>
          <w:lang w:val="en-US"/>
        </w:rPr>
        <w:t xml:space="preserve"> M2 macrophages</w:t>
      </w:r>
      <w:r w:rsidR="009777BD">
        <w:rPr>
          <w:lang w:val="en-US"/>
        </w:rPr>
        <w:fldChar w:fldCharType="begin"/>
      </w:r>
      <w:r w:rsidR="000A7502">
        <w:rPr>
          <w:lang w:val="en-US"/>
        </w:rPr>
        <w:instrText xml:space="preserve"> ADDIN ZOTERO_ITEM CSL_CITATION {"citationID":"KzudJpHV","properties":{"formattedCitation":"\\super 64\\nosupersub{}","plainCitation":"64","noteIndex":0},"citationItems":[{"id":1048,"uris":["http://zotero.org/users/local/oxMpWYo5/items/SLBG3V43"],"uri":["http://zotero.org/users/local/oxMpWYo5/items/SLBG3V43"],"itemData":{"id":1048,"type":"article-journal","abstract":"Tumor-associated macrophages (TAMs) represent one of the main tumor-infiltrating immune cell types and are generally categorized into either of two functionally contrasting subtypes, namely classical activated M1 macrophages and alternatively activated M2 macrophages. The former typically exerts anti-tumor functions, including directly mediate cytotoxicity and antibody-dependent cell-mediated cytotoxicity (ADCC) to kill tumor cells; the latter can promote the occurrence and metastasis of tumor cells, inhibit T cell-mediated anti-tumor immune response, promote tumor angiogenesis, and lead to tumor progression. Both M1 and M2 macrophages have high degree of plasticity and thus can be converted into each other upon tumor microenvironment changes or therapeutic interventions. As the relationship between TAMs and malignant tumors becoming clearer, TAMs have become a promising target for developing new cancer treatment. In this review, we summarize the origin and types of TAMs, TAMs interaction with tumors and tumor microenvironment, and up-to-date treatment strategies targeting TAMs.","container-title":"Frontiers in Immunology","DOI":"10.3389/fimmu.2020.583084","ISSN":"1664-3224","page":"3151","source":"Frontiers","title":"Tumor-Associated Macrophages in Tumor Immunity","volume":"11","author":[{"family":"Pan","given":"Yueyun"},{"family":"Yu","given":"Yinda"},{"family":"Wang","given":"Xiaojian"},{"family":"Zhang","given":"Ting"}],"issued":{"date-parts":[["2020"]]}}}],"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4</w:t>
      </w:r>
      <w:r w:rsidR="009777BD">
        <w:rPr>
          <w:lang w:val="en-US"/>
        </w:rPr>
        <w:fldChar w:fldCharType="end"/>
      </w:r>
      <w:r>
        <w:rPr>
          <w:lang w:val="en-US"/>
        </w:rPr>
        <w:t xml:space="preserve">. However, </w:t>
      </w:r>
      <w:r w:rsidRPr="00E85291">
        <w:rPr>
          <w:i/>
          <w:iCs/>
          <w:lang w:val="en-US"/>
        </w:rPr>
        <w:t>in situ</w:t>
      </w:r>
      <w:r>
        <w:rPr>
          <w:lang w:val="en-US"/>
        </w:rPr>
        <w:t>, macrophages</w:t>
      </w:r>
      <w:r w:rsidR="00735508">
        <w:rPr>
          <w:lang w:val="en-US"/>
        </w:rPr>
        <w:t xml:space="preserve"> (including microglia)</w:t>
      </w:r>
      <w:r>
        <w:rPr>
          <w:lang w:val="en-US"/>
        </w:rPr>
        <w:t xml:space="preserve"> </w:t>
      </w:r>
      <w:r w:rsidR="00E85291">
        <w:rPr>
          <w:lang w:val="en-US"/>
        </w:rPr>
        <w:t>show high plasticity with molecular characteristics and functions of both.</w:t>
      </w:r>
      <w:r w:rsidR="007E29CD">
        <w:rPr>
          <w:lang w:val="en-US"/>
        </w:rPr>
        <w:t xml:space="preserve"> </w:t>
      </w:r>
      <w:r w:rsidR="00F13203">
        <w:rPr>
          <w:lang w:val="en-US"/>
        </w:rPr>
        <w:t>Phenotypic markers exist to differentiate them</w:t>
      </w:r>
      <w:r w:rsidR="00A70880">
        <w:rPr>
          <w:lang w:val="en-US"/>
        </w:rPr>
        <w:t xml:space="preserve"> (e.g., </w:t>
      </w:r>
      <w:r w:rsidR="00A70880" w:rsidRPr="00A70880">
        <w:rPr>
          <w:lang w:val="en-US"/>
        </w:rPr>
        <w:t>CD11b(+)CD209(+)</w:t>
      </w:r>
      <w:r w:rsidR="00A70880">
        <w:rPr>
          <w:lang w:val="en-US"/>
        </w:rPr>
        <w:t xml:space="preserve"> for M2)</w:t>
      </w:r>
      <w:r w:rsidR="00F13203">
        <w:rPr>
          <w:lang w:val="en-US"/>
        </w:rPr>
        <w:t>, but external stimulus can cause reprogramming</w:t>
      </w:r>
      <w:r w:rsidR="00A70880">
        <w:rPr>
          <w:lang w:val="en-US"/>
        </w:rPr>
        <w:t xml:space="preserve"> between M-types</w:t>
      </w:r>
      <w:r w:rsidR="009777BD">
        <w:rPr>
          <w:lang w:val="en-US"/>
        </w:rPr>
        <w:fldChar w:fldCharType="begin"/>
      </w:r>
      <w:r w:rsidR="000A7502">
        <w:rPr>
          <w:lang w:val="en-US"/>
        </w:rPr>
        <w:instrText xml:space="preserve"> ADDIN ZOTERO_ITEM CSL_CITATION {"citationID":"4Wwhg3ev","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9777BD">
        <w:rPr>
          <w:lang w:val="en-US"/>
        </w:rPr>
        <w:fldChar w:fldCharType="separate"/>
      </w:r>
      <w:r w:rsidR="000A7502" w:rsidRPr="000A7502">
        <w:rPr>
          <w:rFonts w:ascii="Calibri" w:hAnsi="Calibri" w:cs="Calibri"/>
          <w:szCs w:val="24"/>
          <w:vertAlign w:val="superscript"/>
        </w:rPr>
        <w:t>65</w:t>
      </w:r>
      <w:r w:rsidR="009777BD">
        <w:rPr>
          <w:lang w:val="en-US"/>
        </w:rPr>
        <w:fldChar w:fldCharType="end"/>
      </w:r>
      <w:r w:rsidR="00D74B96">
        <w:rPr>
          <w:lang w:val="en-US"/>
        </w:rPr>
        <w:t xml:space="preserve">. </w:t>
      </w:r>
      <w:r w:rsidR="00850073">
        <w:rPr>
          <w:lang w:val="en-US"/>
        </w:rPr>
        <w:t>For instance, i</w:t>
      </w:r>
      <w:r w:rsidR="00D74B96">
        <w:rPr>
          <w:lang w:val="en-US"/>
        </w:rPr>
        <w:t xml:space="preserve">n cytokine-deficient medium, </w:t>
      </w:r>
      <w:r w:rsidR="00A70880" w:rsidRPr="00A70880">
        <w:rPr>
          <w:lang w:val="en-US"/>
        </w:rPr>
        <w:t xml:space="preserve">M1 macrophages </w:t>
      </w:r>
      <w:r w:rsidR="00D74B96">
        <w:rPr>
          <w:lang w:val="en-US"/>
        </w:rPr>
        <w:t>can</w:t>
      </w:r>
      <w:r w:rsidR="004D0899">
        <w:rPr>
          <w:lang w:val="en-US"/>
        </w:rPr>
        <w:t xml:space="preserve"> transition </w:t>
      </w:r>
      <w:r w:rsidR="00A70880" w:rsidRPr="00A70880">
        <w:rPr>
          <w:lang w:val="en-US"/>
        </w:rPr>
        <w:t>to M2</w:t>
      </w:r>
      <w:r w:rsidR="006F038D">
        <w:rPr>
          <w:lang w:val="en-US"/>
        </w:rPr>
        <w:t xml:space="preserve"> type</w:t>
      </w:r>
      <w:r w:rsidR="00A70880">
        <w:rPr>
          <w:lang w:val="en-US"/>
        </w:rPr>
        <w:t xml:space="preserve"> and start expressing </w:t>
      </w:r>
      <w:r w:rsidR="00A70880" w:rsidRPr="00A70880">
        <w:rPr>
          <w:lang w:val="en-US"/>
        </w:rPr>
        <w:lastRenderedPageBreak/>
        <w:t>CD11b(+)CD209(+)</w:t>
      </w:r>
      <w:r w:rsidR="00A70880">
        <w:rPr>
          <w:lang w:val="en-US"/>
        </w:rPr>
        <w:t xml:space="preserve"> markers</w:t>
      </w:r>
      <w:r w:rsidR="00187134">
        <w:rPr>
          <w:lang w:val="en-US"/>
        </w:rPr>
        <w:fldChar w:fldCharType="begin"/>
      </w:r>
      <w:r w:rsidR="000A7502">
        <w:rPr>
          <w:lang w:val="en-US"/>
        </w:rPr>
        <w:instrText xml:space="preserve"> ADDIN ZOTERO_ITEM CSL_CITATION {"citationID":"yubdUAif","properties":{"formattedCitation":"\\super 66\\nosupersub{}","plainCitation":"66","noteIndex":0},"citationItems":[{"id":905,"uris":["http://zotero.org/users/local/oxMpWYo5/items/CFAB8Z7R"],"uri":["http://zotero.org/users/local/oxMpWYo5/items/CFAB8Z7R"],"itemData":{"id":905,"type":"article-journal","abstract":"Macrophages are dynamic cells that mature under the influence of signals from the local microenvironment into either classically (M1) or alternatively (M2) activated macrophages with specific functional and phenotypic properties. Although the phenotypic identification of M1 and M2 macrophages is well established in mice, this is less clear for human macrophages. In addition, the persistence and reversibility of polarized human phenotypes is not well established. Human peripheral blood monocytes were differentiated into uncommitted macrophages (M0) and then polarized to M1 and M2 phenotypes using LPS/IFN-γ and IL-4/IL-13, respectively. M1 and M2 were identified as CD64(+)CD80(+) and CD11b(+)CD209(+), respectively, by flow cytometry. Polarized M1 cells secreted IP-10, IFN-γ, IL-8, TNF-α, IL-1β, and RANTES, whereas M2 cells secreted IL-13, CCL17, and CCL18. Functionally, M2 cells were highly endocytic. In cytokine-deficient medium, the polarized macrophages reverted back to the M0 state within 12 days. If previously polarized macrophages were given the alternative polarizing stimulus after 6 days of resting in cytokine-deficient medium, a switch in polarization was seen (i.e., M1 macrophages switched to M2 and expressed CD11b(+)CD209(+) and vice versa). In summary, we report phenotypic identification of human M1 and M2 macrophages, their functional characteristics, and their ability to be reprogrammed given the appropriate stimuli.","container-title":"American Journal of Respiratory Cell and Molecular Biology","DOI":"10.1165/rcmb.2015-0012OC","ISSN":"1535-4989","issue":"5","journalAbbreviation":"Am J Respir Cell Mol Biol","language":"eng","note":"PMID: 25870903","page":"676-688","source":"PubMed","title":"Phenotypic, functional, and plasticity features of classical and alternatively activated human macrophages","volume":"53","author":[{"family":"Tarique","given":"Abdullah A."},{"family":"Logan","given":"Jayden"},{"family":"Thomas","given":"Emma"},{"family":"Holt","given":"Patrick G."},{"family":"Sly","given":"Peter D."},{"family":"Fantino","given":"Emmanuelle"}],"issued":{"date-parts":[["2015",11]]}}}],"schema":"https://github.com/citation-style-language/schema/raw/master/csl-citation.json"} </w:instrText>
      </w:r>
      <w:r w:rsidR="00187134">
        <w:rPr>
          <w:lang w:val="en-US"/>
        </w:rPr>
        <w:fldChar w:fldCharType="separate"/>
      </w:r>
      <w:r w:rsidR="000A7502" w:rsidRPr="000A7502">
        <w:rPr>
          <w:rFonts w:ascii="Calibri" w:hAnsi="Calibri" w:cs="Calibri"/>
          <w:szCs w:val="24"/>
          <w:vertAlign w:val="superscript"/>
        </w:rPr>
        <w:t>66</w:t>
      </w:r>
      <w:r w:rsidR="00187134">
        <w:rPr>
          <w:lang w:val="en-US"/>
        </w:rPr>
        <w:fldChar w:fldCharType="end"/>
      </w:r>
      <w:r w:rsidR="00D74B96">
        <w:rPr>
          <w:lang w:val="en-US"/>
        </w:rPr>
        <w:t xml:space="preserve">. </w:t>
      </w:r>
      <w:r w:rsidR="00B16D7E">
        <w:rPr>
          <w:lang w:val="en-US"/>
        </w:rPr>
        <w:t>Thus</w:t>
      </w:r>
      <w:r w:rsidR="007563EB">
        <w:rPr>
          <w:lang w:val="en-US"/>
        </w:rPr>
        <w:t xml:space="preserve">, </w:t>
      </w:r>
      <w:r w:rsidR="00AD170E">
        <w:rPr>
          <w:lang w:val="en-US"/>
        </w:rPr>
        <w:t>immuno</w:t>
      </w:r>
      <w:r w:rsidR="007563EB">
        <w:rPr>
          <w:lang w:val="en-US"/>
        </w:rPr>
        <w:t xml:space="preserve">phenotypic markers are </w:t>
      </w:r>
      <w:r w:rsidR="00F434AB">
        <w:rPr>
          <w:lang w:val="en-US"/>
        </w:rPr>
        <w:t>poorly</w:t>
      </w:r>
      <w:r w:rsidR="007563EB">
        <w:rPr>
          <w:lang w:val="en-US"/>
        </w:rPr>
        <w:t xml:space="preserve"> reliable </w:t>
      </w:r>
      <w:r w:rsidR="00F434AB">
        <w:rPr>
          <w:lang w:val="en-US"/>
        </w:rPr>
        <w:t>in</w:t>
      </w:r>
      <w:r w:rsidR="007563EB">
        <w:rPr>
          <w:lang w:val="en-US"/>
        </w:rPr>
        <w:t xml:space="preserve"> classify</w:t>
      </w:r>
      <w:r w:rsidR="00F434AB">
        <w:rPr>
          <w:lang w:val="en-US"/>
        </w:rPr>
        <w:t>ing</w:t>
      </w:r>
      <w:r w:rsidR="007563EB">
        <w:rPr>
          <w:lang w:val="en-US"/>
        </w:rPr>
        <w:t xml:space="preserve"> macrophages</w:t>
      </w:r>
      <w:r w:rsidR="00517047">
        <w:rPr>
          <w:lang w:val="en-US"/>
        </w:rPr>
        <w:t xml:space="preserve"> </w:t>
      </w:r>
      <w:r w:rsidR="00517047" w:rsidRPr="00517047">
        <w:rPr>
          <w:i/>
          <w:iCs/>
          <w:lang w:val="en-US"/>
        </w:rPr>
        <w:t>in situ</w:t>
      </w:r>
      <w:r w:rsidR="007563EB">
        <w:rPr>
          <w:lang w:val="en-US"/>
        </w:rPr>
        <w:t xml:space="preserve">. </w:t>
      </w:r>
      <w:r w:rsidR="00464145">
        <w:rPr>
          <w:lang w:val="en-US"/>
        </w:rPr>
        <w:t>Transcriptome</w:t>
      </w:r>
      <w:r w:rsidR="00F90385">
        <w:rPr>
          <w:lang w:val="en-US"/>
        </w:rPr>
        <w:t xml:space="preserve">s </w:t>
      </w:r>
      <w:r w:rsidR="00464145">
        <w:rPr>
          <w:lang w:val="en-US"/>
        </w:rPr>
        <w:t>can be used to identify M-type</w:t>
      </w:r>
      <w:r w:rsidR="00E00462">
        <w:rPr>
          <w:lang w:val="en-US"/>
        </w:rPr>
        <w:t xml:space="preserve"> </w:t>
      </w:r>
      <w:r w:rsidR="00E00462" w:rsidRPr="00E00462">
        <w:rPr>
          <w:i/>
          <w:iCs/>
          <w:lang w:val="en-US"/>
        </w:rPr>
        <w:t>in vivo</w:t>
      </w:r>
      <w:r w:rsidR="00464145">
        <w:rPr>
          <w:lang w:val="en-US"/>
        </w:rPr>
        <w:fldChar w:fldCharType="begin"/>
      </w:r>
      <w:r w:rsidR="000A7502">
        <w:rPr>
          <w:lang w:val="en-US"/>
        </w:rPr>
        <w:instrText xml:space="preserve"> ADDIN ZOTERO_ITEM CSL_CITATION {"citationID":"qutaUqqQ","properties":{"formattedCitation":"\\super 65\\nosupersub{}","plainCitation":"65","noteIndex":0},"citationItems":[{"id":902,"uris":["http://zotero.org/users/local/oxMpWYo5/items/MAKELDEV"],"uri":["http://zotero.org/users/local/oxMpWYo5/items/MAKELDEV"],"itemData":{"id":902,"type":"article-journal","abstract":"Diversity and plasticity are hallmarks of cells of the monocyte-macrophage lineage. In response to IFNs, Toll-like receptor engagement, or IL-4/IL-13 signaling, macrophages undergo M1 (classical) or M2 (alternative) activation, which represent extremes of a continuum in a universe of activation states. Progress has now been made in defining the signaling pathways, transcriptional networks, and epigenetic mechanisms underlying M1-M2 or M2-like polarized activation. Functional skewing of mononuclear phagocytes occurs in vivo under physiological conditions (e.g., ontogenesis and pregnancy) and in pathology (allergic and chronic inflammation, tissue repair, infection, and cancer). However, in selected preclinical and clinical conditions, coexistence of cells in different activation states and unique or mixed phenotypes have been observed, a reflection of dynamic changes and complex tissue-derived signals. The identification of mechanisms and molecules associated with macrophage plasticity and polarized activation provides a basis for macrophage-centered diagnostic and therapeutic strategies.","container-title":"The Journal of Clinical Investigation","DOI":"10.1172/JCI59643","ISSN":"0021-9738","issue":"3","journalAbbreviation":"J Clin Invest","note":"PMID: 22378047\nPMCID: PMC3287223","page":"787-795","source":"PubMed Central","title":"Macrophage plasticity and polarization: in vivo veritas","title-short":"Macrophage plasticity and polarization","volume":"122","author":[{"family":"Sica","given":"Antonio"},{"family":"Mantovani","given":"Alberto"}],"issued":{"date-parts":[["2012",3,1]]}}}],"schema":"https://github.com/citation-style-language/schema/raw/master/csl-citation.json"} </w:instrText>
      </w:r>
      <w:r w:rsidR="00464145">
        <w:rPr>
          <w:lang w:val="en-US"/>
        </w:rPr>
        <w:fldChar w:fldCharType="separate"/>
      </w:r>
      <w:r w:rsidR="000A7502" w:rsidRPr="000A7502">
        <w:rPr>
          <w:rFonts w:ascii="Calibri" w:hAnsi="Calibri" w:cs="Calibri"/>
          <w:szCs w:val="24"/>
          <w:vertAlign w:val="superscript"/>
        </w:rPr>
        <w:t>65</w:t>
      </w:r>
      <w:r w:rsidR="00464145">
        <w:rPr>
          <w:lang w:val="en-US"/>
        </w:rPr>
        <w:fldChar w:fldCharType="end"/>
      </w:r>
      <w:r w:rsidR="00464145">
        <w:rPr>
          <w:lang w:val="en-US"/>
        </w:rPr>
        <w:t xml:space="preserve">, but their inherent plasticity </w:t>
      </w:r>
      <w:r w:rsidR="00E00462" w:rsidRPr="00E00462">
        <w:rPr>
          <w:i/>
          <w:iCs/>
          <w:lang w:val="en-US"/>
        </w:rPr>
        <w:t>in vitro</w:t>
      </w:r>
      <w:r w:rsidR="00E00462">
        <w:rPr>
          <w:lang w:val="en-US"/>
        </w:rPr>
        <w:t xml:space="preserve"> </w:t>
      </w:r>
      <w:r w:rsidR="00464145">
        <w:rPr>
          <w:lang w:val="en-US"/>
        </w:rPr>
        <w:t>leaves a complex web of transcriptional and pathway differences that make</w:t>
      </w:r>
      <w:r w:rsidR="00170840">
        <w:rPr>
          <w:lang w:val="en-US"/>
        </w:rPr>
        <w:t>s</w:t>
      </w:r>
      <w:r w:rsidR="00464145">
        <w:rPr>
          <w:lang w:val="en-US"/>
        </w:rPr>
        <w:t xml:space="preserve"> </w:t>
      </w:r>
      <w:r w:rsidR="00170840">
        <w:rPr>
          <w:lang w:val="en-US"/>
        </w:rPr>
        <w:t>identification</w:t>
      </w:r>
      <w:r w:rsidR="00464145">
        <w:rPr>
          <w:lang w:val="en-US"/>
        </w:rPr>
        <w:t xml:space="preserve"> difficult. </w:t>
      </w:r>
      <w:r w:rsidR="00CF2396">
        <w:rPr>
          <w:lang w:val="en-US"/>
        </w:rPr>
        <w:t>Epigenetic phenotype has shown to be a strong method in differentiating closely related cells</w:t>
      </w:r>
      <w:r w:rsidR="00C07D05">
        <w:rPr>
          <w:lang w:val="en-US"/>
        </w:rPr>
        <w:fldChar w:fldCharType="begin"/>
      </w:r>
      <w:r w:rsidR="000A7502">
        <w:rPr>
          <w:lang w:val="en-US"/>
        </w:rPr>
        <w:instrText xml:space="preserve"> ADDIN ZOTERO_ITEM CSL_CITATION {"citationID":"4VgXidLV","properties":{"formattedCitation":"\\super 67\\nosupersub{}","plainCitation":"67","noteIndex":0},"citationItems":[{"id":921,"uris":["http://zotero.org/users/local/oxMpWYo5/items/BMR7RSR4"],"uri":["http://zotero.org/users/local/oxMpWYo5/items/BMR7RSR4"],"itemData":{"id":921,"type":"article-journal","abstract":"It is recognized that the tumor microenvironment (TME) plays a critical role in the biology of cancer. To better understand the role of immune cell components in CNS tumors, we applied a deconvolution approach to bulk DNA methylation array data in a large set of newly profiled samples (n = 741) as well as samples from external data sources (n = 3311) of methylation-defined glial and glioneuronal tumors. Using the cell-type proportion data as input, we used dimensionality reduction to visualize sample-wise patterns that emerge from the cell type proportion estimations. In IDH-wildtype glioblastomas (n = 2,072), we identified distinct tumor clusters based on immune cell proportion and demonstrated an association with oncogenic alterations such as EGFR amplification and CDKN2A/B homozygous deletion. We also investigated the immune cluster-specific distribution of four malignant cellular states (AC-like, OPC-like, MES-like and NPC-like) in the IDH-wildtype cohort. We identified two major immune-based subgroups of IDH-mutant gliomas, which largely aligned with 1p/19q co-deletion status. Non-codeleted gliomas showed distinct proportions of a key genomic aberration (CDKN2A/B loss) among immune cell-based groups. We also observed significant positive correlations between monocyte proportion and expression of PD-L1 and PD-L2 (R = 0.54 and 0.68, respectively). Overall, the findings highlight specific roles of the TME in biology and classification of CNS tumors, where specific immune cell admixtures correlate with tumor types and genomic alterations.","container-title":"Acta Neuropathologica Communications","DOI":"10.1186/s40478-021-01249-9","ISSN":"2051-5960","issue":"1","journalAbbreviation":"Acta Neuropathologica Communications","page":"148","source":"BioMed Central","title":"Immune cell deconvolution of bulk DNA methylation data reveals an association with methylation class, key somatic alterations, and cell state in glial/glioneuronal tumors","volume":"9","author":[{"family":"Singh","given":"Omkar"},{"family":"Pratt","given":"Drew"},{"family":"Aldape","given":"Kenneth"}],"issued":{"date-parts":[["2021",9,8]]}}}],"schema":"https://github.com/citation-style-language/schema/raw/master/csl-citation.json"} </w:instrText>
      </w:r>
      <w:r w:rsidR="00C07D05">
        <w:rPr>
          <w:lang w:val="en-US"/>
        </w:rPr>
        <w:fldChar w:fldCharType="separate"/>
      </w:r>
      <w:r w:rsidR="000A7502" w:rsidRPr="000A7502">
        <w:rPr>
          <w:rFonts w:ascii="Calibri" w:hAnsi="Calibri" w:cs="Calibri"/>
          <w:szCs w:val="24"/>
          <w:vertAlign w:val="superscript"/>
        </w:rPr>
        <w:t>67</w:t>
      </w:r>
      <w:r w:rsidR="00C07D05">
        <w:rPr>
          <w:lang w:val="en-US"/>
        </w:rPr>
        <w:fldChar w:fldCharType="end"/>
      </w:r>
      <w:r w:rsidR="007510F9">
        <w:rPr>
          <w:lang w:val="en-US"/>
        </w:rPr>
        <w:t>.</w:t>
      </w:r>
      <w:r w:rsidR="00002BA4">
        <w:rPr>
          <w:lang w:val="en-US"/>
        </w:rPr>
        <w:t xml:space="preserve"> </w:t>
      </w:r>
      <w:r w:rsidR="007510F9">
        <w:rPr>
          <w:lang w:val="en-US"/>
        </w:rPr>
        <w:t xml:space="preserve">Lineage can also be observed, such as </w:t>
      </w:r>
      <w:r w:rsidR="00CB5AF8">
        <w:rPr>
          <w:lang w:val="en-US"/>
        </w:rPr>
        <w:t>monocyte-to-macrophage differentiation</w:t>
      </w:r>
      <w:r w:rsidR="007510F9">
        <w:rPr>
          <w:lang w:val="en-US"/>
        </w:rPr>
        <w:t>, as there are</w:t>
      </w:r>
      <w:r w:rsidR="00CB5AF8">
        <w:rPr>
          <w:lang w:val="en-US"/>
        </w:rPr>
        <w:t xml:space="preserve"> highly localized DNAme changes</w:t>
      </w:r>
      <w:r w:rsidR="00CB5AF8">
        <w:rPr>
          <w:lang w:val="en-US"/>
        </w:rPr>
        <w:fldChar w:fldCharType="begin"/>
      </w:r>
      <w:r w:rsidR="000A7502">
        <w:rPr>
          <w:lang w:val="en-US"/>
        </w:rPr>
        <w:instrText xml:space="preserve"> ADDIN ZOTERO_ITEM CSL_CITATION {"citationID":"psX2tf0o","properties":{"formattedCitation":"\\super 68\\nosupersub{}","plainCitation":"68","noteIndex":0},"citationItems":[{"id":1080,"uris":["http://zotero.org/users/local/oxMpWYo5/items/87Q3HJMQ"],"uri":["http://zotero.org/users/local/oxMpWYo5/items/87Q3HJMQ"],"itemData":{"id":1080,"type":"article-journal","abstract":"Macrophages and their precursors monocytes play a key role in inflammation and chronic inflammatory disorders. Monocyte-to-macrophage differentiation and activation programs are accompanied by significant epigenetic remodeling where DNA methylation associates with cell identity. Here we show that DNA methylation changes characteristic for monocyte-to-macrophage differentiation occur at transcription factor binding sites, and, in contrast to what was previously described, are generally highly localized and encompass both losses and gains of DNA methylation.","container-title":"Epigenetics &amp; Chromatin","DOI":"10.1186/s13072-019-0279-4","ISSN":"1756-8935","issue":"1","journalAbbreviation":"Epigenetics &amp; Chromatin","page":"34","source":"BioMed Central","title":"Human monocyte-to-macrophage differentiation involves highly localized gain and loss of DNA methylation at transcription factor binding sites","volume":"12","author":[{"family":"Dekkers","given":"Koen F."},{"family":"Neele","given":"Annette E."},{"family":"Jukema","given":"J. Wouter"},{"family":"Heijmans","given":"Bastiaan T."},{"family":"Winther","given":"Menno P. J.","non-dropping-particle":"de"}],"issued":{"date-parts":[["2019",6,6]]}}}],"schema":"https://github.com/citation-style-language/schema/raw/master/csl-citation.json"} </w:instrText>
      </w:r>
      <w:r w:rsidR="00CB5AF8">
        <w:rPr>
          <w:lang w:val="en-US"/>
        </w:rPr>
        <w:fldChar w:fldCharType="separate"/>
      </w:r>
      <w:r w:rsidR="000A7502" w:rsidRPr="000A7502">
        <w:rPr>
          <w:rFonts w:ascii="Calibri" w:hAnsi="Calibri" w:cs="Calibri"/>
          <w:szCs w:val="24"/>
          <w:vertAlign w:val="superscript"/>
        </w:rPr>
        <w:t>68</w:t>
      </w:r>
      <w:r w:rsidR="00CB5AF8">
        <w:rPr>
          <w:lang w:val="en-US"/>
        </w:rPr>
        <w:fldChar w:fldCharType="end"/>
      </w:r>
      <w:r w:rsidR="00CB5AF8">
        <w:rPr>
          <w:lang w:val="en-US"/>
        </w:rPr>
        <w:t>.</w:t>
      </w:r>
    </w:p>
    <w:p w14:paraId="03495F88" w14:textId="30636CBD" w:rsidR="00EE7D0D" w:rsidRDefault="002714C7" w:rsidP="005206DF">
      <w:pPr>
        <w:pStyle w:val="Heading3"/>
        <w:rPr>
          <w:lang w:val="en-US"/>
        </w:rPr>
      </w:pPr>
      <w:bookmarkStart w:id="16" w:name="_Toc88049354"/>
      <w:r>
        <w:rPr>
          <w:lang w:val="en-US"/>
        </w:rPr>
        <w:t>Potential for treatments</w:t>
      </w:r>
      <w:bookmarkEnd w:id="16"/>
    </w:p>
    <w:p w14:paraId="714F63B3" w14:textId="77777777" w:rsidR="00BC0530" w:rsidRPr="00BC0530" w:rsidRDefault="00BC0530" w:rsidP="00BC0530">
      <w:pPr>
        <w:rPr>
          <w:lang w:val="en-US"/>
        </w:rPr>
      </w:pPr>
    </w:p>
    <w:p w14:paraId="6B8329D7" w14:textId="7AC1B51C" w:rsidR="009F63E8" w:rsidRDefault="00EE7D0D" w:rsidP="005206DF">
      <w:pPr>
        <w:jc w:val="both"/>
        <w:rPr>
          <w:lang w:val="en-US"/>
        </w:rPr>
      </w:pPr>
      <w:r>
        <w:rPr>
          <w:lang w:val="en-US"/>
        </w:rPr>
        <w:t>As mentioned previously, methylation can influence CD45 isoforms, and may be a target for treatment. In HIV</w:t>
      </w:r>
      <w:r w:rsidR="006967A1">
        <w:rPr>
          <w:lang w:val="en-US"/>
        </w:rPr>
        <w:t>, CD45 isoforms have shown significant effect on viral replication</w:t>
      </w:r>
      <w:r w:rsidR="006967A1">
        <w:rPr>
          <w:lang w:val="en-US"/>
        </w:rPr>
        <w:fldChar w:fldCharType="begin"/>
      </w:r>
      <w:r w:rsidR="000A7502">
        <w:rPr>
          <w:lang w:val="en-US"/>
        </w:rPr>
        <w:instrText xml:space="preserve"> ADDIN ZOTERO_ITEM CSL_CITATION {"citationID":"6nbVRMgE","properties":{"formattedCitation":"\\super 69\\nosupersub{}","plainCitation":"69","noteIndex":0},"citationItems":[{"id":1120,"uris":["http://zotero.org/users/local/oxMpWYo5/items/PK72DMSK"],"uri":["http://zotero.org/users/local/oxMpWYo5/items/PK72DMSK"],"itemData":{"id":1120,"type":"article-journal","abstract":"CD45 is a membrane tyrosine phosphatase that modulates the function of the hematopoietic cells. In vitro, agonist antibodies to CD45RO or CD45RB isoforms have been shown to suppress microglial activation, but whether microglia in vivo express these isoforms in HIV encephalitis (HIVE) is unknown. Brain sections from control and HIVE were immunostained for CD45 isoforms using exon‐specific antibodies (RA, RB, RC and RO). RA and RC were limited to rare lymphocytes, while RB expression was robust in microglia and inflammatory cells. RO was low in control microglia, but increased in HIVE. RO was also localized to macrophages and CD8+ T cells. Targeting CD45 in vivo with isoform‐specific antibodies remains a therapeutic option for neuroinflammatory diseases.","container-title":"Brain Pathology","DOI":"10.1111/j.1750-3639.2006.00027.x","ISSN":"1015-6305","issue":"4","journalAbbreviation":"Brain Pathol","note":"PMID: 17107594\nPMCID: PMC1804203","page":"256-265","source":"PubMed Central","title":"CD45 Isoform Expression in Microglia and Inflammatory Cells in HIV‐1 Encephalitis","volume":"16","author":[{"family":"Cosenza‐Nashat","given":"Melissa A."},{"family":"Kim","given":"Mee‐Ohk"},{"family":"Zhao","given":"Meng‐Liang"},{"family":"Suh","given":"Hyeon‐Sook"},{"family":"Lee","given":"Sunhee C."}],"issued":{"date-parts":[["2006",11,15]]}}}],"schema":"https://github.com/citation-style-language/schema/raw/master/csl-citation.json"} </w:instrText>
      </w:r>
      <w:r w:rsidR="006967A1">
        <w:rPr>
          <w:lang w:val="en-US"/>
        </w:rPr>
        <w:fldChar w:fldCharType="separate"/>
      </w:r>
      <w:r w:rsidR="000A7502" w:rsidRPr="000A7502">
        <w:rPr>
          <w:rFonts w:ascii="Calibri" w:hAnsi="Calibri" w:cs="Calibri"/>
          <w:szCs w:val="24"/>
          <w:vertAlign w:val="superscript"/>
        </w:rPr>
        <w:t>69</w:t>
      </w:r>
      <w:r w:rsidR="006967A1">
        <w:rPr>
          <w:lang w:val="en-US"/>
        </w:rPr>
        <w:fldChar w:fldCharType="end"/>
      </w:r>
      <w:r w:rsidR="006967A1">
        <w:rPr>
          <w:lang w:val="en-US"/>
        </w:rPr>
        <w:t xml:space="preserve">. Targeting antibodies for one specific isoform, CD45RO, </w:t>
      </w:r>
      <w:r w:rsidR="0040557A">
        <w:rPr>
          <w:lang w:val="en-US"/>
        </w:rPr>
        <w:t>virtually stopped RO-</w:t>
      </w:r>
      <w:r w:rsidR="0040557A" w:rsidRPr="0040557A">
        <w:rPr>
          <w:lang w:val="en-US"/>
        </w:rPr>
        <w:t>microglial proliferation</w:t>
      </w:r>
      <w:r w:rsidR="00B16EAE">
        <w:rPr>
          <w:lang w:val="en-US"/>
        </w:rPr>
        <w:t xml:space="preserve"> </w:t>
      </w:r>
      <w:r w:rsidR="0040557A">
        <w:rPr>
          <w:lang w:val="en-US"/>
        </w:rPr>
        <w:t xml:space="preserve">as well as strongly </w:t>
      </w:r>
      <w:r w:rsidR="00B16EAE" w:rsidRPr="00B16EAE">
        <w:rPr>
          <w:lang w:val="en-US"/>
        </w:rPr>
        <w:t>inhibit</w:t>
      </w:r>
      <w:r w:rsidR="0040557A">
        <w:rPr>
          <w:lang w:val="en-US"/>
        </w:rPr>
        <w:t>ing</w:t>
      </w:r>
      <w:r w:rsidR="00B16EAE" w:rsidRPr="00B16EAE">
        <w:rPr>
          <w:lang w:val="en-US"/>
        </w:rPr>
        <w:t xml:space="preserve"> </w:t>
      </w:r>
      <w:r w:rsidR="0040557A">
        <w:rPr>
          <w:lang w:val="en-US"/>
        </w:rPr>
        <w:t xml:space="preserve">overall </w:t>
      </w:r>
      <w:r w:rsidR="00B16EAE" w:rsidRPr="00B16EAE">
        <w:rPr>
          <w:lang w:val="en-US"/>
        </w:rPr>
        <w:t>HIV-1 production</w:t>
      </w:r>
      <w:r w:rsidR="00B16EAE">
        <w:rPr>
          <w:lang w:val="en-US"/>
        </w:rPr>
        <w:fldChar w:fldCharType="begin"/>
      </w:r>
      <w:r w:rsidR="000A7502">
        <w:rPr>
          <w:lang w:val="en-US"/>
        </w:rPr>
        <w:instrText xml:space="preserve"> ADDIN ZOTERO_ITEM CSL_CITATION {"citationID":"5NIzRrFl","properties":{"formattedCitation":"\\super 70\\nosupersub{}","plainCitation":"70","noteIndex":0},"citationItems":[{"id":1123,"uris":["http://zotero.org/users/local/oxMpWYo5/items/4K4YECRC"],"uri":["http://zotero.org/users/local/oxMpWYo5/items/4K4YECRC"],"itemData":{"id":1123,"type":"article-journal","abstract":"Macrophages and microglia are productively infected by HIV-1 and play a pivotal role in the pathogenesis of AIDS dementia. Although macrophages and microglia express CD45, a transmembrane protein tyrosine phosphatase, whether modulation of its activity affects human immunodeficiency virus type 1 (HIV-1) replication is unknown. Here, we report that of the five human CD45 isoforms, microglia express CD45RB and CD45RO (RB &gt; RO) and treatment of microglia with a CD45 agonist antibody αCD45RO (UCHL-1) inhibits HIV-1 replication. αCD45RO prevented HIV-1 negative factor (Nef)-induced autophosphorylation of hematopoietic cell kinase (Hck), a myeloid lineage-specific Src kinase. Recombinant CD45 protein also inhibited HIV-1-induced Hck phosphorylation in microglia. Antennapedia-mediated delivery of Hck Src homology domain 3 (SH3), a domain that binds to the Nef PxxP motif with high affinity, reduced HIV-1-induced Hck phosphorylation and HIV-1 production in microglia. HIV-1-induced LTR transactivation was observed in U38 cells stably overexpressing wild-type Hck but not kinase-inactive Hck. In microglia, αCD45RO reduced activation of transcription factors (NF-κB and CCAAT enhancer binding protein) necessary for LTR transactivation in macrophages. These results establish that in myeloid lineage cells, Nef interacts with the Hck SH3 domain, resulting in autophosphorylation of Hck and an increase in HIV-1 transcription. αCD45RO-mediated inhibition of HIV-1 replication in microglia identifies the CD45 protein tyrosine phosphatase as a potential therapeutic target for HIV-1 infection/AIDS dementia.","container-title":"Journal of Virology","DOI":"10.1128/JVI.80.1.62-72.2006","ISSN":"0022-538X","issue":"1","journalAbbreviation":"J Virol","note":"PMID: 16352531\nPMCID: PMC1317521","page":"62-72","source":"PubMed Central","title":"Anti-CD45RO Suppresses Human Immunodeficiency Virus Type 1 Replication in Microglia: Role of Hck Tyrosine Kinase and Implications for AIDS Dementia","title-short":"Anti-CD45RO Suppresses Human Immunodeficiency Virus Type 1 Replication in Microglia","volume":"80","author":[{"family":"Kim","given":"Mee-Ohk"},{"family":"Suh","given":"Hyeon-Sook"},{"family":"Si","given":"Qiusheng"},{"family":"Terman","given":"Bruce I."},{"family":"Lee","given":"Sunhee C."}],"issued":{"date-parts":[["2006",1]]}}}],"schema":"https://github.com/citation-style-language/schema/raw/master/csl-citation.json"} </w:instrText>
      </w:r>
      <w:r w:rsidR="00B16EAE">
        <w:rPr>
          <w:lang w:val="en-US"/>
        </w:rPr>
        <w:fldChar w:fldCharType="separate"/>
      </w:r>
      <w:r w:rsidR="000A7502" w:rsidRPr="000A7502">
        <w:rPr>
          <w:rFonts w:ascii="Calibri" w:hAnsi="Calibri" w:cs="Calibri"/>
          <w:szCs w:val="24"/>
          <w:vertAlign w:val="superscript"/>
        </w:rPr>
        <w:t>70</w:t>
      </w:r>
      <w:r w:rsidR="00B16EAE">
        <w:rPr>
          <w:lang w:val="en-US"/>
        </w:rPr>
        <w:fldChar w:fldCharType="end"/>
      </w:r>
      <w:r w:rsidR="00B16EAE">
        <w:rPr>
          <w:lang w:val="en-US"/>
        </w:rPr>
        <w:t xml:space="preserve">. </w:t>
      </w:r>
      <w:r w:rsidR="00833336">
        <w:rPr>
          <w:lang w:val="en-US"/>
        </w:rPr>
        <w:t xml:space="preserve">With glioma, CD45 isoforms haven’t been extensively studied, but it is still a key </w:t>
      </w:r>
      <w:r w:rsidR="00473728">
        <w:rPr>
          <w:lang w:val="en-US"/>
        </w:rPr>
        <w:t>marker</w:t>
      </w:r>
      <w:r w:rsidR="00833336">
        <w:rPr>
          <w:lang w:val="en-US"/>
        </w:rPr>
        <w:t xml:space="preserve"> protein </w:t>
      </w:r>
      <w:r w:rsidR="0097560A">
        <w:rPr>
          <w:lang w:val="en-US"/>
        </w:rPr>
        <w:t>for</w:t>
      </w:r>
      <w:r w:rsidR="00833336">
        <w:rPr>
          <w:lang w:val="en-US"/>
        </w:rPr>
        <w:t xml:space="preserve"> resident </w:t>
      </w:r>
      <w:r w:rsidR="00850C7B">
        <w:rPr>
          <w:lang w:val="en-US"/>
        </w:rPr>
        <w:t>(CD45</w:t>
      </w:r>
      <w:r w:rsidR="00850C7B" w:rsidRPr="00850C7B">
        <w:rPr>
          <w:vertAlign w:val="superscript"/>
          <w:lang w:val="en-US"/>
        </w:rPr>
        <w:t>low</w:t>
      </w:r>
      <w:r w:rsidR="00850C7B">
        <w:rPr>
          <w:lang w:val="en-US"/>
        </w:rPr>
        <w:t xml:space="preserve">) </w:t>
      </w:r>
      <w:r w:rsidR="00833336">
        <w:rPr>
          <w:lang w:val="en-US"/>
        </w:rPr>
        <w:t>and infiltrating microglia</w:t>
      </w:r>
      <w:r w:rsidR="00850C7B">
        <w:rPr>
          <w:lang w:val="en-US"/>
        </w:rPr>
        <w:t xml:space="preserve"> (CD45</w:t>
      </w:r>
      <w:r w:rsidR="00850C7B" w:rsidRPr="00850C7B">
        <w:rPr>
          <w:vertAlign w:val="superscript"/>
          <w:lang w:val="en-US"/>
        </w:rPr>
        <w:t>high</w:t>
      </w:r>
      <w:r w:rsidR="00850C7B">
        <w:rPr>
          <w:lang w:val="en-US"/>
        </w:rPr>
        <w:t>)</w:t>
      </w:r>
      <w:r w:rsidR="00850C7B">
        <w:rPr>
          <w:lang w:val="en-US"/>
        </w:rPr>
        <w:fldChar w:fldCharType="begin"/>
      </w:r>
      <w:r w:rsidR="000A7502">
        <w:rPr>
          <w:lang w:val="en-US"/>
        </w:rPr>
        <w:instrText xml:space="preserve"> ADDIN ZOTERO_ITEM CSL_CITATION {"citationID":"GauxuqNQ","properties":{"formattedCitation":"\\super 71\\nosupersub{}","plainCitation":"71","noteIndex":0},"citationItems":[{"id":1126,"uris":["http://zotero.org/users/local/oxMpWYo5/items/Y9U978R3"],"uri":["http://zotero.org/users/local/oxMpWYo5/items/Y9U978R3"],"itemData":{"id":1126,"type":"article-journal","abstract":"OBJECTIVE: Although microglia have been suggested to be a component of the inflammatory reaction to tumors of the central nervous system, their role in glioma biology remains unknown. One obstacle to studying the function of microglia is the inability to effectively separate them from macrophages. Because flow cytometry can effectively discern immune cells with similar surface antigens, we evaluated its role in characterizing the mononuclear cell infiltration in experimental gliomas.\nMETHODS: Freshly prepared rat C6, 9L, and RG-2 tumor specimens were labeled ex vivo with monoclonal antibodies against CD11b/c, CD45, and CD8a antigens and analyzed by flow cytometry. The extent of microglia (CD11b/c(high), CD45(low)), macrophage (CD11b/c(high), CD45(high)), and lymphocyte (CD11b/c(negative), CD45(high)) infiltration into tumors, tumor periphery, and contralateral tumor-free hemispheres was measured for each glioma type.\nRESULTS: Microglia, which accounted for 13 to 34% of viable cells, were distributed throughout the central nervous system and were present in the tumors, tumor periphery, and contralateral tumor-free hemispheres. In contrast, macrophages were less prominent within the tumors and tumor periphery (4.2-12%) and were scarce in the contralateral tumor-free hemispheres (0.9-1.1%). Among the tumor types, RG-2 gliomas had the least microglia/macrophage infiltration. The frequency and the distribution pattern of lymphocytes also varied among tumor models. Whereas lymphocytes accounted for more than one-third of the cells in C6 and 9L tumors, they represented only 1% of cells in RG-2 gliomas.\nCONCLUSION: More abundant than macrophages and scattered throughout the central nervous system, microglia account for a significant component of the inflammatory response to experimental gliomas. A better understanding of microglial function in gliomas may be important in the development of immunotherapy strategies.","container-title":"Neurosurgery","DOI":"10.1097/00006123-200004000-00035","ISSN":"0148-396X","issue":"4","journalAbbreviation":"Neurosurgery","language":"eng","note":"PMID: 10764271","page":"957-961; discussion 961-962","source":"PubMed","title":"Flow cytometric characterization of tumor-associated macrophages in experimental gliomas","volume":"46","author":[{"family":"Badie","given":"B."},{"family":"Schartner","given":"J. M."}],"issued":{"date-parts":[["2000",4]]}}}],"schema":"https://github.com/citation-style-language/schema/raw/master/csl-citation.json"} </w:instrText>
      </w:r>
      <w:r w:rsidR="00850C7B">
        <w:rPr>
          <w:lang w:val="en-US"/>
        </w:rPr>
        <w:fldChar w:fldCharType="separate"/>
      </w:r>
      <w:r w:rsidR="000A7502" w:rsidRPr="000A7502">
        <w:rPr>
          <w:rFonts w:ascii="Calibri" w:hAnsi="Calibri" w:cs="Calibri"/>
          <w:szCs w:val="24"/>
          <w:vertAlign w:val="superscript"/>
        </w:rPr>
        <w:t>71</w:t>
      </w:r>
      <w:r w:rsidR="00850C7B">
        <w:rPr>
          <w:lang w:val="en-US"/>
        </w:rPr>
        <w:fldChar w:fldCharType="end"/>
      </w:r>
      <w:r w:rsidR="00833336">
        <w:rPr>
          <w:lang w:val="en-US"/>
        </w:rPr>
        <w:t xml:space="preserve">. </w:t>
      </w:r>
      <w:r w:rsidR="009D42CA">
        <w:rPr>
          <w:lang w:val="en-US"/>
        </w:rPr>
        <w:t>More research into</w:t>
      </w:r>
      <w:r w:rsidR="00C416A6">
        <w:rPr>
          <w:lang w:val="en-US"/>
        </w:rPr>
        <w:t xml:space="preserve"> glioma </w:t>
      </w:r>
      <w:r w:rsidR="00AF781A">
        <w:rPr>
          <w:lang w:val="en-US"/>
        </w:rPr>
        <w:t>is necessary to discover</w:t>
      </w:r>
      <w:r w:rsidR="009D42CA">
        <w:rPr>
          <w:lang w:val="en-US"/>
        </w:rPr>
        <w:t xml:space="preserve"> the contributory effects of CD45 isoforms</w:t>
      </w:r>
      <w:r w:rsidR="005A01C0">
        <w:rPr>
          <w:lang w:val="en-US"/>
        </w:rPr>
        <w:t xml:space="preserve"> caused by aberrant methylation</w:t>
      </w:r>
      <w:r w:rsidR="004315CC">
        <w:rPr>
          <w:lang w:val="en-US"/>
        </w:rPr>
        <w:t>,</w:t>
      </w:r>
      <w:r w:rsidR="009D42CA">
        <w:rPr>
          <w:lang w:val="en-US"/>
        </w:rPr>
        <w:t xml:space="preserve"> and the </w:t>
      </w:r>
      <w:r w:rsidR="001F3055">
        <w:rPr>
          <w:lang w:val="en-US"/>
        </w:rPr>
        <w:t xml:space="preserve">epigenetic </w:t>
      </w:r>
      <w:r w:rsidR="009D42CA">
        <w:rPr>
          <w:lang w:val="en-US"/>
        </w:rPr>
        <w:t>cell lineage of the TAMs that present them</w:t>
      </w:r>
      <w:r w:rsidR="00AF781A">
        <w:rPr>
          <w:lang w:val="en-US"/>
        </w:rPr>
        <w:t>. This</w:t>
      </w:r>
      <w:r w:rsidR="00783B63">
        <w:rPr>
          <w:lang w:val="en-US"/>
        </w:rPr>
        <w:t xml:space="preserve"> </w:t>
      </w:r>
      <w:r w:rsidR="00994F73">
        <w:rPr>
          <w:lang w:val="en-US"/>
        </w:rPr>
        <w:t xml:space="preserve">could </w:t>
      </w:r>
      <w:r w:rsidR="005C073D">
        <w:rPr>
          <w:lang w:val="en-US"/>
        </w:rPr>
        <w:t xml:space="preserve">allow </w:t>
      </w:r>
      <w:r w:rsidR="00934D1A">
        <w:rPr>
          <w:lang w:val="en-US"/>
        </w:rPr>
        <w:t xml:space="preserve">indirect treatment </w:t>
      </w:r>
      <w:r w:rsidR="00AF781A">
        <w:rPr>
          <w:lang w:val="en-US"/>
        </w:rPr>
        <w:t xml:space="preserve">of glioma </w:t>
      </w:r>
      <w:r w:rsidR="00934D1A">
        <w:rPr>
          <w:lang w:val="en-US"/>
        </w:rPr>
        <w:t xml:space="preserve">by </w:t>
      </w:r>
      <w:r w:rsidR="00D44ABD">
        <w:rPr>
          <w:lang w:val="en-US"/>
        </w:rPr>
        <w:t>identif</w:t>
      </w:r>
      <w:r w:rsidR="00934D1A">
        <w:rPr>
          <w:lang w:val="en-US"/>
        </w:rPr>
        <w:t>y</w:t>
      </w:r>
      <w:r w:rsidR="00D44ABD">
        <w:rPr>
          <w:lang w:val="en-US"/>
        </w:rPr>
        <w:t>i</w:t>
      </w:r>
      <w:r w:rsidR="00934D1A">
        <w:rPr>
          <w:lang w:val="en-US"/>
        </w:rPr>
        <w:t>ng</w:t>
      </w:r>
      <w:r w:rsidR="00D44ABD">
        <w:rPr>
          <w:lang w:val="en-US"/>
        </w:rPr>
        <w:t xml:space="preserve"> and </w:t>
      </w:r>
      <w:r w:rsidR="00994F73">
        <w:rPr>
          <w:lang w:val="en-US"/>
        </w:rPr>
        <w:t>targeting of pre-tumorigenic macrophages</w:t>
      </w:r>
      <w:r w:rsidR="00934D1A">
        <w:rPr>
          <w:lang w:val="en-US"/>
        </w:rPr>
        <w:t xml:space="preserve">, or direct </w:t>
      </w:r>
      <w:r w:rsidR="002514A2">
        <w:rPr>
          <w:lang w:val="en-US"/>
        </w:rPr>
        <w:t xml:space="preserve">treatment by </w:t>
      </w:r>
      <w:r w:rsidR="00934D1A">
        <w:rPr>
          <w:lang w:val="en-US"/>
        </w:rPr>
        <w:t>antibod</w:t>
      </w:r>
      <w:r w:rsidR="002514A2">
        <w:rPr>
          <w:lang w:val="en-US"/>
        </w:rPr>
        <w:t xml:space="preserve">ies against </w:t>
      </w:r>
      <w:r w:rsidR="00934D1A">
        <w:rPr>
          <w:lang w:val="en-US"/>
        </w:rPr>
        <w:t>TAMs.</w:t>
      </w:r>
    </w:p>
    <w:p w14:paraId="2499BB4B" w14:textId="38B2E7BD" w:rsidR="006A0123" w:rsidRDefault="006A0123" w:rsidP="005206DF">
      <w:pPr>
        <w:jc w:val="both"/>
        <w:rPr>
          <w:lang w:val="en-US"/>
        </w:rPr>
      </w:pPr>
    </w:p>
    <w:p w14:paraId="4271200B" w14:textId="77777777" w:rsidR="006A0123" w:rsidRDefault="006A0123" w:rsidP="005206DF">
      <w:pPr>
        <w:jc w:val="both"/>
        <w:rPr>
          <w:lang w:val="en-US"/>
        </w:rPr>
      </w:pPr>
    </w:p>
    <w:p w14:paraId="44F428D6" w14:textId="137C9277" w:rsidR="000A40C1" w:rsidRDefault="000A40C1" w:rsidP="000A40C1">
      <w:pPr>
        <w:jc w:val="both"/>
        <w:rPr>
          <w:lang w:val="en-US"/>
        </w:rPr>
      </w:pPr>
      <w:r>
        <w:rPr>
          <w:lang w:val="en-US"/>
        </w:rPr>
        <w:t>A</w:t>
      </w:r>
      <w:r w:rsidRPr="003F5740">
        <w:rPr>
          <w:lang w:val="en-US"/>
        </w:rPr>
        <w:t>fter ischemic stroke</w:t>
      </w:r>
      <w:r>
        <w:rPr>
          <w:lang w:val="en-US"/>
        </w:rPr>
        <w:t>, native microglia show compromised cell progression and largely adopt a pro-inflammatory phenotype compare to infiltrating monocytes</w:t>
      </w:r>
      <w:r>
        <w:rPr>
          <w:lang w:val="en-US"/>
        </w:rPr>
        <w:fldChar w:fldCharType="begin"/>
      </w:r>
      <w:r w:rsidR="000A7502">
        <w:rPr>
          <w:lang w:val="en-US"/>
        </w:rPr>
        <w:instrText xml:space="preserve"> ADDIN ZOTERO_ITEM CSL_CITATION {"citationID":"0PyyRsGx","properties":{"formattedCitation":"\\super 72\\nosupersub{}","plainCitation":"72","noteIndex":0},"citationItems":[{"id":873,"uris":["http://zotero.org/users/local/oxMpWYo5/items/PUMWLH63"],"uri":["http://zotero.org/users/local/oxMpWYo5/items/PUMWLH63"],"itemData":{"id":873,"type":"article-journal","abstract":"The brain’s initial innate response to stroke is primarily mediated by microglia, the resident macrophage of the CNS. However, as early as 4 h after stroke, the blood–brain barrier is compromised and monocyte infiltration occurs. The lack of discriminating markers between these two myeloid populations has led many studies to generate conclusions based on the grouping of these two populations. A growing body of evidence now supports the distinct roles played by microglia and monocytes in many disease models.","container-title":"Journal of Neuroinflammation","DOI":"10.1186/s12974-015-0329-1","ISSN":"1742-2094","issue":"1","journalAbbreviation":"Journal of Neuroinflammation","page":"106","source":"BioMed Central","title":"Functional differences between microglia and monocytes after ischemic stroke","volume":"12","author":[{"family":"Ritzel","given":"Rodney M."},{"family":"Patel","given":"Anita R."},{"family":"Grenier","given":"Jeremy M."},{"family":"Crapser","given":"Joshua"},{"family":"Verma","given":"Rajkumar"},{"family":"Jellison","given":"Evan R."},{"family":"McCullough","given":"Louise D."}],"issued":{"date-parts":[["2015",5,29]]}}}],"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72</w:t>
      </w:r>
      <w:r>
        <w:rPr>
          <w:lang w:val="en-US"/>
        </w:rPr>
        <w:fldChar w:fldCharType="end"/>
      </w:r>
      <w:r>
        <w:rPr>
          <w:lang w:val="en-US"/>
        </w:rPr>
        <w:t>.</w:t>
      </w:r>
      <w:r w:rsidRPr="003F5740">
        <w:rPr>
          <w:lang w:val="en-US"/>
        </w:rPr>
        <w:t xml:space="preserve"> </w:t>
      </w:r>
    </w:p>
    <w:p w14:paraId="2428BE2C" w14:textId="29B991BC" w:rsidR="0099446B" w:rsidRDefault="0099446B" w:rsidP="005206DF">
      <w:pPr>
        <w:jc w:val="both"/>
        <w:rPr>
          <w:lang w:val="en-US"/>
        </w:rPr>
      </w:pPr>
    </w:p>
    <w:p w14:paraId="62378F4B" w14:textId="6A04A142" w:rsidR="00B53C46" w:rsidRDefault="00B53C46" w:rsidP="005206DF">
      <w:pPr>
        <w:jc w:val="both"/>
        <w:rPr>
          <w:lang w:val="en-US"/>
        </w:rPr>
      </w:pPr>
    </w:p>
    <w:p w14:paraId="145A9CCE" w14:textId="77777777" w:rsidR="00AA1A24" w:rsidRDefault="00AA1A24" w:rsidP="005206DF">
      <w:pPr>
        <w:jc w:val="both"/>
        <w:rPr>
          <w:lang w:val="en-US"/>
        </w:rPr>
      </w:pPr>
    </w:p>
    <w:p w14:paraId="5A8952DC" w14:textId="77777777" w:rsidR="00B53C46" w:rsidRDefault="00B53C46" w:rsidP="005206DF">
      <w:pPr>
        <w:jc w:val="both"/>
        <w:rPr>
          <w:lang w:val="en-US"/>
        </w:rPr>
      </w:pPr>
    </w:p>
    <w:p w14:paraId="1E4CD1D0" w14:textId="2700FCF1" w:rsidR="00513AD2" w:rsidRDefault="00513AD2" w:rsidP="005206DF">
      <w:pPr>
        <w:jc w:val="both"/>
        <w:rPr>
          <w:lang w:val="en-US"/>
        </w:rPr>
      </w:pPr>
    </w:p>
    <w:p w14:paraId="6BF47035" w14:textId="4124BCA5" w:rsidR="00430EBF" w:rsidRDefault="00430EBF" w:rsidP="005206DF">
      <w:pPr>
        <w:jc w:val="both"/>
        <w:rPr>
          <w:lang w:val="en-US"/>
        </w:rPr>
      </w:pPr>
    </w:p>
    <w:p w14:paraId="3965E4E0" w14:textId="77777777" w:rsidR="00BB5E05" w:rsidRDefault="00BB5E05" w:rsidP="005206DF">
      <w:pPr>
        <w:jc w:val="both"/>
        <w:rPr>
          <w:lang w:val="en-US"/>
        </w:rPr>
      </w:pPr>
    </w:p>
    <w:p w14:paraId="73A0047F" w14:textId="77777777" w:rsidR="0057683C" w:rsidRDefault="0057683C" w:rsidP="005206DF">
      <w:pPr>
        <w:jc w:val="both"/>
        <w:rPr>
          <w:lang w:val="en-US"/>
        </w:rPr>
      </w:pPr>
    </w:p>
    <w:p w14:paraId="3743B02F" w14:textId="3ACABF56" w:rsidR="002822AF" w:rsidRDefault="002822AF" w:rsidP="005206DF">
      <w:pPr>
        <w:jc w:val="both"/>
        <w:rPr>
          <w:lang w:val="en-US"/>
        </w:rPr>
      </w:pPr>
    </w:p>
    <w:p w14:paraId="352CFD77" w14:textId="1A0482A5" w:rsidR="003F5740" w:rsidRDefault="003F5740" w:rsidP="005206DF">
      <w:pPr>
        <w:jc w:val="both"/>
        <w:rPr>
          <w:lang w:val="en-US"/>
        </w:rPr>
      </w:pPr>
    </w:p>
    <w:p w14:paraId="3A14A133" w14:textId="77777777" w:rsidR="003F5740" w:rsidRDefault="003F5740" w:rsidP="005206DF">
      <w:pPr>
        <w:jc w:val="both"/>
        <w:rPr>
          <w:lang w:val="en-US"/>
        </w:rPr>
      </w:pPr>
    </w:p>
    <w:p w14:paraId="194254FF" w14:textId="55F7A040" w:rsidR="00BB5E05" w:rsidRDefault="00BB5E05" w:rsidP="005206DF">
      <w:pPr>
        <w:jc w:val="both"/>
        <w:rPr>
          <w:lang w:val="en-US"/>
        </w:rPr>
      </w:pPr>
    </w:p>
    <w:p w14:paraId="2F3C13BC" w14:textId="552BBE30" w:rsidR="00C22ED4" w:rsidRDefault="00144D6F" w:rsidP="005206DF">
      <w:pPr>
        <w:pStyle w:val="Heading2"/>
        <w:jc w:val="both"/>
        <w:rPr>
          <w:lang w:val="en-US"/>
        </w:rPr>
      </w:pPr>
      <w:bookmarkStart w:id="17" w:name="_Toc88049355"/>
      <w:r>
        <w:rPr>
          <w:lang w:val="en-US"/>
        </w:rPr>
        <w:lastRenderedPageBreak/>
        <w:t>Quantifying methylation</w:t>
      </w:r>
      <w:bookmarkEnd w:id="17"/>
    </w:p>
    <w:p w14:paraId="7BC7FA90" w14:textId="746CF7E2" w:rsidR="004E566E" w:rsidRDefault="009F41F8" w:rsidP="00AF1D5C">
      <w:pPr>
        <w:rPr>
          <w:lang w:val="en-US"/>
        </w:rPr>
      </w:pPr>
      <w:r>
        <w:rPr>
          <w:lang w:val="en-US"/>
        </w:rPr>
        <w:t xml:space="preserve">DNAme has several advantages over other types of genetic analysis: (1) It is cell type specific, unlike normal DNA. (2) It is </w:t>
      </w:r>
      <w:r w:rsidR="00835BB4">
        <w:rPr>
          <w:lang w:val="en-US"/>
        </w:rPr>
        <w:t xml:space="preserve">more robust </w:t>
      </w:r>
      <w:r w:rsidR="00780AFE">
        <w:rPr>
          <w:lang w:val="en-US"/>
        </w:rPr>
        <w:t xml:space="preserve">against </w:t>
      </w:r>
      <w:r w:rsidR="00F838C0">
        <w:rPr>
          <w:lang w:val="en-US"/>
        </w:rPr>
        <w:t xml:space="preserve">transient </w:t>
      </w:r>
      <w:r w:rsidR="00780AFE">
        <w:rPr>
          <w:lang w:val="en-US"/>
        </w:rPr>
        <w:t xml:space="preserve">variation </w:t>
      </w:r>
      <w:r w:rsidR="00293593">
        <w:rPr>
          <w:lang w:val="en-US"/>
        </w:rPr>
        <w:t xml:space="preserve">than </w:t>
      </w:r>
      <w:r w:rsidR="009724D7">
        <w:rPr>
          <w:lang w:val="en-US"/>
        </w:rPr>
        <w:t>RNA</w:t>
      </w:r>
      <w:r w:rsidR="00835BB4">
        <w:rPr>
          <w:lang w:val="en-US"/>
        </w:rPr>
        <w:t xml:space="preserve"> expression. (3)</w:t>
      </w:r>
      <w:r w:rsidR="00097832">
        <w:rPr>
          <w:lang w:val="en-US"/>
        </w:rPr>
        <w:t xml:space="preserve"> A CpG site is either methylated or unmethylated</w:t>
      </w:r>
      <w:r w:rsidR="00DD26C1">
        <w:rPr>
          <w:lang w:val="en-US"/>
        </w:rPr>
        <w:t>, so there is no ambiguity</w:t>
      </w:r>
      <w:r w:rsidR="00C14210">
        <w:rPr>
          <w:lang w:val="en-US"/>
        </w:rPr>
        <w:t>, in contrast</w:t>
      </w:r>
      <w:r w:rsidR="00DD26C1">
        <w:rPr>
          <w:lang w:val="en-US"/>
        </w:rPr>
        <w:t xml:space="preserve"> to expression counts. </w:t>
      </w:r>
      <w:r w:rsidR="00097832">
        <w:rPr>
          <w:lang w:val="en-US"/>
        </w:rPr>
        <w:t>(</w:t>
      </w:r>
      <w:r w:rsidR="00DD26C1">
        <w:rPr>
          <w:lang w:val="en-US"/>
        </w:rPr>
        <w:t>4</w:t>
      </w:r>
      <w:r w:rsidR="00097832">
        <w:rPr>
          <w:lang w:val="en-US"/>
        </w:rPr>
        <w:t xml:space="preserve">) Special handling is not required, as is necessary with RNA. </w:t>
      </w:r>
      <w:r w:rsidR="00DD26C1">
        <w:rPr>
          <w:lang w:val="en-US"/>
        </w:rPr>
        <w:t xml:space="preserve">(5) Assays for DNAme </w:t>
      </w:r>
      <w:r w:rsidR="00A37D05">
        <w:rPr>
          <w:lang w:val="en-US"/>
        </w:rPr>
        <w:t>easily integrated into a clinical setting as they</w:t>
      </w:r>
      <w:r w:rsidR="00DD26C1">
        <w:rPr>
          <w:lang w:val="en-US"/>
        </w:rPr>
        <w:t xml:space="preserve"> </w:t>
      </w:r>
      <w:r w:rsidR="00E5778E">
        <w:rPr>
          <w:lang w:val="en-US"/>
        </w:rPr>
        <w:t xml:space="preserve">are </w:t>
      </w:r>
      <w:r w:rsidR="00DD26C1">
        <w:rPr>
          <w:lang w:val="en-US"/>
        </w:rPr>
        <w:t xml:space="preserve">similar to normal DNA </w:t>
      </w:r>
      <w:r w:rsidR="004E566E">
        <w:rPr>
          <w:lang w:val="en-US"/>
        </w:rPr>
        <w:t>sequencing</w:t>
      </w:r>
      <w:r w:rsidR="00A37D05">
        <w:rPr>
          <w:lang w:val="en-US"/>
        </w:rPr>
        <w:t>. NP95</w:t>
      </w:r>
      <w:r w:rsidR="00D56C13">
        <w:rPr>
          <w:lang w:val="en-US"/>
        </w:rPr>
        <w:t xml:space="preserve"> and DNMT1</w:t>
      </w:r>
      <w:r w:rsidR="00A37D05">
        <w:rPr>
          <w:lang w:val="en-US"/>
        </w:rPr>
        <w:t xml:space="preserve"> are not present during</w:t>
      </w:r>
      <w:r w:rsidR="00B36686">
        <w:rPr>
          <w:lang w:val="en-US"/>
        </w:rPr>
        <w:t xml:space="preserve"> polymerase chain reaction</w:t>
      </w:r>
      <w:r w:rsidR="00A37D05">
        <w:rPr>
          <w:lang w:val="en-US"/>
        </w:rPr>
        <w:t xml:space="preserve"> </w:t>
      </w:r>
      <w:r w:rsidR="00B36686">
        <w:rPr>
          <w:lang w:val="en-US"/>
        </w:rPr>
        <w:t>(</w:t>
      </w:r>
      <w:r w:rsidR="00AF00BF">
        <w:rPr>
          <w:lang w:val="en-US"/>
        </w:rPr>
        <w:t>PCR</w:t>
      </w:r>
      <w:r w:rsidR="00B36686">
        <w:rPr>
          <w:lang w:val="en-US"/>
        </w:rPr>
        <w:t>)</w:t>
      </w:r>
      <w:r w:rsidR="00AF00BF">
        <w:rPr>
          <w:lang w:val="en-US"/>
        </w:rPr>
        <w:t xml:space="preserve"> or other </w:t>
      </w:r>
      <w:r w:rsidR="00B36686">
        <w:rPr>
          <w:lang w:val="en-US"/>
        </w:rPr>
        <w:t xml:space="preserve">types of </w:t>
      </w:r>
      <w:r w:rsidR="00A37D05">
        <w:rPr>
          <w:lang w:val="en-US"/>
        </w:rPr>
        <w:t xml:space="preserve">synthetic replication, so there is no </w:t>
      </w:r>
      <w:r w:rsidR="00672AE9">
        <w:rPr>
          <w:lang w:val="en-US"/>
        </w:rPr>
        <w:t xml:space="preserve">direct </w:t>
      </w:r>
      <w:r w:rsidR="00A37D05">
        <w:rPr>
          <w:lang w:val="en-US"/>
        </w:rPr>
        <w:t xml:space="preserve">passing of epigenetic marks, but additional treatments </w:t>
      </w:r>
      <w:r w:rsidR="000855AD">
        <w:rPr>
          <w:lang w:val="en-US"/>
        </w:rPr>
        <w:t>allow detection</w:t>
      </w:r>
      <w:r w:rsidR="00D56C13">
        <w:rPr>
          <w:lang w:val="en-US"/>
        </w:rPr>
        <w:t>. T</w:t>
      </w:r>
      <w:r w:rsidR="00AF1D5C">
        <w:rPr>
          <w:lang w:val="en-US"/>
        </w:rPr>
        <w:t>here are many methods of DNAme quantification</w:t>
      </w:r>
      <w:r w:rsidR="00AF1D5C">
        <w:rPr>
          <w:lang w:val="en-US"/>
        </w:rPr>
        <w:fldChar w:fldCharType="begin"/>
      </w:r>
      <w:r w:rsidR="000A7502">
        <w:rPr>
          <w:lang w:val="en-US"/>
        </w:rPr>
        <w:instrText xml:space="preserve"> ADDIN ZOTERO_ITEM CSL_CITATION {"citationID":"3V2thpNM","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AF1D5C">
        <w:rPr>
          <w:lang w:val="en-US"/>
        </w:rPr>
        <w:fldChar w:fldCharType="separate"/>
      </w:r>
      <w:r w:rsidR="000A7502" w:rsidRPr="000A7502">
        <w:rPr>
          <w:rFonts w:ascii="Calibri" w:hAnsi="Calibri" w:cs="Calibri"/>
          <w:szCs w:val="24"/>
          <w:vertAlign w:val="superscript"/>
        </w:rPr>
        <w:t>73</w:t>
      </w:r>
      <w:r w:rsidR="00AF1D5C">
        <w:rPr>
          <w:lang w:val="en-US"/>
        </w:rPr>
        <w:fldChar w:fldCharType="end"/>
      </w:r>
      <w:r w:rsidR="00AF1D5C">
        <w:rPr>
          <w:lang w:val="en-US"/>
        </w:rPr>
        <w:t>, but two sho</w:t>
      </w:r>
      <w:r w:rsidR="00A7645C">
        <w:rPr>
          <w:lang w:val="en-US"/>
        </w:rPr>
        <w:t>w</w:t>
      </w:r>
      <w:r w:rsidR="00AF1D5C">
        <w:rPr>
          <w:lang w:val="en-US"/>
        </w:rPr>
        <w:t xml:space="preserve"> the majority of use:</w:t>
      </w:r>
      <w:r w:rsidR="004E566E">
        <w:rPr>
          <w:lang w:val="en-US"/>
        </w:rPr>
        <w:t xml:space="preserve"> </w:t>
      </w:r>
      <w:r w:rsidR="00AB54CF">
        <w:rPr>
          <w:lang w:val="en-US"/>
        </w:rPr>
        <w:t>micro</w:t>
      </w:r>
      <w:r w:rsidR="004E566E">
        <w:rPr>
          <w:lang w:val="en-US"/>
        </w:rPr>
        <w:t>array-</w:t>
      </w:r>
      <w:r w:rsidR="00AB54CF">
        <w:rPr>
          <w:lang w:val="en-US"/>
        </w:rPr>
        <w:t xml:space="preserve"> and sequencing-</w:t>
      </w:r>
      <w:r w:rsidR="004E566E">
        <w:rPr>
          <w:lang w:val="en-US"/>
        </w:rPr>
        <w:t>based.</w:t>
      </w:r>
    </w:p>
    <w:p w14:paraId="0D2574BC" w14:textId="2679F02A" w:rsidR="008B74E2" w:rsidRDefault="008B74E2" w:rsidP="008B3697">
      <w:pPr>
        <w:pStyle w:val="Heading3"/>
        <w:rPr>
          <w:lang w:val="en-US"/>
        </w:rPr>
      </w:pPr>
      <w:bookmarkStart w:id="18" w:name="_Toc88049356"/>
      <w:r>
        <w:rPr>
          <w:lang w:val="en-US"/>
        </w:rPr>
        <w:t>Methylation arrays</w:t>
      </w:r>
      <w:bookmarkEnd w:id="18"/>
    </w:p>
    <w:p w14:paraId="01D899A6" w14:textId="6506E5DF" w:rsidR="008B3697" w:rsidRPr="008B3697" w:rsidRDefault="00D8140A" w:rsidP="008B3697">
      <w:pPr>
        <w:rPr>
          <w:lang w:val="en-US"/>
        </w:rPr>
      </w:pPr>
      <w:r>
        <w:rPr>
          <w:lang w:val="en-US"/>
        </w:rPr>
        <w:t xml:space="preserve">Microarrays are attractive for many assays due to </w:t>
      </w:r>
      <w:r w:rsidRPr="00D8140A">
        <w:rPr>
          <w:lang w:val="en-US"/>
        </w:rPr>
        <w:t xml:space="preserve">low cost, </w:t>
      </w:r>
      <w:r>
        <w:rPr>
          <w:lang w:val="en-US"/>
        </w:rPr>
        <w:t xml:space="preserve">low </w:t>
      </w:r>
      <w:r w:rsidRPr="00D8140A">
        <w:rPr>
          <w:lang w:val="en-US"/>
        </w:rPr>
        <w:t xml:space="preserve">DNA requirement, and </w:t>
      </w:r>
      <w:r>
        <w:rPr>
          <w:lang w:val="en-US"/>
        </w:rPr>
        <w:t>low</w:t>
      </w:r>
      <w:r w:rsidRPr="00D8140A">
        <w:rPr>
          <w:lang w:val="en-US"/>
        </w:rPr>
        <w:t xml:space="preserve"> sample processing time</w:t>
      </w:r>
      <w:r w:rsidR="00DC674A">
        <w:rPr>
          <w:lang w:val="en-US"/>
        </w:rPr>
        <w:fldChar w:fldCharType="begin"/>
      </w:r>
      <w:r w:rsidR="000A7502">
        <w:rPr>
          <w:lang w:val="en-US"/>
        </w:rPr>
        <w:instrText xml:space="preserve"> ADDIN ZOTERO_ITEM CSL_CITATION {"citationID":"sfuFQIyE","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DC674A">
        <w:rPr>
          <w:lang w:val="en-US"/>
        </w:rPr>
        <w:fldChar w:fldCharType="separate"/>
      </w:r>
      <w:r w:rsidR="000A7502" w:rsidRPr="000A7502">
        <w:rPr>
          <w:rFonts w:ascii="Calibri" w:hAnsi="Calibri" w:cs="Calibri"/>
          <w:szCs w:val="24"/>
          <w:vertAlign w:val="superscript"/>
        </w:rPr>
        <w:t>73</w:t>
      </w:r>
      <w:r w:rsidR="00DC674A">
        <w:rPr>
          <w:lang w:val="en-US"/>
        </w:rPr>
        <w:fldChar w:fldCharType="end"/>
      </w:r>
      <w:r>
        <w:rPr>
          <w:lang w:val="en-US"/>
        </w:rPr>
        <w:t xml:space="preserve">. This allows for </w:t>
      </w:r>
      <w:r w:rsidR="00C20B81">
        <w:rPr>
          <w:lang w:val="en-US"/>
        </w:rPr>
        <w:t>high throughput</w:t>
      </w:r>
      <w:r>
        <w:rPr>
          <w:lang w:val="en-US"/>
        </w:rPr>
        <w:t xml:space="preserve"> of large numbers of clinical samples. </w:t>
      </w:r>
      <w:r w:rsidR="008B3697">
        <w:rPr>
          <w:lang w:val="en-US"/>
        </w:rPr>
        <w:t xml:space="preserve">The major disadvantage to this technique is the limited number of probes available. </w:t>
      </w:r>
      <w:r w:rsidR="002B6B23">
        <w:rPr>
          <w:lang w:val="en-US"/>
        </w:rPr>
        <w:t xml:space="preserve">Only about </w:t>
      </w:r>
      <w:r w:rsidR="008B3697" w:rsidRPr="008B3697">
        <w:rPr>
          <w:lang w:val="en-US"/>
        </w:rPr>
        <w:t>850</w:t>
      </w:r>
      <w:r w:rsidR="002B6B23">
        <w:rPr>
          <w:lang w:val="en-US"/>
        </w:rPr>
        <w:t>K</w:t>
      </w:r>
      <w:r w:rsidR="008B3697">
        <w:rPr>
          <w:lang w:val="en-US"/>
        </w:rPr>
        <w:t xml:space="preserve"> </w:t>
      </w:r>
      <w:r w:rsidR="002B6B23">
        <w:rPr>
          <w:lang w:val="en-US"/>
        </w:rPr>
        <w:t xml:space="preserve">CpG </w:t>
      </w:r>
      <w:r w:rsidR="008B3697">
        <w:rPr>
          <w:lang w:val="en-US"/>
        </w:rPr>
        <w:t>sites can be profiled via the</w:t>
      </w:r>
      <w:r w:rsidR="00084268">
        <w:rPr>
          <w:lang w:val="en-US"/>
        </w:rPr>
        <w:t xml:space="preserve"> premier</w:t>
      </w:r>
      <w:r w:rsidR="008B3697">
        <w:rPr>
          <w:lang w:val="en-US"/>
        </w:rPr>
        <w:t xml:space="preserve"> Illumina </w:t>
      </w:r>
      <w:proofErr w:type="spellStart"/>
      <w:r w:rsidR="002B6B23" w:rsidRPr="002B6B23">
        <w:rPr>
          <w:lang w:val="en-US"/>
        </w:rPr>
        <w:t>MethylationEPIC</w:t>
      </w:r>
      <w:proofErr w:type="spellEnd"/>
      <w:r w:rsidR="002B6B23" w:rsidRPr="002B6B23">
        <w:rPr>
          <w:lang w:val="en-US"/>
        </w:rPr>
        <w:t xml:space="preserve"> </w:t>
      </w:r>
      <w:r w:rsidR="002B6B23">
        <w:rPr>
          <w:lang w:val="en-US"/>
        </w:rPr>
        <w:t xml:space="preserve">array, compared to the approximately 28M CpG sites in the genome. However, </w:t>
      </w:r>
      <w:r w:rsidR="003F5C64">
        <w:rPr>
          <w:lang w:val="en-US"/>
        </w:rPr>
        <w:t xml:space="preserve">it does cover </w:t>
      </w:r>
      <w:r w:rsidR="003F5C64" w:rsidRPr="003F5C64">
        <w:rPr>
          <w:lang w:val="en-US"/>
        </w:rPr>
        <w:t xml:space="preserve">99% of </w:t>
      </w:r>
      <w:r w:rsidR="003F5C64">
        <w:rPr>
          <w:lang w:val="en-US"/>
        </w:rPr>
        <w:t xml:space="preserve">human </w:t>
      </w:r>
      <w:r w:rsidR="003F5C64" w:rsidRPr="003F5C64">
        <w:rPr>
          <w:lang w:val="en-US"/>
        </w:rPr>
        <w:t>genes, 95% of CpG islands</w:t>
      </w:r>
      <w:r w:rsidR="003F5C64">
        <w:rPr>
          <w:lang w:val="en-US"/>
        </w:rPr>
        <w:t>, reliable between runs, and is</w:t>
      </w:r>
      <w:r w:rsidR="00A6396C">
        <w:rPr>
          <w:lang w:val="en-US"/>
        </w:rPr>
        <w:t xml:space="preserve"> generally consistent with the previous Illumina’s previous 450k and 27k probe arrays</w:t>
      </w:r>
      <w:r w:rsidR="002B6B23">
        <w:rPr>
          <w:lang w:val="en-US"/>
        </w:rPr>
        <w:fldChar w:fldCharType="begin"/>
      </w:r>
      <w:r w:rsidR="000A7502">
        <w:rPr>
          <w:lang w:val="en-US"/>
        </w:rPr>
        <w:instrText xml:space="preserve"> ADDIN ZOTERO_ITEM CSL_CITATION {"citationID":"zZznAA3j","properties":{"formattedCitation":"\\super 74\\nosupersub{}","plainCitation":"74","noteIndex":0},"citationItems":[{"id":1050,"uris":["http://zotero.org/users/local/oxMpWYo5/items/CQRLQRLN"],"uri":["http://zotero.org/users/local/oxMpWYo5/items/CQRLQRLN"],"itemData":{"id":1050,"type":"article-journal","abstract":"In recent years the Illumina HumanMethylation450 (HM450) BeadChip has provided a user-friendly platform to profile DNA methylation in human samples. However, HM450 lacked coverage of distal regulatory elements. Illumina have now released the MethylationEPIC (EPIC) BeadChip, with new content specifically designed to target these regions. We have used HM450 and whole-genome bisulphite sequencing (WGBS) to perform a critical evaluation of the new EPIC array platform.","container-title":"Genome Biology","DOI":"10.1186/s13059-016-1066-1","ISSN":"1474-760X","issue":"1","journalAbbreviation":"Genome Biology","page":"208","source":"BioMed Central","title":"Critical evaluation of the Illumina MethylationEPIC BeadChip microarray for whole-genome DNA methylation profiling","volume":"17","author":[{"family":"Pidsley","given":"Ruth"},{"family":"Zotenko","given":"Elena"},{"family":"Peters","given":"Timothy J."},{"family":"Lawrence","given":"Mitchell G."},{"family":"Risbridger","given":"Gail P."},{"family":"Molloy","given":"Peter"},{"family":"Van Djik","given":"Susan"},{"family":"Muhlhausler","given":"Beverly"},{"family":"Stirzaker","given":"Clare"},{"family":"Clark","given":"Susan J."}],"issued":{"date-parts":[["2016",10,7]]}}}],"schema":"https://github.com/citation-style-language/schema/raw/master/csl-citation.json"} </w:instrText>
      </w:r>
      <w:r w:rsidR="002B6B23">
        <w:rPr>
          <w:lang w:val="en-US"/>
        </w:rPr>
        <w:fldChar w:fldCharType="separate"/>
      </w:r>
      <w:r w:rsidR="000A7502" w:rsidRPr="000A7502">
        <w:rPr>
          <w:rFonts w:ascii="Calibri" w:hAnsi="Calibri" w:cs="Calibri"/>
          <w:szCs w:val="24"/>
          <w:vertAlign w:val="superscript"/>
        </w:rPr>
        <w:t>74</w:t>
      </w:r>
      <w:r w:rsidR="002B6B23">
        <w:rPr>
          <w:lang w:val="en-US"/>
        </w:rPr>
        <w:fldChar w:fldCharType="end"/>
      </w:r>
      <w:r w:rsidR="003F5C64">
        <w:rPr>
          <w:lang w:val="en-US"/>
        </w:rPr>
        <w:t xml:space="preserve">. </w:t>
      </w:r>
      <w:r w:rsidR="0081499C">
        <w:rPr>
          <w:lang w:val="en-US"/>
        </w:rPr>
        <w:t>For complex regulatory</w:t>
      </w:r>
      <w:r w:rsidR="00DC5B6A">
        <w:rPr>
          <w:lang w:val="en-US"/>
        </w:rPr>
        <w:t xml:space="preserve"> systems</w:t>
      </w:r>
      <w:r w:rsidR="0081499C">
        <w:rPr>
          <w:lang w:val="en-US"/>
        </w:rPr>
        <w:t xml:space="preserve">, this may not be sufficient though, as single CpG sites can drastically affect </w:t>
      </w:r>
      <w:r w:rsidR="000D5755">
        <w:rPr>
          <w:lang w:val="en-US"/>
        </w:rPr>
        <w:t>gene</w:t>
      </w:r>
      <w:r w:rsidR="003152D6">
        <w:rPr>
          <w:lang w:val="en-US"/>
        </w:rPr>
        <w:t xml:space="preserve"> </w:t>
      </w:r>
      <w:r w:rsidR="0081499C">
        <w:rPr>
          <w:lang w:val="en-US"/>
        </w:rPr>
        <w:t>expression, so a</w:t>
      </w:r>
      <w:r w:rsidR="00F7506E">
        <w:rPr>
          <w:lang w:val="en-US"/>
        </w:rPr>
        <w:t xml:space="preserve"> technique with a wider genomic range may be necessary.</w:t>
      </w:r>
    </w:p>
    <w:p w14:paraId="34C43EA4" w14:textId="4819E72E" w:rsidR="005B1766" w:rsidRPr="005B1766" w:rsidRDefault="005B1766" w:rsidP="00250D03">
      <w:pPr>
        <w:pStyle w:val="Heading3"/>
        <w:rPr>
          <w:lang w:val="en-US"/>
        </w:rPr>
      </w:pPr>
      <w:bookmarkStart w:id="19" w:name="_Toc88049357"/>
      <w:r>
        <w:rPr>
          <w:lang w:val="en-US"/>
        </w:rPr>
        <w:t>Whole genome bisulfite sequencing</w:t>
      </w:r>
      <w:bookmarkEnd w:id="19"/>
    </w:p>
    <w:p w14:paraId="0D06C9C7" w14:textId="10CB3D66" w:rsidR="00C22ED4" w:rsidRDefault="00C22ED4" w:rsidP="005206DF">
      <w:pPr>
        <w:jc w:val="both"/>
        <w:rPr>
          <w:lang w:val="en-US"/>
        </w:rPr>
      </w:pPr>
      <w:r>
        <w:rPr>
          <w:lang w:val="en-US"/>
        </w:rPr>
        <w:t xml:space="preserve">Whole genome bisulfite sequencing (WGBS) is the </w:t>
      </w:r>
      <w:r w:rsidR="00297705">
        <w:rPr>
          <w:lang w:val="en-US"/>
        </w:rPr>
        <w:t>gold standard</w:t>
      </w:r>
      <w:r>
        <w:rPr>
          <w:lang w:val="en-US"/>
        </w:rPr>
        <w:t xml:space="preserve"> </w:t>
      </w:r>
      <w:r w:rsidR="00D8140A">
        <w:rPr>
          <w:lang w:val="en-US"/>
        </w:rPr>
        <w:t xml:space="preserve">sequencing-based </w:t>
      </w:r>
      <w:r>
        <w:rPr>
          <w:lang w:val="en-US"/>
        </w:rPr>
        <w:t>technique for studying the epigenomic landscape</w:t>
      </w:r>
      <w:r w:rsidR="00417399">
        <w:rPr>
          <w:lang w:val="en-US"/>
        </w:rPr>
        <w:t xml:space="preserve"> since its development in 1992</w:t>
      </w:r>
      <w:r w:rsidR="00916B83">
        <w:rPr>
          <w:lang w:val="en-US"/>
        </w:rPr>
        <w:fldChar w:fldCharType="begin"/>
      </w:r>
      <w:r w:rsidR="000A7502">
        <w:rPr>
          <w:lang w:val="en-US"/>
        </w:rPr>
        <w:instrText xml:space="preserve"> ADDIN ZOTERO_ITEM CSL_CITATION {"citationID":"JyTEyB0p","properties":{"formattedCitation":"\\super 73\\nosupersub{}","plainCitation":"73","noteIndex":0},"citationItems":[{"id":1011,"uris":["http://zotero.org/users/local/oxMpWYo5/items/DB6GMWCC"],"uri":["http://zotero.org/users/local/oxMpWYo5/items/DB6GMWCC"],"itemData":{"id":1011,"type":"article-journal","abstract":"In the burgeoning field of epigenetics, there are several methods available to determine the methylation status of DNA samples. However, choosing the method that is best suited to answering a particular biological question still proves to be a difficult task. This review aims to provide biologists, particularly those new to the field of epigenetics, with a simple algorithm to help guide them in the selection of the most appropriate assay to meet their research needs. First of all, we have separated all methods into two categories: those that are used for: (1) the discovery of unknown epigenetic changes; and (2) the assessment of DNA methylation within particular regulatory regions/genes of interest. The techniques are then scrutinized and ranked according to their robustness, high throughput capabilities and cost. This review includes the majority of methods available to date, but with a particular focus on commercially available kits or other simple and straightforward solutions that have proven to be useful.","container-title":"Biology","DOI":"10.3390/biology5010003","ISSN":"2079-7737","issue":"1","journalAbbreviation":"Biology (Basel)","note":"PMID: 26751487\nPMCID: PMC4810160","page":"3","source":"PubMed Central","title":"DNA Methylation Analysis: Choosing the Right Method","title-short":"DNA Methylation Analysis","volume":"5","author":[{"family":"Kurdyukov","given":"Sergey"},{"family":"Bullock","given":"Martyn"}],"issued":{"date-parts":[["2016",1,6]]}}}],"schema":"https://github.com/citation-style-language/schema/raw/master/csl-citation.json"} </w:instrText>
      </w:r>
      <w:r w:rsidR="00916B83">
        <w:rPr>
          <w:lang w:val="en-US"/>
        </w:rPr>
        <w:fldChar w:fldCharType="separate"/>
      </w:r>
      <w:r w:rsidR="000A7502" w:rsidRPr="000A7502">
        <w:rPr>
          <w:rFonts w:ascii="Calibri" w:hAnsi="Calibri" w:cs="Calibri"/>
          <w:szCs w:val="24"/>
          <w:vertAlign w:val="superscript"/>
        </w:rPr>
        <w:t>73</w:t>
      </w:r>
      <w:r w:rsidR="00916B83">
        <w:rPr>
          <w:lang w:val="en-US"/>
        </w:rPr>
        <w:fldChar w:fldCharType="end"/>
      </w:r>
      <w:r>
        <w:rPr>
          <w:lang w:val="en-US"/>
        </w:rPr>
        <w:t xml:space="preserve">. In this technique, sodium bisulfite </w:t>
      </w:r>
      <w:r w:rsidR="008420A0">
        <w:rPr>
          <w:lang w:val="en-US"/>
        </w:rPr>
        <w:t>deaminates</w:t>
      </w:r>
      <w:r>
        <w:rPr>
          <w:lang w:val="en-US"/>
        </w:rPr>
        <w:t xml:space="preserve"> unmethylated cytosines </w:t>
      </w:r>
      <w:r w:rsidR="008420A0">
        <w:rPr>
          <w:lang w:val="en-US"/>
        </w:rPr>
        <w:t>in</w:t>
      </w:r>
      <w:r>
        <w:rPr>
          <w:lang w:val="en-US"/>
        </w:rPr>
        <w:t>to uracil</w:t>
      </w:r>
      <w:r w:rsidR="008420A0">
        <w:rPr>
          <w:lang w:val="en-US"/>
        </w:rPr>
        <w:t>,</w:t>
      </w:r>
      <w:r>
        <w:rPr>
          <w:lang w:val="en-US"/>
        </w:rPr>
        <w:t xml:space="preserve"> </w:t>
      </w:r>
      <w:r w:rsidR="004E662E">
        <w:rPr>
          <w:lang w:val="en-US"/>
        </w:rPr>
        <w:t xml:space="preserve">whereas the 5mC bases </w:t>
      </w:r>
      <w:r w:rsidR="0043660A">
        <w:rPr>
          <w:lang w:val="en-US"/>
        </w:rPr>
        <w:t xml:space="preserve">are </w:t>
      </w:r>
      <w:r w:rsidR="00F86FEE" w:rsidRPr="00F86FEE">
        <w:rPr>
          <w:lang w:val="en-US"/>
        </w:rPr>
        <w:t>bisulfite conversion</w:t>
      </w:r>
      <w:r w:rsidR="004E662E">
        <w:rPr>
          <w:lang w:val="en-US"/>
        </w:rPr>
        <w:t xml:space="preserve">. </w:t>
      </w:r>
      <w:r w:rsidR="001F5E54">
        <w:rPr>
          <w:lang w:val="en-US"/>
        </w:rPr>
        <w:t xml:space="preserve">Subsequent PCR converts the </w:t>
      </w:r>
      <w:r w:rsidR="00053EE8">
        <w:rPr>
          <w:lang w:val="en-US"/>
        </w:rPr>
        <w:t xml:space="preserve">newly </w:t>
      </w:r>
      <w:r w:rsidR="007A1399">
        <w:rPr>
          <w:lang w:val="en-US"/>
        </w:rPr>
        <w:t>generated</w:t>
      </w:r>
      <w:r w:rsidR="00AA3E52">
        <w:rPr>
          <w:lang w:val="en-US"/>
        </w:rPr>
        <w:t xml:space="preserve"> </w:t>
      </w:r>
      <w:proofErr w:type="spellStart"/>
      <w:r w:rsidR="001F5E54">
        <w:rPr>
          <w:lang w:val="en-US"/>
        </w:rPr>
        <w:t>uracils</w:t>
      </w:r>
      <w:proofErr w:type="spellEnd"/>
      <w:r w:rsidR="001F5E54">
        <w:rPr>
          <w:lang w:val="en-US"/>
        </w:rPr>
        <w:t xml:space="preserve"> </w:t>
      </w:r>
      <w:r w:rsidR="00053EE8">
        <w:rPr>
          <w:lang w:val="en-US"/>
        </w:rPr>
        <w:t>in</w:t>
      </w:r>
      <w:r w:rsidR="001F5E54">
        <w:rPr>
          <w:lang w:val="en-US"/>
        </w:rPr>
        <w:t xml:space="preserve">to </w:t>
      </w:r>
      <w:proofErr w:type="spellStart"/>
      <w:r w:rsidR="001F5E54">
        <w:rPr>
          <w:lang w:val="en-US"/>
        </w:rPr>
        <w:t>thymines</w:t>
      </w:r>
      <w:proofErr w:type="spellEnd"/>
      <w:r w:rsidR="001F5E54">
        <w:rPr>
          <w:lang w:val="en-US"/>
        </w:rPr>
        <w:t xml:space="preserve">, and </w:t>
      </w:r>
      <w:r>
        <w:rPr>
          <w:lang w:val="en-US"/>
        </w:rPr>
        <w:t xml:space="preserve">by comparing pre- and post-treatment sequencing, </w:t>
      </w:r>
      <w:r w:rsidR="001F5E54">
        <w:rPr>
          <w:lang w:val="en-US"/>
        </w:rPr>
        <w:t>t</w:t>
      </w:r>
      <w:r>
        <w:rPr>
          <w:lang w:val="en-US"/>
        </w:rPr>
        <w:t xml:space="preserve">he resulting </w:t>
      </w:r>
      <w:r w:rsidR="001F5E54">
        <w:rPr>
          <w:lang w:val="en-US"/>
        </w:rPr>
        <w:t xml:space="preserve">single nucleotide polymorphisms </w:t>
      </w:r>
      <w:r>
        <w:rPr>
          <w:lang w:val="en-US"/>
        </w:rPr>
        <w:t>(SNPs) allow</w:t>
      </w:r>
      <w:r w:rsidR="001F5E54">
        <w:rPr>
          <w:lang w:val="en-US"/>
        </w:rPr>
        <w:t xml:space="preserve"> identification of the 5mC bases</w:t>
      </w:r>
      <w:r>
        <w:rPr>
          <w:lang w:val="en-US"/>
        </w:rPr>
        <w:t xml:space="preserve">. </w:t>
      </w:r>
      <w:r w:rsidR="00450CB8">
        <w:rPr>
          <w:lang w:val="en-US"/>
        </w:rPr>
        <w:t xml:space="preserve">This is highly </w:t>
      </w:r>
      <w:r w:rsidR="006B1FD6">
        <w:rPr>
          <w:lang w:val="en-US"/>
        </w:rPr>
        <w:t>reliable</w:t>
      </w:r>
      <w:r w:rsidR="00450CB8">
        <w:rPr>
          <w:lang w:val="en-US"/>
        </w:rPr>
        <w:t xml:space="preserve"> (&gt;99%</w:t>
      </w:r>
      <w:r w:rsidR="006B1FD6">
        <w:rPr>
          <w:lang w:val="en-US"/>
        </w:rPr>
        <w:t xml:space="preserve"> accuracy</w:t>
      </w:r>
      <w:r w:rsidR="00450CB8">
        <w:rPr>
          <w:lang w:val="en-US"/>
        </w:rPr>
        <w:t>)</w:t>
      </w:r>
      <w:r w:rsidR="008279FB">
        <w:rPr>
          <w:lang w:val="en-US"/>
        </w:rPr>
        <w:t xml:space="preserve"> and reproducible</w:t>
      </w:r>
      <w:r w:rsidR="008279FB">
        <w:rPr>
          <w:lang w:val="en-US"/>
        </w:rPr>
        <w:fldChar w:fldCharType="begin"/>
      </w:r>
      <w:r w:rsidR="000A7502">
        <w:rPr>
          <w:lang w:val="en-US"/>
        </w:rPr>
        <w:instrText xml:space="preserve"> ADDIN ZOTERO_ITEM CSL_CITATION {"citationID":"mD0mjp7T","properties":{"formattedCitation":"\\super 75\\nosupersub{}","plainCitation":"75","noteIndex":0},"citationItems":[{"id":1014,"uris":["http://zotero.org/users/local/oxMpWYo5/items/U7V9YXBP"],"uri":["http://zotero.org/users/local/oxMpWYo5/items/U7V9YXBP"],"itemData":{"id":1014,"type":"article-journal","abstract":"DNA methylation is an epigenetic mechanism that is related to mammalian cellular differentiation, gene expression regulation, and disease. In several studies, DNA methylation has been identified as an effective marker to identify differences between cells. In this review, we introduce single-cell DNA-methylation profiling methods, including experimental strategies and approaches to computational data analysis. Furthermore, the blind spots of the basic analysis and recent alternatives are briefly described. In addition, we introduce well-known applications and discuss future development.","container-title":"Biomolecules","DOI":"10.3390/biom11071013","ISSN":"2218-273X","issue":"7","journalAbbreviation":"Biomolecules","note":"PMID: 34356635\nPMCID: PMC8301785","page":"1013","source":"PubMed Central","title":"Introduction to Single-Cell DNA Methylation Profiling Methods","volume":"11","author":[{"family":"Ahn","given":"Jongseong"},{"family":"Heo","given":"Sunghoon"},{"family":"Lee","given":"Jihyun"},{"family":"Bang","given":"Duhee"}],"issued":{"date-parts":[["2021",7,10]]}}}],"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5</w:t>
      </w:r>
      <w:r w:rsidR="008279FB">
        <w:rPr>
          <w:lang w:val="en-US"/>
        </w:rPr>
        <w:fldChar w:fldCharType="end"/>
      </w:r>
      <w:r w:rsidR="008279FB">
        <w:rPr>
          <w:lang w:val="en-US"/>
        </w:rPr>
        <w:t xml:space="preserve">. However, the treatment is very harsh; </w:t>
      </w:r>
      <w:r w:rsidR="00450CB8">
        <w:rPr>
          <w:lang w:val="en-US"/>
        </w:rPr>
        <w:t xml:space="preserve"> </w:t>
      </w:r>
      <w:r w:rsidR="008279FB">
        <w:rPr>
          <w:lang w:val="en-US"/>
        </w:rPr>
        <w:t>bisulfite treatment randomly induces single strand nicks, so up to 95% of the CpG sites lost during sequencing</w:t>
      </w:r>
      <w:r w:rsidR="008279FB">
        <w:rPr>
          <w:lang w:val="en-US"/>
        </w:rPr>
        <w:fldChar w:fldCharType="begin"/>
      </w:r>
      <w:r w:rsidR="000A7502">
        <w:rPr>
          <w:lang w:val="en-US"/>
        </w:rPr>
        <w:instrText xml:space="preserve"> ADDIN ZOTERO_ITEM CSL_CITATION {"citationID":"dz03fcpC","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8279FB">
        <w:rPr>
          <w:lang w:val="en-US"/>
        </w:rPr>
        <w:fldChar w:fldCharType="separate"/>
      </w:r>
      <w:r w:rsidR="000A7502" w:rsidRPr="000A7502">
        <w:rPr>
          <w:rFonts w:ascii="Calibri" w:hAnsi="Calibri" w:cs="Calibri"/>
          <w:szCs w:val="24"/>
          <w:vertAlign w:val="superscript"/>
        </w:rPr>
        <w:t>76</w:t>
      </w:r>
      <w:r w:rsidR="008279FB">
        <w:rPr>
          <w:lang w:val="en-US"/>
        </w:rPr>
        <w:fldChar w:fldCharType="end"/>
      </w:r>
      <w:r w:rsidR="008279FB">
        <w:rPr>
          <w:lang w:val="en-US"/>
        </w:rPr>
        <w:t>, so a coverage of at least 30x is recommended.</w:t>
      </w:r>
      <w:r w:rsidR="00F62903">
        <w:rPr>
          <w:lang w:val="en-US"/>
        </w:rPr>
        <w:t xml:space="preserve"> </w:t>
      </w:r>
    </w:p>
    <w:p w14:paraId="0CF76751" w14:textId="1828DB30" w:rsidR="006F57A7" w:rsidRDefault="006F57A7" w:rsidP="005206DF">
      <w:pPr>
        <w:jc w:val="both"/>
        <w:rPr>
          <w:lang w:val="en-US"/>
        </w:rPr>
      </w:pPr>
      <w:r>
        <w:rPr>
          <w:lang w:val="en-US"/>
        </w:rPr>
        <w:t xml:space="preserve">Unfortunately, normal WGBS suffers some drawbacks due to its bulk processing. </w:t>
      </w:r>
      <w:r w:rsidR="00197413">
        <w:rPr>
          <w:lang w:val="en-US"/>
        </w:rPr>
        <w:t>First, l</w:t>
      </w:r>
      <w:r>
        <w:rPr>
          <w:lang w:val="en-US"/>
        </w:rPr>
        <w:t>ow population samples cannot give suitable coverage</w:t>
      </w:r>
      <w:r w:rsidR="00303C3F">
        <w:rPr>
          <w:lang w:val="en-US"/>
        </w:rPr>
        <w:t xml:space="preserve">. </w:t>
      </w:r>
      <w:r w:rsidR="00C04E02">
        <w:rPr>
          <w:lang w:val="en-US"/>
        </w:rPr>
        <w:t xml:space="preserve">If the cells cannot be grown, like some bacteria which are viable but not culturable, or if it may be dangerous to allow cell growth, such as cancer cells in a patient, this technique will not work. Secondly, it can be difficult to differentiate between heterogenous cells. Rare </w:t>
      </w:r>
      <w:r w:rsidR="00EE55F3">
        <w:rPr>
          <w:lang w:val="en-US"/>
        </w:rPr>
        <w:t xml:space="preserve">or aberrant cell types can </w:t>
      </w:r>
      <w:r w:rsidR="00C14E4C">
        <w:rPr>
          <w:lang w:val="en-US"/>
        </w:rPr>
        <w:t xml:space="preserve">have </w:t>
      </w:r>
      <w:r w:rsidR="00EE55F3">
        <w:rPr>
          <w:lang w:val="en-US"/>
        </w:rPr>
        <w:t xml:space="preserve">significant effect on </w:t>
      </w:r>
      <w:r w:rsidR="00EE55F3" w:rsidRPr="00EE55F3">
        <w:rPr>
          <w:lang w:val="en-US"/>
        </w:rPr>
        <w:t>mediating immune responses</w:t>
      </w:r>
      <w:r w:rsidR="00EE55F3">
        <w:rPr>
          <w:lang w:val="en-US"/>
        </w:rPr>
        <w:t xml:space="preserve"> or ever the </w:t>
      </w:r>
      <w:r w:rsidR="00EE55F3" w:rsidRPr="00EE55F3">
        <w:rPr>
          <w:lang w:val="en-US"/>
        </w:rPr>
        <w:t>pathogenesis of cancer</w:t>
      </w:r>
      <w:r w:rsidR="00C14E4C">
        <w:rPr>
          <w:lang w:val="en-US"/>
        </w:rPr>
        <w:fldChar w:fldCharType="begin"/>
      </w:r>
      <w:r w:rsidR="000A7502">
        <w:rPr>
          <w:lang w:val="en-US"/>
        </w:rPr>
        <w:instrText xml:space="preserve"> ADDIN ZOTERO_ITEM CSL_CITATION {"citationID":"CImEhtdh","properties":{"formattedCitation":"\\super 77\\nosupersub{}","plainCitation":"77","noteIndex":0},"citationItems":[{"id":1017,"uris":["http://zotero.org/users/local/oxMpWYo5/items/9XJ8I2ZE"],"uri":["http://zotero.org/users/local/oxMpWYo5/items/9XJ8I2ZE"],"itemData":{"id":1017,"type":"article-journal","abstract":"Single cell messenger RNA sequencing (scRNA-seq) provides a window into transcriptional landscapes in complex tissues. The recent introduction of droplet based transcriptomics platforms has enabled the parallel screening of thousands of cells. Large-scale single cell transcriptomics is advantageous as it promises the discovery of a number of rare cell sub-populations. Existing algorithms to find rare cells scale unbearably slowly or terminate, as the sample size grows to the order of tens of thousands. We propose Finder of Rare Entities (FiRE), an algorithm that, in a matter of seconds, assigns a rareness score to every individual expression profile under study. We demonstrate how FiRE scores can help bioinformaticians focus the downstream analyses only on a fraction of expression profiles within ultra-large scRNA-seq data. When applied to a large scRNA-seq dataset of mouse brain cells, FiRE recovered a novel sub-type of the pars tuberalis lineage.","container-title":"Nature Communications","DOI":"10.1038/s41467-018-07234-6","ISSN":"2041-1723","issue":"1","journalAbbreviation":"Nat Commun","language":"en","note":"Bandiera_abtest: a\nCc_license_type: cc_by\nCg_type: Nature Research Journals\nnumber: 1\nPrimary_atype: Research\npublisher: Nature Publishing Group\nSubject_term: Gene expression profiling;Genomics;Software\nSubject_term_id: gene-expression-profiling;genomics;software","page":"4719","source":"www.nature.com","title":"Discovery of rare cells from voluminous single cell expression data","volume":"9","author":[{"family":"Jindal","given":"Aashi"},{"family":"Gupta","given":"Prashant"},{"family":"Jayadeva","given":""},{"family":"Sengupta","given":"Debarka"}],"issued":{"date-parts":[["2018",11,9]]}}}],"schema":"https://github.com/citation-style-language/schema/raw/master/csl-citation.json"} </w:instrText>
      </w:r>
      <w:r w:rsidR="00C14E4C">
        <w:rPr>
          <w:lang w:val="en-US"/>
        </w:rPr>
        <w:fldChar w:fldCharType="separate"/>
      </w:r>
      <w:r w:rsidR="000A7502" w:rsidRPr="000A7502">
        <w:rPr>
          <w:rFonts w:ascii="Calibri" w:hAnsi="Calibri" w:cs="Calibri"/>
          <w:szCs w:val="24"/>
          <w:vertAlign w:val="superscript"/>
        </w:rPr>
        <w:t>77</w:t>
      </w:r>
      <w:r w:rsidR="00C14E4C">
        <w:rPr>
          <w:lang w:val="en-US"/>
        </w:rPr>
        <w:fldChar w:fldCharType="end"/>
      </w:r>
      <w:r w:rsidR="00C14E4C">
        <w:rPr>
          <w:lang w:val="en-US"/>
        </w:rPr>
        <w:t>.</w:t>
      </w:r>
      <w:r w:rsidR="00717386">
        <w:rPr>
          <w:lang w:val="en-US"/>
        </w:rPr>
        <w:t xml:space="preserve"> </w:t>
      </w:r>
      <w:r w:rsidR="00981C7C">
        <w:rPr>
          <w:lang w:val="en-US"/>
        </w:rPr>
        <w:t>This cell might differ in only a few CpG sites, and thus lost as noise during WGBS</w:t>
      </w:r>
      <w:r w:rsidR="004828F9">
        <w:rPr>
          <w:lang w:val="en-US"/>
        </w:rPr>
        <w:t>.</w:t>
      </w:r>
      <w:r w:rsidR="00981C7C">
        <w:rPr>
          <w:lang w:val="en-US"/>
        </w:rPr>
        <w:t xml:space="preserve"> </w:t>
      </w:r>
      <w:r w:rsidR="002F7B56">
        <w:rPr>
          <w:lang w:val="en-US"/>
        </w:rPr>
        <w:t>As mentioned previously, s</w:t>
      </w:r>
      <w:r w:rsidR="002F7B56" w:rsidRPr="00E31D10">
        <w:rPr>
          <w:lang w:val="en-US"/>
        </w:rPr>
        <w:t xml:space="preserve">ingle CpG hypermethylation </w:t>
      </w:r>
      <w:r w:rsidR="002F7B56">
        <w:rPr>
          <w:lang w:val="en-US"/>
        </w:rPr>
        <w:t>is implicated in</w:t>
      </w:r>
      <w:r w:rsidR="002F7B56">
        <w:rPr>
          <w:lang w:val="en-US"/>
        </w:rPr>
        <w:t xml:space="preserve"> breast cancer</w:t>
      </w:r>
      <w:r w:rsidR="002F7B56">
        <w:rPr>
          <w:lang w:val="en-US"/>
        </w:rPr>
        <w:fldChar w:fldCharType="begin"/>
      </w:r>
      <w:r w:rsidR="000A7502">
        <w:rPr>
          <w:lang w:val="en-US"/>
        </w:rPr>
        <w:instrText xml:space="preserve"> ADDIN ZOTERO_ITEM CSL_CITATION {"citationID":"NYBv4Qt8","properties":{"formattedCitation":"\\super 51\\nosupersub{}","plainCitation":"51","noteIndex":0},"citationItems":[{"id":1020,"uris":["http://zotero.org/users/local/oxMpWYo5/items/QNNI3AJB"],"uri":["http://zotero.org/users/local/oxMpWYo5/items/QNNI3AJB"],"itemData":{"id":1020,"type":"article-journal","abstract":"To evaluate the role of constitutive epigenetic changes in normal body cells of BRCA1/BRCA2‐mutation negative patients, we have developed a deep bisulfite sequencing assay targeting the promoter regions of 8 tumor suppressor (TS) genes (BRCA1, BRCA2, RAD51C, ATM, PTEN, TP53, MLH1, RB1) and the estrogene receptor gene (ESR1), which plays a role in tumor progression. We analyzed blood samples of two breast cancer (BC) cohorts with early onset (EO) and high risk (HR) for a heterozygous mutation, respectively, along with age‐matched controls. Methylation analysis of up to 50,000 individual DNA molecules per gene and sample allowed quantification of epimutations (alleles with &gt;50% methylated CpGs), which are associated with epigenetic silencing. Compared to ESR1, which is representative for an average promoter, TS genes were characterized by a very low (&lt; 1%) average methylation level and a very low mean epimutation rate (EMR; &lt; 0.0001% to 0.1%). With exception of BRCA1, which showed an increased EMR in BC (0.31% vs. 0.06%), there was no significant difference between patients and controls. One of 36 HR BC patients exhibited a dramatically increased EMR (14.7%) in BRCA1, consistent with a disease‐causing epimutation. Approximately one third (15 of 44) EO BC patients exhibited increased rates of single CpG methylation errors in multiple TS genes. Both EO and HR BC patients exhibited global underexpression of blood TS genes. We propose that epigenetic abnormalities in normal body cells are indicative of disturbed mechanisms for maintaining low methylation and appropriate expression levels and may be associated with an increased BC risk., \nWhat's new?\n, Cancer can change patterns of DNA methylation, with widespread loss of methylation but also localized increases in methylation. Here, the authors analyzed blood cells, looking for differences in methylation between breast cancer patients and healthy persons. They developed a deep bisulfite sequencing assay to specifically test the promoter regions of 8 tumor suppressor genes, plus the estrogen receptor gene, along with reduced tumor suppressor gene expression. They found that breast cancer patients showed increased methylation changes in multiple tumor suppressor genes, reduced tumor suppressor gene expression. Thus, epigenetic abnormalities could indicate disruptions in the mechanisms that maintain proper methylation, and could signal increased tumor risk.","container-title":"International Journal of Cancer","DOI":"10.1002/ijc.31526","ISSN":"0020-7136","issue":"6","journalAbbreviation":"Int J Cancer","note":"PMID: 29659014\nPMCID: PMC6099327","page":"1416-1425","source":"PubMed Central","title":"Single CpG hypermethylation, allele methylation errors, and decreased expression of multiple tumor suppressor genes in normal body cells of mutation‐negative early‐onset and high‐risk breast cancer patients","volume":"143","author":[{"family":"Böck","given":"Julia"},{"family":"Appenzeller","given":"Silke"},{"family":"Haertle","given":"Larissa"},{"family":"Schneider","given":"Tamara"},{"family":"Gehrig","given":"Andrea"},{"family":"Schröder","given":"Jörg"},{"family":"Rost","given":"Simone"},{"family":"Wolf","given":"Beat"},{"family":"Bartram","given":"Claus R."},{"family":"Sutter","given":"Christian"},{"family":"Haaf","given":"Thomas"}],"issued":{"date-parts":[["2018",9,15]]}}}],"schema":"https://github.com/citation-style-language/schema/raw/master/csl-citation.json"} </w:instrText>
      </w:r>
      <w:r w:rsidR="002F7B56">
        <w:rPr>
          <w:lang w:val="en-US"/>
        </w:rPr>
        <w:fldChar w:fldCharType="separate"/>
      </w:r>
      <w:r w:rsidR="000A7502" w:rsidRPr="000A7502">
        <w:rPr>
          <w:rFonts w:ascii="Calibri" w:hAnsi="Calibri" w:cs="Calibri"/>
          <w:szCs w:val="24"/>
          <w:vertAlign w:val="superscript"/>
        </w:rPr>
        <w:t>51</w:t>
      </w:r>
      <w:r w:rsidR="002F7B56">
        <w:rPr>
          <w:lang w:val="en-US"/>
        </w:rPr>
        <w:fldChar w:fldCharType="end"/>
      </w:r>
      <w:r w:rsidR="002F7B56">
        <w:rPr>
          <w:lang w:val="en-US"/>
        </w:rPr>
        <w:t xml:space="preserve">. </w:t>
      </w:r>
      <w:r w:rsidR="004738D5">
        <w:rPr>
          <w:lang w:val="en-US"/>
        </w:rPr>
        <w:t>Single cell DNAme quantification would allow this level of analysis.</w:t>
      </w:r>
    </w:p>
    <w:p w14:paraId="58779EC6" w14:textId="5320EE81" w:rsidR="00C22ED4" w:rsidRDefault="005B1766" w:rsidP="00250D03">
      <w:pPr>
        <w:pStyle w:val="Heading3"/>
        <w:rPr>
          <w:lang w:val="en-US"/>
        </w:rPr>
      </w:pPr>
      <w:bookmarkStart w:id="20" w:name="_Toc88049358"/>
      <w:r>
        <w:rPr>
          <w:lang w:val="en-US"/>
        </w:rPr>
        <w:t>Single cell bisulfite sequencing</w:t>
      </w:r>
      <w:bookmarkEnd w:id="20"/>
    </w:p>
    <w:p w14:paraId="0012F6B6" w14:textId="4D8B4CDD" w:rsidR="00C22ED4" w:rsidRDefault="005C43B1" w:rsidP="00C244F5">
      <w:pPr>
        <w:jc w:val="both"/>
        <w:rPr>
          <w:color w:val="000000"/>
          <w:shd w:val="clear" w:color="auto" w:fill="FFFFFF"/>
        </w:rPr>
      </w:pPr>
      <w:r>
        <w:rPr>
          <w:lang w:val="en-US"/>
        </w:rPr>
        <w:t xml:space="preserve">Whole genome </w:t>
      </w:r>
      <w:r w:rsidR="002F0A4A">
        <w:rPr>
          <w:lang w:val="en-US"/>
        </w:rPr>
        <w:t>s</w:t>
      </w:r>
      <w:r w:rsidR="00C22ED4">
        <w:rPr>
          <w:lang w:val="en-US"/>
        </w:rPr>
        <w:t>ingle cell bisulfite sequencing (</w:t>
      </w:r>
      <w:proofErr w:type="spellStart"/>
      <w:r w:rsidR="00C22ED4">
        <w:rPr>
          <w:lang w:val="en-US"/>
        </w:rPr>
        <w:t>scBS</w:t>
      </w:r>
      <w:proofErr w:type="spellEnd"/>
      <w:r w:rsidR="001F7958">
        <w:rPr>
          <w:lang w:val="en-US"/>
        </w:rPr>
        <w:t>-</w:t>
      </w:r>
      <w:r>
        <w:rPr>
          <w:lang w:val="en-US"/>
        </w:rPr>
        <w:t>seq</w:t>
      </w:r>
      <w:r w:rsidR="00C22ED4">
        <w:rPr>
          <w:lang w:val="en-US"/>
        </w:rPr>
        <w:t xml:space="preserve">) </w:t>
      </w:r>
      <w:r w:rsidR="00417399">
        <w:rPr>
          <w:lang w:val="en-US"/>
        </w:rPr>
        <w:t xml:space="preserve">has </w:t>
      </w:r>
      <w:r w:rsidR="004D5ECF">
        <w:rPr>
          <w:lang w:val="en-US"/>
        </w:rPr>
        <w:t xml:space="preserve">more recently been </w:t>
      </w:r>
      <w:r w:rsidR="006318E3">
        <w:rPr>
          <w:lang w:val="en-US"/>
        </w:rPr>
        <w:t>developed</w:t>
      </w:r>
      <w:r w:rsidR="004D5ECF">
        <w:rPr>
          <w:lang w:val="en-US"/>
        </w:rPr>
        <w:t xml:space="preserve"> (2014)</w:t>
      </w:r>
      <w:r w:rsidR="006318E3">
        <w:rPr>
          <w:lang w:val="en-US"/>
        </w:rPr>
        <w:fldChar w:fldCharType="begin"/>
      </w:r>
      <w:r w:rsidR="000A7502">
        <w:rPr>
          <w:lang w:val="en-US"/>
        </w:rPr>
        <w:instrText xml:space="preserve"> ADDIN ZOTERO_ITEM CSL_CITATION {"citationID":"5wU3k4ec","properties":{"formattedCitation":"\\super 78\\nosupersub{}","plainCitation":"78","noteIndex":0},"citationItems":[{"id":1023,"uris":["http://zotero.org/users/local/oxMpWYo5/items/KLZSE5RE"],"uri":["http://zotero.org/users/local/oxMpWYo5/items/KLZSE5RE"],"itemData":{"id":1023,"type":"article-journal","abstract":"We report a single-cell bisulfite sequencing method (scBS-Seq) capable of accurately measuring DNA methylation at up to 48.4% of CpGs. We observed that ESCs grown in serum or 2i both display epigenetic heterogeneity, with “2i-like” cells present in serum cultures. In silico integration of 12 individual mouse oocyte datasets largely recapitulates the whole DNA methylome, making scBS-Seq a versatile tool to explore DNA methylation in rare cells and heterogeneous populations.","container-title":"Nature methods","DOI":"10.1038/nmeth.3035","ISSN":"1548-7091","issue":"8","journalAbbreviation":"Nat Methods","note":"PMID: 25042786\nPMCID: PMC4117646","page":"817-820","source":"PubMed Central","title":"Single-Cell Genome-Wide Bisulfite Sequencing for Assessing Epigenetic Heterogeneity","volume":"11","author":[{"family":"Smallwood","given":"Sébastien A"},{"family":"Lee","given":"Heather J"},{"family":"Angermueller","given":"Christof"},{"family":"Krueger","given":"Felix"},{"family":"Saadeh","given":"Heba"},{"family":"Peat","given":"Julian"},{"family":"Andrews","given":"Simon R"},{"family":"Stegle","given":"Oliver"},{"family":"Reik","given":"Wolf"},{"family":"Kelsey","given":"Gavin"}],"issued":{"date-parts":[["2014",8]]}}}],"schema":"https://github.com/citation-style-language/schema/raw/master/csl-citation.json"} </w:instrText>
      </w:r>
      <w:r w:rsidR="006318E3">
        <w:rPr>
          <w:lang w:val="en-US"/>
        </w:rPr>
        <w:fldChar w:fldCharType="separate"/>
      </w:r>
      <w:r w:rsidR="000A7502" w:rsidRPr="000A7502">
        <w:rPr>
          <w:rFonts w:ascii="Calibri" w:hAnsi="Calibri" w:cs="Calibri"/>
          <w:szCs w:val="24"/>
          <w:vertAlign w:val="superscript"/>
        </w:rPr>
        <w:t>78</w:t>
      </w:r>
      <w:r w:rsidR="006318E3">
        <w:rPr>
          <w:lang w:val="en-US"/>
        </w:rPr>
        <w:fldChar w:fldCharType="end"/>
      </w:r>
      <w:r w:rsidR="004D5ECF">
        <w:rPr>
          <w:lang w:val="en-US"/>
        </w:rPr>
        <w:t>, and serves to address the major drawbacks of bulk WGBS</w:t>
      </w:r>
      <w:r w:rsidR="003E1683">
        <w:rPr>
          <w:lang w:val="en-US"/>
        </w:rPr>
        <w:t>.</w:t>
      </w:r>
      <w:r w:rsidR="00F42EC1">
        <w:rPr>
          <w:lang w:val="en-US"/>
        </w:rPr>
        <w:t xml:space="preserve"> </w:t>
      </w:r>
      <w:r w:rsidR="007545DC">
        <w:rPr>
          <w:lang w:val="en-US"/>
        </w:rPr>
        <w:t xml:space="preserve">In contrast, </w:t>
      </w:r>
      <w:proofErr w:type="spellStart"/>
      <w:r w:rsidR="001F7958">
        <w:rPr>
          <w:lang w:val="en-US"/>
        </w:rPr>
        <w:t>scBS</w:t>
      </w:r>
      <w:proofErr w:type="spellEnd"/>
      <w:r w:rsidR="001F7958">
        <w:rPr>
          <w:lang w:val="en-US"/>
        </w:rPr>
        <w:t xml:space="preserve">-seq </w:t>
      </w:r>
      <w:r w:rsidR="007545DC">
        <w:rPr>
          <w:lang w:val="en-US"/>
        </w:rPr>
        <w:t>typically involves lysing of single cells</w:t>
      </w:r>
      <w:r w:rsidR="006B1A1A">
        <w:rPr>
          <w:lang w:val="en-US"/>
        </w:rPr>
        <w:t xml:space="preserve">, treatment with bisulfite, </w:t>
      </w:r>
      <w:r w:rsidR="0021023E">
        <w:rPr>
          <w:lang w:val="en-US"/>
        </w:rPr>
        <w:t>and</w:t>
      </w:r>
      <w:r w:rsidR="007545DC">
        <w:rPr>
          <w:lang w:val="en-US"/>
        </w:rPr>
        <w:t xml:space="preserve"> </w:t>
      </w:r>
      <w:r w:rsidR="006B1A1A">
        <w:rPr>
          <w:lang w:val="en-US"/>
        </w:rPr>
        <w:t xml:space="preserve">the resulting DNA fragments are primed with tagged adapters. </w:t>
      </w:r>
      <w:r w:rsidR="006B1A1A">
        <w:rPr>
          <w:lang w:val="en-US"/>
        </w:rPr>
        <w:lastRenderedPageBreak/>
        <w:t xml:space="preserve">The cells can be then combined, and the PCR amplification will use indexed primers </w:t>
      </w:r>
      <w:r w:rsidR="000F5A04">
        <w:rPr>
          <w:lang w:val="en-US"/>
        </w:rPr>
        <w:t xml:space="preserve">corresponding to the tagged adapters </w:t>
      </w:r>
      <w:r w:rsidR="006B1A1A">
        <w:rPr>
          <w:lang w:val="en-US"/>
        </w:rPr>
        <w:t xml:space="preserve">to generate </w:t>
      </w:r>
      <w:r w:rsidR="006B1A1A">
        <w:rPr>
          <w:color w:val="000000"/>
          <w:shd w:val="clear" w:color="auto" w:fill="FFFFFF"/>
        </w:rPr>
        <w:t>multiple single-cell libraries at once.</w:t>
      </w:r>
      <w:r w:rsidR="003E384E">
        <w:rPr>
          <w:color w:val="000000"/>
          <w:shd w:val="clear" w:color="auto" w:fill="FFFFFF"/>
        </w:rPr>
        <w:t xml:space="preserve"> </w:t>
      </w:r>
      <w:r w:rsidR="00A4073A">
        <w:rPr>
          <w:color w:val="000000"/>
          <w:shd w:val="clear" w:color="auto" w:fill="FFFFFF"/>
        </w:rPr>
        <w:t>T</w:t>
      </w:r>
      <w:r w:rsidR="002F6258">
        <w:rPr>
          <w:color w:val="000000"/>
          <w:shd w:val="clear" w:color="auto" w:fill="FFFFFF"/>
        </w:rPr>
        <w:t xml:space="preserve">his technique is suitable for low population samples as well as detecting rare or aberrant cell </w:t>
      </w:r>
      <w:r w:rsidR="005A5E7D">
        <w:rPr>
          <w:color w:val="000000"/>
          <w:shd w:val="clear" w:color="auto" w:fill="FFFFFF"/>
        </w:rPr>
        <w:t>types and</w:t>
      </w:r>
      <w:r w:rsidR="00026A82">
        <w:rPr>
          <w:color w:val="000000"/>
          <w:shd w:val="clear" w:color="auto" w:fill="FFFFFF"/>
        </w:rPr>
        <w:t xml:space="preserve"> can allow for deeper analysis where cell-to-cell differences are necessary</w:t>
      </w:r>
      <w:r w:rsidR="00A4073A">
        <w:rPr>
          <w:color w:val="000000"/>
          <w:shd w:val="clear" w:color="auto" w:fill="FFFFFF"/>
        </w:rPr>
        <w:t>.</w:t>
      </w:r>
    </w:p>
    <w:p w14:paraId="3676380D" w14:textId="54A563AD" w:rsidR="00355BF3" w:rsidRDefault="00026A82" w:rsidP="00C244F5">
      <w:pPr>
        <w:jc w:val="both"/>
        <w:rPr>
          <w:color w:val="000000"/>
          <w:shd w:val="clear" w:color="auto" w:fill="FFFFFF"/>
        </w:rPr>
      </w:pPr>
      <w:r>
        <w:rPr>
          <w:color w:val="000000"/>
          <w:shd w:val="clear" w:color="auto" w:fill="FFFFFF"/>
        </w:rPr>
        <w:t xml:space="preserve">Lineage </w:t>
      </w:r>
      <w:r w:rsidR="00453FFC">
        <w:rPr>
          <w:color w:val="000000"/>
          <w:shd w:val="clear" w:color="auto" w:fill="FFFFFF"/>
        </w:rPr>
        <w:t>of cells</w:t>
      </w:r>
      <w:r>
        <w:rPr>
          <w:color w:val="000000"/>
          <w:shd w:val="clear" w:color="auto" w:fill="FFFFFF"/>
        </w:rPr>
        <w:t xml:space="preserve"> can be weakly studied using bulk WGBS. </w:t>
      </w:r>
      <w:r w:rsidR="00355BF3">
        <w:rPr>
          <w:color w:val="000000"/>
          <w:shd w:val="clear" w:color="auto" w:fill="FFFFFF"/>
        </w:rPr>
        <w:t>Distinct cell states can be observed, but does not have the resolution necessary for the mapping the trajectory of intermediate cell types</w:t>
      </w:r>
      <w:r w:rsidR="00355BF3">
        <w:rPr>
          <w:color w:val="000000"/>
          <w:shd w:val="clear" w:color="auto" w:fill="FFFFFF"/>
        </w:rPr>
        <w:fldChar w:fldCharType="begin"/>
      </w:r>
      <w:r w:rsidR="000A7502">
        <w:rPr>
          <w:color w:val="000000"/>
          <w:shd w:val="clear" w:color="auto" w:fill="FFFFFF"/>
        </w:rPr>
        <w:instrText xml:space="preserve"> ADDIN ZOTERO_ITEM CSL_CITATION {"citationID":"efzef2aT","properties":{"formattedCitation":"\\super 79\\nosupersub{}","plainCitation":"79","noteIndex":0},"citationItems":[{"id":1026,"uris":["http://zotero.org/users/local/oxMpWYo5/items/PJNIB6EL"],"uri":["http://zotero.org/users/local/oxMpWYo5/items/PJNIB6EL"],"itemData":{"id":1026,"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schema":"https://github.com/citation-style-language/schema/raw/master/csl-citation.json"} </w:instrText>
      </w:r>
      <w:r w:rsidR="00355BF3">
        <w:rPr>
          <w:color w:val="000000"/>
          <w:shd w:val="clear" w:color="auto" w:fill="FFFFFF"/>
        </w:rPr>
        <w:fldChar w:fldCharType="separate"/>
      </w:r>
      <w:r w:rsidR="000A7502" w:rsidRPr="000A7502">
        <w:rPr>
          <w:rFonts w:ascii="Calibri" w:hAnsi="Calibri" w:cs="Calibri"/>
          <w:szCs w:val="24"/>
          <w:vertAlign w:val="superscript"/>
        </w:rPr>
        <w:t>79</w:t>
      </w:r>
      <w:r w:rsidR="00355BF3">
        <w:rPr>
          <w:color w:val="000000"/>
          <w:shd w:val="clear" w:color="auto" w:fill="FFFFFF"/>
        </w:rPr>
        <w:fldChar w:fldCharType="end"/>
      </w:r>
      <w:r w:rsidR="00355BF3">
        <w:rPr>
          <w:color w:val="000000"/>
          <w:shd w:val="clear" w:color="auto" w:fill="FFFFFF"/>
        </w:rPr>
        <w:t xml:space="preserve">. </w:t>
      </w:r>
      <w:r w:rsidR="005B2826">
        <w:rPr>
          <w:color w:val="000000"/>
          <w:shd w:val="clear" w:color="auto" w:fill="FFFFFF"/>
        </w:rPr>
        <w:t>Cells retain a strong epigenetic memory</w:t>
      </w:r>
      <w:r w:rsidR="00E57016">
        <w:rPr>
          <w:color w:val="000000"/>
          <w:shd w:val="clear" w:color="auto" w:fill="FFFFFF"/>
        </w:rPr>
        <w:t xml:space="preserve">, as </w:t>
      </w:r>
      <w:r w:rsidR="006443A3">
        <w:rPr>
          <w:color w:val="000000"/>
          <w:shd w:val="clear" w:color="auto" w:fill="FFFFFF"/>
        </w:rPr>
        <w:t>mentioned</w:t>
      </w:r>
      <w:r w:rsidR="00E57016">
        <w:rPr>
          <w:color w:val="000000"/>
          <w:shd w:val="clear" w:color="auto" w:fill="FFFFFF"/>
        </w:rPr>
        <w:t xml:space="preserve"> above</w:t>
      </w:r>
      <w:r w:rsidR="001859FD">
        <w:rPr>
          <w:lang w:val="en-US"/>
        </w:rPr>
        <w:fldChar w:fldCharType="begin"/>
      </w:r>
      <w:r w:rsidR="001859FD">
        <w:rPr>
          <w:lang w:val="en-US"/>
        </w:rPr>
        <w:instrText xml:space="preserve"> ADDIN ZOTERO_ITEM CSL_CITATION {"citationID":"yjJwUAId","properties":{"formattedCitation":"\\super 30,34,35\\nosupersub{}","plainCitation":"30,34,35","noteIndex":0},"citationItems":[{"id":1221,"uris":["http://zotero.org/users/local/oxMpWYo5/items/QWBM4VKF"],"uri":["http://zotero.org/users/local/oxMpWYo5/items/QWBM4VKF"],"itemData":{"id":1221,"type":"article-journal","abstract":"Hematopoietic stem cells give rise to all blood cells in a differentiation process that involves widespread epigenome remodeling. Here we present genome-wide reference maps of the associated DNA methylation dynamics. We used a meta-epigenomic approach that combines DNA methylation profiles across many small pools of cells and performed single-cell methylome sequencing to assess cell-to-cell heterogeneity. The resulting dataset identified characteristic differences between HSCs derived from fetal liver, cord blood, bone marrow, and peripheral blood. We also observed lineage-specific DNA methylation between myeloid and lymphoid progenitors, characterized immature multi-lymphoid progenitors, and detected progressive DNA methylation differences in maturing megakaryocytes. We linked these patterns to gene expression, histone modifications, and chromatin accessibility, and we used machine learning to derive a model of human hematopoietic differentiation directly from DNA methylation data. Our results contribute to a better understanding of human hematopoietic stem cell differentiation and provide a framework for studying blood-linked diseases., \n          \n            \n              •\n              Sequencing provides DNA methylation maps of hematopoietic stem and progenitor cells\n            \n            \n              •\n              Methylation differs in HSCs from fetal liver, bone marrow, cord, and peripheral blood\n            \n            \n              •\n              Myeloid and lymphoid progenitors are distinguished by enhancer-linked DNA methylation\n            \n            \n              •\n              Machine learning enables data-driven reconstruction of the hematopoietic lineage\n            \n          \n        , As part of the IHEC consortium, Bock and colleagues present genome-wide reference maps of DNA methylation dynamics during human blood development. The characteristic DNA methylation patterns they see in the different cell types allow data-driven inference of an epigenome-based model of hematopoietic differentiation. Explore the IHEC web portal at http://www.cell.com/consortium/IHEC.","container-title":"Cell Stem Cell","DOI":"10.1016/j.stem.2016.10.019","ISSN":"1934-5909","issue":"6","journalAbbreviation":"Cell Stem Cell","note":"PMID: 27867036\nPMCID: PMC5145815","page":"808-822","source":"PubMed Central","title":"DNA Methylation Dynamics of Human Hematopoietic Stem Cell Differentiation","volume":"19","author":[{"family":"Farlik","given":"Matthias"},{"family":"Halbritter","given":"Florian"},{"family":"Müller","given":"Fabian"},{"family":"Choudry","given":"Fizzah A."},{"family":"Ebert","given":"Peter"},{"family":"Klughammer","given":"Johanna"},{"family":"Farrow","given":"Samantha"},{"family":"Santoro","given":"Antonella"},{"family":"Ciaurro","given":"Valerio"},{"family":"Mathur","given":"Anthony"},{"family":"Uppal","given":"Rakesh"},{"family":"Stunnenberg","given":"Hendrik G."},{"family":"Ouwehand","given":"Willem H."},{"family":"Laurenti","given":"Elisa"},{"family":"Lengauer","given":"Thomas"},{"family":"Frontini","given":"Mattia"},{"family":"Bock","given":"Christoph"}],"issued":{"date-parts":[["2016",12,1]]}}},{"id":863,"uris":["http://zotero.org/users/local/oxMpWYo5/items/YX4RI2N2"],"uri":["http://zotero.org/users/local/oxMpWYo5/items/YX4RI2N2"],"itemData":{"id":863,"type":"article-journal","abstract":"Stem cell maturation is a fundamental, yet poorly understood aspect of human development. We devised a DNA methylation signature deeply reminiscent of embryonic stem cells (a fetal cell origin signature, FCO) to interrogate the evolving character of multiple human tissues. The cell fraction displaying this FCO signature was highly dependent upon developmental stage (fetal versus adult), and in leukocytes, it described a dynamic transition during the first 5 yr of life. Significant individual variation in the FCO signature of leukocytes was evident at birth, in childhood, and throughout adult life. The genes characterizing the signature included transcription factors and proteins intimately involved in embryonic development. We defined and applied a DNA methylation signature common among human fetal hematopoietic progenitor cells and have shown that this signature traces the lineage of cells and informs the study of stem cell heterogeneity in humans under homeostatic conditions.","container-title":"Genome Research","DOI":"10.1101/gr.233213.117","ISSN":"1088-9051","issue":"9","journalAbbreviation":"Genome Res","note":"PMID: 30072366\nPMCID: PMC6120629","page":"1285-1295","source":"PubMed Central","title":"Tracing human stem cell lineage during development using DNA methylation","volume":"28","author":[{"family":"Salas","given":"Lucas A."},{"family":"Wiencke","given":"John K."},{"family":"Koestler","given":"Devin C."},{"family":"Zhang","given":"Ze"},{"family":"Christensen","given":"Brock C."},{"family":"Kelsey","given":"Karl T."}],"issued":{"date-parts":[["2018",9]]}}},{"id":1151,"uris":["http://zotero.org/users/local/oxMpWYo5/items/MRP9DZRK"],"uri":["http://zotero.org/users/local/oxMpWYo5/items/MRP9DZRK"],"itemData":{"id":1151,"type":"article-journal","abstract":"Although conventional experimental manipulations are impractical, it may be possible to infer human stem cell fates by ‘reading’ histories recorded within their genomes. Genomes are almost perfect copies of copies, and ancestries may be surreptitiously recorded by replication errors that inevitably accumulate. The greater the number of divisions, the greater the number of replication errors (‘a molecular clock hypothesis’). Mutations rarely occur during a lifetime, but DNA methylation patterns are also copied after DNA replication and measurably drift with ageing at certain CpG sites in mitotic tissues, such as the colon. Such passenger methylation pattern variation may effectively function as ‘epigenetic’ somatic cell mitotic clocks. Replication errors can only accumulate in long-lived stem cell lineages, so methylation pattern drift largely records stem cell behaviour. How methylation patterns may encode stem cell ancestries is illustrated with two types of small reproductive units—colon crypt niches with continuous genealogies, and hair follicles with punctuated genealogies. Potentially, the genealogy of any human cell may be inferred by ‘reading’ its genome. Copyright © 2008 Pathological Society of Great Britain and Ireland. Published by John Wiley &amp; Sons, Ltd.","container-title":"The Journal of Pathology","DOI":"10.1002/path.2461","ISSN":"1096-9896","issue":"2","language":"en","note":"_eprint: https://onlinelibrary.wiley.com/doi/pdf/10.1002/path.2461","page":"199-205","source":"Wiley Online Library","title":"Inferring human stem cell behaviour from epigenetic drift","volume":"217","author":[{"family":"Shibata","given":"D"}],"issued":{"date-parts":[["2009"]]}}}],"schema":"https://github.com/citation-style-language/schema/raw/master/csl-citation.json"} </w:instrText>
      </w:r>
      <w:r w:rsidR="001859FD">
        <w:rPr>
          <w:lang w:val="en-US"/>
        </w:rPr>
        <w:fldChar w:fldCharType="separate"/>
      </w:r>
      <w:r w:rsidR="001859FD" w:rsidRPr="000A7502">
        <w:rPr>
          <w:rFonts w:ascii="Calibri" w:hAnsi="Calibri" w:cs="Calibri"/>
          <w:szCs w:val="24"/>
          <w:vertAlign w:val="superscript"/>
        </w:rPr>
        <w:t>30,34,35</w:t>
      </w:r>
      <w:r w:rsidR="001859FD">
        <w:rPr>
          <w:lang w:val="en-US"/>
        </w:rPr>
        <w:fldChar w:fldCharType="end"/>
      </w:r>
      <w:r w:rsidR="00E57016">
        <w:rPr>
          <w:color w:val="000000"/>
          <w:shd w:val="clear" w:color="auto" w:fill="FFFFFF"/>
        </w:rPr>
        <w:t xml:space="preserve">, </w:t>
      </w:r>
      <w:r w:rsidR="003B3DAB">
        <w:rPr>
          <w:color w:val="000000"/>
          <w:shd w:val="clear" w:color="auto" w:fill="FFFFFF"/>
        </w:rPr>
        <w:t>so</w:t>
      </w:r>
      <w:r w:rsidR="00E57016">
        <w:rPr>
          <w:color w:val="000000"/>
          <w:shd w:val="clear" w:color="auto" w:fill="FFFFFF"/>
        </w:rPr>
        <w:t xml:space="preserve"> can be used to determine lineage</w:t>
      </w:r>
      <w:r w:rsidR="000979BD">
        <w:rPr>
          <w:color w:val="000000"/>
          <w:shd w:val="clear" w:color="auto" w:fill="FFFFFF"/>
        </w:rPr>
        <w:t xml:space="preserve"> with better precision than other single-cell based techniques (e.g., </w:t>
      </w:r>
      <w:proofErr w:type="spellStart"/>
      <w:r w:rsidR="000979BD">
        <w:rPr>
          <w:color w:val="000000"/>
          <w:shd w:val="clear" w:color="auto" w:fill="FFFFFF"/>
        </w:rPr>
        <w:t>scRNA</w:t>
      </w:r>
      <w:proofErr w:type="spellEnd"/>
      <w:r w:rsidR="000979BD">
        <w:rPr>
          <w:color w:val="000000"/>
          <w:shd w:val="clear" w:color="auto" w:fill="FFFFFF"/>
        </w:rPr>
        <w:t>-seq).</w:t>
      </w:r>
      <w:r w:rsidR="000A29EF">
        <w:rPr>
          <w:color w:val="000000"/>
          <w:shd w:val="clear" w:color="auto" w:fill="FFFFFF"/>
        </w:rPr>
        <w:t xml:space="preserve"> </w:t>
      </w:r>
    </w:p>
    <w:p w14:paraId="4FBB2CE3" w14:textId="628361F6" w:rsidR="006D726D" w:rsidRDefault="006D726D" w:rsidP="005206DF">
      <w:pPr>
        <w:jc w:val="both"/>
        <w:rPr>
          <w:lang w:val="en-US"/>
        </w:rPr>
      </w:pPr>
    </w:p>
    <w:p w14:paraId="4BB5267C" w14:textId="093BF05B" w:rsidR="0006230A" w:rsidRDefault="0006230A" w:rsidP="005206DF">
      <w:pPr>
        <w:jc w:val="both"/>
        <w:rPr>
          <w:lang w:val="en-US"/>
        </w:rPr>
      </w:pPr>
      <w:r>
        <w:rPr>
          <w:lang w:val="en-US"/>
        </w:rPr>
        <w:t xml:space="preserve">While </w:t>
      </w:r>
      <w:proofErr w:type="spellStart"/>
      <w:r w:rsidR="0052234F">
        <w:rPr>
          <w:lang w:val="en-US"/>
        </w:rPr>
        <w:t>scBS</w:t>
      </w:r>
      <w:proofErr w:type="spellEnd"/>
      <w:r w:rsidR="0052234F">
        <w:rPr>
          <w:lang w:val="en-US"/>
        </w:rPr>
        <w:t xml:space="preserve">-seq </w:t>
      </w:r>
      <w:r>
        <w:rPr>
          <w:lang w:val="en-US"/>
        </w:rPr>
        <w:t>can allow for high resolution analysis, it some drawbacks.</w:t>
      </w:r>
      <w:r w:rsidR="005701FF">
        <w:rPr>
          <w:lang w:val="en-US"/>
        </w:rPr>
        <w:t xml:space="preserve"> Data sparsity is a significant challenge, </w:t>
      </w:r>
      <w:r w:rsidR="008439E1">
        <w:rPr>
          <w:lang w:val="en-US"/>
        </w:rPr>
        <w:t>as a vast majority of CpGs will be undetected in each cell.</w:t>
      </w:r>
      <w:r w:rsidR="00365C22">
        <w:rPr>
          <w:lang w:val="en-US"/>
        </w:rPr>
        <w:t xml:space="preserve"> </w:t>
      </w:r>
      <w:r w:rsidR="00CB7540">
        <w:rPr>
          <w:lang w:val="en-US"/>
        </w:rPr>
        <w:t xml:space="preserve">Grouping of homogenous cells is a common technique, and this can </w:t>
      </w:r>
      <w:r w:rsidR="00652686">
        <w:rPr>
          <w:lang w:val="en-US"/>
        </w:rPr>
        <w:t xml:space="preserve">be achieved by methylation-specific clustering methods, such as </w:t>
      </w:r>
      <w:proofErr w:type="spellStart"/>
      <w:r w:rsidR="00652686" w:rsidRPr="00C163E1">
        <w:rPr>
          <w:i/>
          <w:iCs/>
          <w:lang w:val="en-US"/>
        </w:rPr>
        <w:t>Epiclomal</w:t>
      </w:r>
      <w:proofErr w:type="spellEnd"/>
      <w:r w:rsidR="00652686">
        <w:rPr>
          <w:lang w:val="en-US"/>
        </w:rPr>
        <w:fldChar w:fldCharType="begin"/>
      </w:r>
      <w:r w:rsidR="000A7502">
        <w:rPr>
          <w:lang w:val="en-US"/>
        </w:rPr>
        <w:instrText xml:space="preserve"> ADDIN ZOTERO_ITEM CSL_CITATION {"citationID":"REvnoaX0","properties":{"formattedCitation":"\\super 80\\nosupersub{}","plainCitation":"80","noteIndex":0},"citationItems":[{"id":1035,"uris":["http://zotero.org/users/local/oxMpWYo5/items/2TXL3VJN"],"uri":["http://zotero.org/users/local/oxMpWYo5/items/2TXL3VJN"],"itemData":{"id":1035,"type":"article-journal","abstract":"We present Epiclomal, a probabilistic clustering method arising from a hierarchical mixture model to simultaneously cluster sparse single-cell DNA methylation data and impute missing values. Using synthetic and published single-cell CpG datasets, we show that Epiclomal outperforms non-probabilistic methods and can handle the inherent missing data characteristic that dominates single-cell CpG genome sequences. Using newly generated single-cell 5mCpG sequencing data, we show that Epiclomal discovers sub-clonal methylation patterns in aneuploid tumour genomes, thus defining epiclones that can match or transcend copy number-determined clonal lineages and opening up an important form of clonal analysis in cancer. Epiclomal is written in R and Python and is available at https://github.com/shahcompbio/Epiclomal.","container-title":"PLOS Computational Biology","DOI":"10.1371/journal.pcbi.1008270","ISSN":"1553-7358","issue":"9","journalAbbreviation":"PLOS Computational Biology","language":"en","note":"publisher: Public Library of Science","page":"e1008270","source":"PLoS Journals","title":"Epiclomal: Probabilistic clustering of sparse single-cell DNA methylation data","title-short":"Epiclomal","volume":"16","author":[{"family":"Souza","given":"Camila P. E.","dropping-particle":"de"},{"family":"Andronescu","given":"Mirela"},{"family":"Masud","given":"Tehmina"},{"family":"Kabeer","given":"Farhia"},{"family":"Biele","given":"Justina"},{"family":"Laks","given":"Emma"},{"family":"Lai","given":"Daniel"},{"family":"Ye","given":"Patricia"},{"family":"Brimhall","given":"Jazmine"},{"family":"Wang","given":"Beixi"},{"family":"Su","given":"Edmund"},{"family":"Hui","given":"Tony"},{"family":"Cao","given":"Qi"},{"family":"Wong","given":"Marcus"},{"family":"Moksa","given":"Michelle"},{"family":"Moore","given":"Richard A."},{"family":"Hirst","given":"Martin"},{"family":"Aparicio","given":"Samuel"},{"family":"Shah","given":"Sohrab P."}],"issued":{"date-parts":[["2020",9,23]]}}}],"schema":"https://github.com/citation-style-language/schema/raw/master/csl-citation.json"} </w:instrText>
      </w:r>
      <w:r w:rsidR="00652686">
        <w:rPr>
          <w:lang w:val="en-US"/>
        </w:rPr>
        <w:fldChar w:fldCharType="separate"/>
      </w:r>
      <w:r w:rsidR="000A7502" w:rsidRPr="000A7502">
        <w:rPr>
          <w:rFonts w:ascii="Calibri" w:hAnsi="Calibri" w:cs="Calibri"/>
          <w:szCs w:val="24"/>
          <w:vertAlign w:val="superscript"/>
        </w:rPr>
        <w:t>80</w:t>
      </w:r>
      <w:r w:rsidR="00652686">
        <w:rPr>
          <w:lang w:val="en-US"/>
        </w:rPr>
        <w:fldChar w:fldCharType="end"/>
      </w:r>
      <w:r w:rsidR="008318B9">
        <w:rPr>
          <w:lang w:val="en-US"/>
        </w:rPr>
        <w:t>, and allow discovery of hidden subpopulations where bulk WGBS is unable to do so.</w:t>
      </w:r>
      <w:r w:rsidR="00692670">
        <w:rPr>
          <w:lang w:val="en-US"/>
        </w:rPr>
        <w:t xml:space="preserve"> </w:t>
      </w:r>
    </w:p>
    <w:p w14:paraId="01E37F98" w14:textId="02F66614" w:rsidR="00C22ED4" w:rsidRDefault="000C60D7" w:rsidP="005206DF">
      <w:pPr>
        <w:jc w:val="both"/>
        <w:rPr>
          <w:lang w:val="en-US"/>
        </w:rPr>
      </w:pPr>
      <w:r>
        <w:rPr>
          <w:lang w:val="en-US"/>
        </w:rPr>
        <w:t xml:space="preserve">As </w:t>
      </w:r>
      <w:proofErr w:type="spellStart"/>
      <w:r>
        <w:rPr>
          <w:lang w:val="en-US"/>
        </w:rPr>
        <w:t>scBS</w:t>
      </w:r>
      <w:proofErr w:type="spellEnd"/>
      <w:r>
        <w:rPr>
          <w:lang w:val="en-US"/>
        </w:rPr>
        <w:t>-seq</w:t>
      </w:r>
      <w:r w:rsidR="00202ACC">
        <w:rPr>
          <w:lang w:val="en-US"/>
        </w:rPr>
        <w:t xml:space="preserve"> </w:t>
      </w:r>
      <w:r w:rsidR="0006230A">
        <w:rPr>
          <w:lang w:val="en-US"/>
        </w:rPr>
        <w:t xml:space="preserve">is a </w:t>
      </w:r>
      <w:r w:rsidR="00202ACC">
        <w:rPr>
          <w:lang w:val="en-US"/>
        </w:rPr>
        <w:t xml:space="preserve">relatively </w:t>
      </w:r>
      <w:r w:rsidR="007A4D30">
        <w:rPr>
          <w:lang w:val="en-US"/>
        </w:rPr>
        <w:t>n</w:t>
      </w:r>
      <w:r w:rsidR="0006230A">
        <w:rPr>
          <w:lang w:val="en-US"/>
        </w:rPr>
        <w:t xml:space="preserve">ew technique to the mainstream, few tools adequately support it. </w:t>
      </w:r>
      <w:r w:rsidR="00C22ED4">
        <w:rPr>
          <w:lang w:val="en-US"/>
        </w:rPr>
        <w:t xml:space="preserve">Existing </w:t>
      </w:r>
      <w:r w:rsidR="003A72CC">
        <w:rPr>
          <w:lang w:val="en-US"/>
        </w:rPr>
        <w:t xml:space="preserve">bulk </w:t>
      </w:r>
      <w:r w:rsidR="00C22ED4">
        <w:rPr>
          <w:lang w:val="en-US"/>
        </w:rPr>
        <w:t>WGBS tools are unable of handle</w:t>
      </w:r>
      <w:r w:rsidR="003819B1">
        <w:rPr>
          <w:lang w:val="en-US"/>
        </w:rPr>
        <w:t xml:space="preserve"> sparsity and the</w:t>
      </w:r>
      <w:r w:rsidR="00C22ED4">
        <w:rPr>
          <w:lang w:val="en-US"/>
        </w:rPr>
        <w:t xml:space="preserve"> </w:t>
      </w:r>
      <w:r w:rsidR="003819B1">
        <w:rPr>
          <w:lang w:val="en-US"/>
        </w:rPr>
        <w:t xml:space="preserve">resulting </w:t>
      </w:r>
      <w:r w:rsidR="00C22ED4">
        <w:rPr>
          <w:lang w:val="en-US"/>
        </w:rPr>
        <w:t xml:space="preserve">high proportion of </w:t>
      </w:r>
      <w:r w:rsidR="002C446E">
        <w:rPr>
          <w:lang w:val="en-US"/>
        </w:rPr>
        <w:t>missing</w:t>
      </w:r>
      <w:r w:rsidR="00C22ED4">
        <w:rPr>
          <w:lang w:val="en-US"/>
        </w:rPr>
        <w:t xml:space="preserve"> values</w:t>
      </w:r>
      <w:r w:rsidR="00E339F5">
        <w:rPr>
          <w:lang w:val="en-US"/>
        </w:rPr>
        <w:t xml:space="preserve">. Statistical analysis is complicated by missing data and may require specialized algorithms. As well, </w:t>
      </w:r>
      <w:r w:rsidR="00C22ED4">
        <w:rPr>
          <w:lang w:val="en-US"/>
        </w:rPr>
        <w:t>there is</w:t>
      </w:r>
      <w:r w:rsidR="00E339F5">
        <w:rPr>
          <w:lang w:val="en-US"/>
        </w:rPr>
        <w:t xml:space="preserve"> </w:t>
      </w:r>
      <w:r w:rsidR="00C22ED4">
        <w:rPr>
          <w:lang w:val="en-US"/>
        </w:rPr>
        <w:t xml:space="preserve">high memory requirement if stored in a dense matrix, as most also require. </w:t>
      </w:r>
      <w:r w:rsidR="001C459A">
        <w:rPr>
          <w:lang w:val="en-US"/>
        </w:rPr>
        <w:t xml:space="preserve">As more </w:t>
      </w:r>
      <w:proofErr w:type="spellStart"/>
      <w:r w:rsidR="00FD0598">
        <w:rPr>
          <w:lang w:val="en-US"/>
        </w:rPr>
        <w:t>scBS</w:t>
      </w:r>
      <w:proofErr w:type="spellEnd"/>
      <w:r w:rsidR="00FD0598">
        <w:rPr>
          <w:lang w:val="en-US"/>
        </w:rPr>
        <w:t xml:space="preserve">-seq </w:t>
      </w:r>
      <w:r w:rsidR="001C459A">
        <w:rPr>
          <w:lang w:val="en-US"/>
        </w:rPr>
        <w:t xml:space="preserve">experiments are performed, new software tools will be </w:t>
      </w:r>
      <w:r w:rsidR="008F7B55">
        <w:rPr>
          <w:lang w:val="en-US"/>
        </w:rPr>
        <w:t>necessary</w:t>
      </w:r>
      <w:r w:rsidR="001C459A">
        <w:rPr>
          <w:lang w:val="en-US"/>
        </w:rPr>
        <w:t xml:space="preserve"> </w:t>
      </w:r>
      <w:r w:rsidR="00D03BD6">
        <w:rPr>
          <w:lang w:val="en-US"/>
        </w:rPr>
        <w:t xml:space="preserve">to </w:t>
      </w:r>
      <w:r w:rsidR="001C459A">
        <w:rPr>
          <w:lang w:val="en-US"/>
        </w:rPr>
        <w:t xml:space="preserve">handle </w:t>
      </w:r>
      <w:r w:rsidR="00D03BD6">
        <w:rPr>
          <w:lang w:val="en-US"/>
        </w:rPr>
        <w:t xml:space="preserve">single cell </w:t>
      </w:r>
      <w:r w:rsidR="001C459A">
        <w:rPr>
          <w:lang w:val="en-US"/>
        </w:rPr>
        <w:t xml:space="preserve">data. </w:t>
      </w:r>
      <w:r w:rsidR="00F1082D">
        <w:rPr>
          <w:lang w:val="en-US"/>
        </w:rPr>
        <w:t>Therefore</w:t>
      </w:r>
      <w:r w:rsidR="00C22ED4">
        <w:rPr>
          <w:lang w:val="en-US"/>
        </w:rPr>
        <w:t xml:space="preserve">, we have developed a new tool to address these problems and allow a pipeline similar to traditional WGBS tools. </w:t>
      </w:r>
    </w:p>
    <w:p w14:paraId="1CD44420" w14:textId="6F04BCFA" w:rsidR="00DD27A1" w:rsidRDefault="00DD27A1" w:rsidP="005206DF">
      <w:pPr>
        <w:pStyle w:val="Heading2"/>
        <w:jc w:val="both"/>
        <w:rPr>
          <w:lang w:val="en-US"/>
        </w:rPr>
      </w:pPr>
      <w:bookmarkStart w:id="21" w:name="_Toc88049359"/>
      <w:r>
        <w:rPr>
          <w:lang w:val="en-US"/>
        </w:rPr>
        <w:t>Project aim</w:t>
      </w:r>
      <w:bookmarkEnd w:id="21"/>
    </w:p>
    <w:p w14:paraId="213B820F" w14:textId="39CDE3BF" w:rsidR="00BE5533" w:rsidRDefault="00C44FBB" w:rsidP="005206DF">
      <w:pPr>
        <w:jc w:val="both"/>
        <w:rPr>
          <w:lang w:val="en-US"/>
        </w:rPr>
      </w:pPr>
      <w:r>
        <w:rPr>
          <w:lang w:val="en-US"/>
        </w:rPr>
        <w:t>The aim of this project is two-fold. First, a new tool is to be developed for handling single cell methylome data</w:t>
      </w:r>
      <w:r w:rsidR="004F5517">
        <w:rPr>
          <w:lang w:val="en-US"/>
        </w:rPr>
        <w:t>, as</w:t>
      </w:r>
      <w:r w:rsidR="00312198">
        <w:rPr>
          <w:lang w:val="en-US"/>
        </w:rPr>
        <w:t xml:space="preserve"> </w:t>
      </w:r>
      <w:r w:rsidR="004F5517">
        <w:rPr>
          <w:lang w:val="en-US"/>
        </w:rPr>
        <w:t>t</w:t>
      </w:r>
      <w:r w:rsidR="00312198">
        <w:rPr>
          <w:lang w:val="en-US"/>
        </w:rPr>
        <w:t xml:space="preserve">he challenges of data sparsity and incompatibility with established downstream methylation analysis techniques remain poorly fulfilled by existing software tools. The software package will </w:t>
      </w:r>
      <w:r w:rsidR="00E03F3B">
        <w:rPr>
          <w:lang w:val="en-US"/>
        </w:rPr>
        <w:t xml:space="preserve">be </w:t>
      </w:r>
      <w:r w:rsidR="00312198">
        <w:rPr>
          <w:lang w:val="en-US"/>
        </w:rPr>
        <w:t>modelled after its bulk</w:t>
      </w:r>
      <w:r w:rsidR="00CA1987">
        <w:rPr>
          <w:lang w:val="en-US"/>
        </w:rPr>
        <w:t xml:space="preserve"> </w:t>
      </w:r>
      <w:r w:rsidR="00312198">
        <w:rPr>
          <w:lang w:val="en-US"/>
        </w:rPr>
        <w:t xml:space="preserve">WGBS predecessor, </w:t>
      </w:r>
      <w:proofErr w:type="spellStart"/>
      <w:r w:rsidR="00312198" w:rsidRPr="00602F67">
        <w:rPr>
          <w:i/>
          <w:iCs/>
          <w:lang w:val="en-US"/>
        </w:rPr>
        <w:t>methrix</w:t>
      </w:r>
      <w:proofErr w:type="spellEnd"/>
      <w:r w:rsidR="007115DA" w:rsidRPr="00602F67">
        <w:rPr>
          <w:i/>
          <w:iCs/>
          <w:lang w:val="en-US"/>
        </w:rPr>
        <w:fldChar w:fldCharType="begin"/>
      </w:r>
      <w:r w:rsidR="000A7502">
        <w:rPr>
          <w:i/>
          <w:iCs/>
          <w:lang w:val="en-US"/>
        </w:rPr>
        <w:instrText xml:space="preserve"> ADDIN ZOTERO_ITEM CSL_CITATION {"citationID":"Ywpoi0sf","properties":{"formattedCitation":"\\super 81\\nosupersub{}","plainCitation":"81","noteIndex":0},"citationItems":[{"id":795,"uris":["http://zotero.org/users/local/oxMpWYo5/items/99IQ8H3U"],"uri":["http://zotero.org/users/local/oxMpWYo5/items/99IQ8H3U"],"itemData":{"id":795,"type":"webpage","title":"Methrix: an R/Bioconductor package for systematic aggregation and analysis of bisulfite sequencing data | Bioinformatics | Oxford Academic","URL":"https://academic.oup.com/bioinformatics/article/36/22-23/5524/6042753","accessed":{"date-parts":[["2021",10,12]]}}}],"schema":"https://github.com/citation-style-language/schema/raw/master/csl-citation.json"} </w:instrText>
      </w:r>
      <w:r w:rsidR="007115DA" w:rsidRPr="00602F67">
        <w:rPr>
          <w:i/>
          <w:iCs/>
          <w:lang w:val="en-US"/>
        </w:rPr>
        <w:fldChar w:fldCharType="separate"/>
      </w:r>
      <w:r w:rsidR="000A7502" w:rsidRPr="000A7502">
        <w:rPr>
          <w:rFonts w:ascii="Calibri" w:hAnsi="Calibri" w:cs="Calibri"/>
          <w:szCs w:val="24"/>
          <w:vertAlign w:val="superscript"/>
        </w:rPr>
        <w:t>81</w:t>
      </w:r>
      <w:r w:rsidR="007115DA" w:rsidRPr="00602F67">
        <w:rPr>
          <w:i/>
          <w:iCs/>
          <w:lang w:val="en-US"/>
        </w:rPr>
        <w:fldChar w:fldCharType="end"/>
      </w:r>
      <w:r w:rsidR="00312198">
        <w:rPr>
          <w:lang w:val="en-US"/>
        </w:rPr>
        <w:t xml:space="preserve">, but will give additionally functionality for imputation, clustering, binning, </w:t>
      </w:r>
      <w:r w:rsidR="0061792F">
        <w:rPr>
          <w:lang w:val="en-US"/>
        </w:rPr>
        <w:t xml:space="preserve">and more. </w:t>
      </w:r>
      <w:r w:rsidR="00FC0FB3">
        <w:rPr>
          <w:lang w:val="en-US"/>
        </w:rPr>
        <w:t xml:space="preserve">Our intention is to </w:t>
      </w:r>
      <w:r w:rsidR="004F5517">
        <w:rPr>
          <w:lang w:val="en-US"/>
        </w:rPr>
        <w:t>integrate</w:t>
      </w:r>
      <w:r w:rsidR="00FC0FB3">
        <w:rPr>
          <w:lang w:val="en-US"/>
        </w:rPr>
        <w:t xml:space="preserve"> it within the Bioconductor </w:t>
      </w:r>
      <w:r w:rsidR="0093218B">
        <w:rPr>
          <w:lang w:val="en-US"/>
        </w:rPr>
        <w:t>ecosystem</w:t>
      </w:r>
      <w:r w:rsidR="00FC0FB3">
        <w:rPr>
          <w:lang w:val="en-US"/>
        </w:rPr>
        <w:t xml:space="preserve"> </w:t>
      </w:r>
      <w:r w:rsidR="00947BBC">
        <w:rPr>
          <w:lang w:val="en-US"/>
        </w:rPr>
        <w:t>to maximize compatibility and audience</w:t>
      </w:r>
      <w:r w:rsidR="008C37A2">
        <w:rPr>
          <w:lang w:val="en-US"/>
        </w:rPr>
        <w:t xml:space="preserve">. </w:t>
      </w:r>
      <w:r>
        <w:rPr>
          <w:lang w:val="en-US"/>
        </w:rPr>
        <w:t>Secondly, to help validate the tool, we will look at the relationship between glioma and macrophage methylation. U</w:t>
      </w:r>
      <w:r w:rsidR="009D374E">
        <w:rPr>
          <w:lang w:val="en-US"/>
        </w:rPr>
        <w:t>sing epigenetic lineage, we hypothesize that methylation can be used to identify and help determine the origins of TAMs implicated in gliomagenesis</w:t>
      </w:r>
      <w:r w:rsidR="00767C3A">
        <w:rPr>
          <w:lang w:val="en-US"/>
        </w:rPr>
        <w:t xml:space="preserve">, </w:t>
      </w:r>
      <w:r w:rsidR="00C941CF">
        <w:rPr>
          <w:lang w:val="en-US"/>
        </w:rPr>
        <w:t>whether they be</w:t>
      </w:r>
      <w:r w:rsidR="00767C3A">
        <w:rPr>
          <w:lang w:val="en-US"/>
        </w:rPr>
        <w:t xml:space="preserve"> native microglia </w:t>
      </w:r>
      <w:r w:rsidR="00361CF1">
        <w:rPr>
          <w:lang w:val="en-US"/>
        </w:rPr>
        <w:t>or</w:t>
      </w:r>
      <w:r w:rsidR="00C941CF">
        <w:rPr>
          <w:lang w:val="en-US"/>
        </w:rPr>
        <w:t xml:space="preserve"> differentiated from</w:t>
      </w:r>
      <w:r w:rsidR="00767C3A">
        <w:rPr>
          <w:lang w:val="en-US"/>
        </w:rPr>
        <w:t xml:space="preserve"> infiltrating monocytes</w:t>
      </w:r>
      <w:r w:rsidR="009D374E">
        <w:rPr>
          <w:lang w:val="en-US"/>
        </w:rPr>
        <w:t xml:space="preserve">. With this knowledge, it may be possible to generate prognostic outcomes based on diversity of TAMs or their characteristic methylation profiles. This may improve patient-specific treatment and aid in identifying further avenues of research for fighting this devastating disease. </w:t>
      </w:r>
    </w:p>
    <w:p w14:paraId="1ED2ED6B" w14:textId="77777777" w:rsidR="005D7692" w:rsidRDefault="005D7692" w:rsidP="005D7692">
      <w:pPr>
        <w:pStyle w:val="Heading1"/>
        <w:jc w:val="both"/>
        <w:rPr>
          <w:lang w:val="en-US"/>
        </w:rPr>
      </w:pPr>
      <w:bookmarkStart w:id="22" w:name="_Toc87454543"/>
      <w:bookmarkStart w:id="23" w:name="_Toc88049360"/>
      <w:r>
        <w:rPr>
          <w:lang w:val="en-US"/>
        </w:rPr>
        <w:t>Methods</w:t>
      </w:r>
      <w:bookmarkEnd w:id="22"/>
      <w:bookmarkEnd w:id="23"/>
    </w:p>
    <w:p w14:paraId="1CEAD6D7" w14:textId="77777777" w:rsidR="005D7692" w:rsidRDefault="005D7692" w:rsidP="005D7692">
      <w:pPr>
        <w:pStyle w:val="Heading2"/>
        <w:jc w:val="both"/>
        <w:rPr>
          <w:lang w:val="en-US"/>
        </w:rPr>
      </w:pPr>
      <w:bookmarkStart w:id="24" w:name="_Toc87454544"/>
      <w:bookmarkStart w:id="25" w:name="_Toc88049361"/>
      <w:proofErr w:type="spellStart"/>
      <w:r>
        <w:rPr>
          <w:lang w:val="en-US"/>
        </w:rPr>
        <w:t>scMethrix</w:t>
      </w:r>
      <w:bookmarkEnd w:id="24"/>
      <w:bookmarkEnd w:id="25"/>
      <w:proofErr w:type="spellEnd"/>
    </w:p>
    <w:p w14:paraId="7840AA71" w14:textId="77777777" w:rsidR="005D7692" w:rsidRPr="0072350E" w:rsidRDefault="005D7692" w:rsidP="005D7692">
      <w:pPr>
        <w:pStyle w:val="Heading3"/>
        <w:rPr>
          <w:lang w:val="en-US"/>
        </w:rPr>
      </w:pPr>
      <w:bookmarkStart w:id="26" w:name="_Toc87454545"/>
      <w:bookmarkStart w:id="27" w:name="_Toc88049362"/>
      <w:r>
        <w:rPr>
          <w:lang w:val="en-US"/>
        </w:rPr>
        <w:t>Overview</w:t>
      </w:r>
      <w:bookmarkEnd w:id="26"/>
      <w:bookmarkEnd w:id="27"/>
    </w:p>
    <w:p w14:paraId="63D79950" w14:textId="77777777" w:rsidR="005D7692" w:rsidRDefault="005D7692" w:rsidP="005D7692">
      <w:pPr>
        <w:jc w:val="both"/>
        <w:rPr>
          <w:lang w:val="en-US"/>
        </w:rPr>
      </w:pPr>
      <w:r>
        <w:rPr>
          <w:lang w:val="en-US"/>
        </w:rPr>
        <w:t xml:space="preserve">We introduce </w:t>
      </w:r>
      <w:proofErr w:type="spellStart"/>
      <w:r w:rsidRPr="00602F67">
        <w:rPr>
          <w:i/>
          <w:iCs/>
          <w:lang w:val="en-US"/>
        </w:rPr>
        <w:t>scMethrix</w:t>
      </w:r>
      <w:proofErr w:type="spellEnd"/>
      <w:r>
        <w:rPr>
          <w:lang w:val="en-US"/>
        </w:rPr>
        <w:t xml:space="preserve">, an R-based data storage and manipulation tool that is ideal for single cell methylation data. A complete overview of the package structure is show in </w:t>
      </w:r>
      <w:r w:rsidRPr="001454F8">
        <w:rPr>
          <w:rStyle w:val="SubtitleChar"/>
        </w:rPr>
        <w:fldChar w:fldCharType="begin"/>
      </w:r>
      <w:r w:rsidRPr="001454F8">
        <w:rPr>
          <w:rStyle w:val="SubtitleChar"/>
        </w:rPr>
        <w:instrText xml:space="preserve"> REF _Ref87187804 \h </w:instrText>
      </w:r>
      <w:r>
        <w:rPr>
          <w:rStyle w:val="SubtitleChar"/>
        </w:rPr>
        <w:instrText xml:space="preserve"> \* MERGEFORMAT </w:instrText>
      </w:r>
      <w:r w:rsidRPr="001454F8">
        <w:rPr>
          <w:rStyle w:val="SubtitleChar"/>
        </w:rPr>
      </w:r>
      <w:r w:rsidRPr="001454F8">
        <w:rPr>
          <w:rStyle w:val="SubtitleChar"/>
        </w:rPr>
        <w:fldChar w:fldCharType="separate"/>
      </w:r>
      <w:r w:rsidRPr="001454F8">
        <w:rPr>
          <w:rStyle w:val="SubtitleChar"/>
        </w:rPr>
        <w:t>Figure 1</w:t>
      </w:r>
      <w:r w:rsidRPr="001454F8">
        <w:rPr>
          <w:rStyle w:val="SubtitleChar"/>
        </w:rPr>
        <w:fldChar w:fldCharType="end"/>
      </w:r>
      <w:r>
        <w:rPr>
          <w:rStyle w:val="SubtitleChar"/>
        </w:rPr>
        <w:t xml:space="preserve">. </w:t>
      </w:r>
      <w:r>
        <w:rPr>
          <w:lang w:val="en-US"/>
        </w:rPr>
        <w:t xml:space="preserve">A condensed workflow is provided in </w:t>
      </w:r>
      <w:r>
        <w:rPr>
          <w:lang w:val="en-US"/>
        </w:rPr>
        <w:fldChar w:fldCharType="begin"/>
      </w:r>
      <w:r>
        <w:rPr>
          <w:lang w:val="en-US"/>
        </w:rPr>
        <w:instrText xml:space="preserve"> REF _Ref87291392 \h  \* MERGEFORMAT </w:instrText>
      </w:r>
      <w:r>
        <w:rPr>
          <w:lang w:val="en-US"/>
        </w:rPr>
      </w:r>
      <w:r>
        <w:rPr>
          <w:lang w:val="en-US"/>
        </w:rPr>
        <w:fldChar w:fldCharType="separate"/>
      </w:r>
      <w:r w:rsidRPr="004A2776">
        <w:rPr>
          <w:rStyle w:val="SubtitleChar"/>
        </w:rPr>
        <w:t>Supplemental Method 1</w:t>
      </w:r>
      <w:r>
        <w:rPr>
          <w:lang w:val="en-US"/>
        </w:rPr>
        <w:fldChar w:fldCharType="end"/>
      </w:r>
      <w:r>
        <w:rPr>
          <w:lang w:val="en-US"/>
        </w:rPr>
        <w:t>, as well as a</w:t>
      </w:r>
      <w:r w:rsidRPr="000F14DA">
        <w:rPr>
          <w:lang w:val="en-US"/>
        </w:rPr>
        <w:t xml:space="preserve"> comprehensive vignette that outlines the </w:t>
      </w:r>
      <w:r w:rsidRPr="000F14DA">
        <w:rPr>
          <w:lang w:val="en-US"/>
        </w:rPr>
        <w:lastRenderedPageBreak/>
        <w:t xml:space="preserve">specifics of each function </w:t>
      </w:r>
      <w:r>
        <w:rPr>
          <w:lang w:val="en-US"/>
        </w:rPr>
        <w:t>via a</w:t>
      </w:r>
      <w:r w:rsidRPr="000F14DA">
        <w:rPr>
          <w:lang w:val="en-US"/>
        </w:rPr>
        <w:t xml:space="preserve"> sample workflow</w:t>
      </w:r>
      <w:r>
        <w:rPr>
          <w:lang w:val="en-US"/>
        </w:rPr>
        <w:t xml:space="preserve"> using publicly available single cell methylation data (see </w:t>
      </w:r>
      <w:hyperlink w:anchor="_Data_Availability" w:history="1">
        <w:r w:rsidRPr="00EB35B6">
          <w:rPr>
            <w:rStyle w:val="SubtitleChar"/>
          </w:rPr>
          <w:t>Data Availability</w:t>
        </w:r>
      </w:hyperlink>
      <w:r>
        <w:rPr>
          <w:lang w:val="en-US"/>
        </w:rPr>
        <w:t xml:space="preserve"> section)</w:t>
      </w:r>
      <w:r w:rsidRPr="000F14DA">
        <w:rPr>
          <w:lang w:val="en-US"/>
        </w:rPr>
        <w:t>.</w:t>
      </w:r>
    </w:p>
    <w:tbl>
      <w:tblPr>
        <w:tblStyle w:val="TableGrid0"/>
        <w:tblpPr w:leftFromText="180" w:rightFromText="180" w:vertAnchor="text" w:tblpX="4405" w:tblpY="1"/>
        <w:tblOverlap w:val="never"/>
        <w:tblW w:w="0" w:type="auto"/>
        <w:tblLook w:val="04A0" w:firstRow="1" w:lastRow="0" w:firstColumn="1" w:lastColumn="0" w:noHBand="0" w:noVBand="1"/>
      </w:tblPr>
      <w:tblGrid>
        <w:gridCol w:w="5046"/>
      </w:tblGrid>
      <w:tr w:rsidR="005D7692" w14:paraId="5BAAFDC7" w14:textId="77777777" w:rsidTr="00E125F1">
        <w:tc>
          <w:tcPr>
            <w:tcW w:w="4945" w:type="dxa"/>
          </w:tcPr>
          <w:p w14:paraId="612175A4" w14:textId="77777777" w:rsidR="005D7692" w:rsidRDefault="005D7692" w:rsidP="00E125F1">
            <w:pPr>
              <w:jc w:val="both"/>
              <w:rPr>
                <w:lang w:val="en-US"/>
              </w:rPr>
            </w:pPr>
            <w:commentRangeStart w:id="28"/>
            <w:commentRangeStart w:id="29"/>
            <w:commentRangeStart w:id="30"/>
            <w:r>
              <w:rPr>
                <w:noProof/>
                <w:lang w:val="en-US"/>
              </w:rPr>
              <w:drawing>
                <wp:inline distT="0" distB="0" distL="0" distR="0" wp14:anchorId="2FAE115E" wp14:editId="43DD1725">
                  <wp:extent cx="3066223" cy="3939742"/>
                  <wp:effectExtent l="0" t="0" r="1270" b="3810"/>
                  <wp:docPr id="615" name="Picture 6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 name="Picture 615" descr="Text&#10;&#10;Description automatically generated"/>
                          <pic:cNvPicPr/>
                        </pic:nvPicPr>
                        <pic:blipFill rotWithShape="1">
                          <a:blip r:embed="rId7">
                            <a:extLst>
                              <a:ext uri="{28A0092B-C50C-407E-A947-70E740481C1C}">
                                <a14:useLocalDpi xmlns:a14="http://schemas.microsoft.com/office/drawing/2010/main" val="0"/>
                              </a:ext>
                            </a:extLst>
                          </a:blip>
                          <a:srcRect l="30043" t="22781" r="29167" b="23466"/>
                          <a:stretch/>
                        </pic:blipFill>
                        <pic:spPr bwMode="auto">
                          <a:xfrm>
                            <a:off x="0" y="0"/>
                            <a:ext cx="3089054" cy="3969078"/>
                          </a:xfrm>
                          <a:prstGeom prst="rect">
                            <a:avLst/>
                          </a:prstGeom>
                          <a:ln>
                            <a:noFill/>
                          </a:ln>
                          <a:extLst>
                            <a:ext uri="{53640926-AAD7-44D8-BBD7-CCE9431645EC}">
                              <a14:shadowObscured xmlns:a14="http://schemas.microsoft.com/office/drawing/2010/main"/>
                            </a:ext>
                          </a:extLst>
                        </pic:spPr>
                      </pic:pic>
                    </a:graphicData>
                  </a:graphic>
                </wp:inline>
              </w:drawing>
            </w:r>
            <w:commentRangeEnd w:id="28"/>
            <w:r>
              <w:rPr>
                <w:rStyle w:val="CommentReference"/>
              </w:rPr>
              <w:commentReference w:id="28"/>
            </w:r>
            <w:commentRangeEnd w:id="29"/>
            <w:r>
              <w:rPr>
                <w:rStyle w:val="CommentReference"/>
              </w:rPr>
              <w:commentReference w:id="29"/>
            </w:r>
            <w:commentRangeEnd w:id="30"/>
            <w:r>
              <w:rPr>
                <w:rStyle w:val="CommentReference"/>
              </w:rPr>
              <w:commentReference w:id="30"/>
            </w:r>
          </w:p>
        </w:tc>
      </w:tr>
      <w:tr w:rsidR="005D7692" w14:paraId="5514B542" w14:textId="77777777" w:rsidTr="00E125F1">
        <w:trPr>
          <w:trHeight w:val="1080"/>
        </w:trPr>
        <w:tc>
          <w:tcPr>
            <w:tcW w:w="4945" w:type="dxa"/>
          </w:tcPr>
          <w:p w14:paraId="49D69608" w14:textId="77777777" w:rsidR="005D7692" w:rsidRPr="000C7FBD" w:rsidRDefault="005D7692" w:rsidP="00E125F1">
            <w:pPr>
              <w:pStyle w:val="Caption"/>
              <w:rPr>
                <w:rStyle w:val="SubtleEmphasis"/>
              </w:rPr>
            </w:pPr>
            <w:bookmarkStart w:id="31" w:name="_Ref87187804"/>
            <w:bookmarkStart w:id="32" w:name="_Toc87454340"/>
            <w:r w:rsidRPr="005F30D8">
              <w:rPr>
                <w:rStyle w:val="SubtleEmphasis"/>
              </w:rPr>
              <w:t xml:space="preserve">Figure </w:t>
            </w:r>
            <w:r w:rsidRPr="005F30D8">
              <w:rPr>
                <w:rStyle w:val="SubtleEmphasis"/>
              </w:rPr>
              <w:fldChar w:fldCharType="begin"/>
            </w:r>
            <w:r w:rsidRPr="005F30D8">
              <w:rPr>
                <w:rStyle w:val="SubtleEmphasis"/>
              </w:rPr>
              <w:instrText xml:space="preserve"> SEQ Figure \* ARABIC </w:instrText>
            </w:r>
            <w:r w:rsidRPr="005F30D8">
              <w:rPr>
                <w:rStyle w:val="SubtleEmphasis"/>
              </w:rPr>
              <w:fldChar w:fldCharType="separate"/>
            </w:r>
            <w:r w:rsidRPr="005F30D8">
              <w:rPr>
                <w:rStyle w:val="SubtleEmphasis"/>
                <w:noProof/>
              </w:rPr>
              <w:t>1</w:t>
            </w:r>
            <w:r w:rsidRPr="005F30D8">
              <w:rPr>
                <w:rStyle w:val="SubtleEmphasis"/>
              </w:rPr>
              <w:fldChar w:fldCharType="end"/>
            </w:r>
            <w:bookmarkEnd w:id="31"/>
            <w:r w:rsidRPr="005F30D8">
              <w:rPr>
                <w:rStyle w:val="SubtleEmphasis"/>
              </w:rPr>
              <w:t>.</w:t>
            </w:r>
            <w:r w:rsidRPr="000C7FBD">
              <w:rPr>
                <w:rStyle w:val="SubtleEmphasis"/>
              </w:rPr>
              <w:t xml:space="preserve"> Overview of </w:t>
            </w:r>
            <w:r>
              <w:rPr>
                <w:rStyle w:val="SubtleEmphasis"/>
              </w:rPr>
              <w:t xml:space="preserve">the </w:t>
            </w:r>
            <w:proofErr w:type="spellStart"/>
            <w:r w:rsidRPr="000C7FBD">
              <w:rPr>
                <w:rStyle w:val="SubtleEmphasis"/>
              </w:rPr>
              <w:t>scMethrix</w:t>
            </w:r>
            <w:bookmarkEnd w:id="32"/>
            <w:proofErr w:type="spellEnd"/>
            <w:r>
              <w:rPr>
                <w:rStyle w:val="SubtleEmphasis"/>
              </w:rPr>
              <w:t xml:space="preserve"> p</w:t>
            </w:r>
            <w:r w:rsidRPr="000C7FBD">
              <w:rPr>
                <w:rStyle w:val="SubtleEmphasis"/>
              </w:rPr>
              <w:t>ackage</w:t>
            </w:r>
            <w:r>
              <w:rPr>
                <w:rStyle w:val="SubtleEmphasis"/>
              </w:rPr>
              <w:t>.</w:t>
            </w:r>
            <w:r w:rsidRPr="000C7FBD">
              <w:rPr>
                <w:rStyle w:val="SubtleEmphasis"/>
              </w:rPr>
              <w:t xml:space="preserve"> </w:t>
            </w:r>
          </w:p>
          <w:p w14:paraId="48468979" w14:textId="77777777" w:rsidR="005D7692" w:rsidRPr="00E63C2C" w:rsidRDefault="005D7692" w:rsidP="00E125F1">
            <w:pPr>
              <w:pStyle w:val="Caption"/>
              <w:rPr>
                <w:b/>
              </w:rPr>
            </w:pPr>
            <w:r w:rsidRPr="00F125CB">
              <w:rPr>
                <w:rStyle w:val="SubtleEmphasis"/>
                <w:b w:val="0"/>
              </w:rPr>
              <w:t xml:space="preserve">Single cell bisulfite data stored in </w:t>
            </w:r>
            <w:proofErr w:type="spellStart"/>
            <w:r w:rsidRPr="00F125CB">
              <w:rPr>
                <w:rStyle w:val="SubtleEmphasis"/>
                <w:b w:val="0"/>
              </w:rPr>
              <w:t>BedGraph</w:t>
            </w:r>
            <w:proofErr w:type="spellEnd"/>
            <w:r w:rsidRPr="00F125CB">
              <w:rPr>
                <w:rStyle w:val="SubtleEmphasis"/>
                <w:b w:val="0"/>
              </w:rPr>
              <w:t xml:space="preserve">-based files can be imported via </w:t>
            </w:r>
            <w:proofErr w:type="spellStart"/>
            <w:r w:rsidRPr="00F125CB">
              <w:rPr>
                <w:rStyle w:val="SubtleEmphasis"/>
                <w:b w:val="0"/>
              </w:rPr>
              <w:t>read_beds</w:t>
            </w:r>
            <w:proofErr w:type="spellEnd"/>
            <w:r w:rsidRPr="00F125CB">
              <w:rPr>
                <w:rStyle w:val="SubtleEmphasis"/>
                <w:b w:val="0"/>
              </w:rPr>
              <w:t>() to be stored a</w:t>
            </w:r>
            <w:r>
              <w:rPr>
                <w:rStyle w:val="SubtleEmphasis"/>
                <w:b w:val="0"/>
                <w:bCs w:val="0"/>
              </w:rPr>
              <w:t>s</w:t>
            </w:r>
            <w:r>
              <w:rPr>
                <w:rStyle w:val="SubtleEmphasis"/>
              </w:rPr>
              <w:t xml:space="preserve"> a</w:t>
            </w:r>
            <w:r w:rsidRPr="00F125CB">
              <w:rPr>
                <w:rStyle w:val="SubtleEmphasis"/>
                <w:b w:val="0"/>
              </w:rPr>
              <w:t xml:space="preserve"> summarized experiment </w:t>
            </w:r>
            <w:r>
              <w:rPr>
                <w:rStyle w:val="SubtleEmphasis"/>
                <w:b w:val="0"/>
                <w:bCs w:val="0"/>
              </w:rPr>
              <w:t>w</w:t>
            </w:r>
            <w:r>
              <w:rPr>
                <w:rStyle w:val="SubtleEmphasis"/>
              </w:rPr>
              <w:t xml:space="preserve">ithin the </w:t>
            </w:r>
            <w:proofErr w:type="spellStart"/>
            <w:r>
              <w:rPr>
                <w:rStyle w:val="SubtleEmphasis"/>
              </w:rPr>
              <w:t>scMethrix</w:t>
            </w:r>
            <w:proofErr w:type="spellEnd"/>
            <w:r>
              <w:rPr>
                <w:rStyle w:val="SubtleEmphasis"/>
              </w:rPr>
              <w:t xml:space="preserve"> </w:t>
            </w:r>
            <w:r w:rsidRPr="00F125CB">
              <w:rPr>
                <w:rStyle w:val="SubtleEmphasis"/>
                <w:b w:val="0"/>
              </w:rPr>
              <w:t>object. Numerous functions are available for quality control, filtering, and visualization. Multiple export formats are supported for further downstream analysis.</w:t>
            </w:r>
          </w:p>
        </w:tc>
      </w:tr>
    </w:tbl>
    <w:p w14:paraId="167A77B3" w14:textId="77777777" w:rsidR="005D7692" w:rsidRDefault="005D7692" w:rsidP="005D7692">
      <w:pPr>
        <w:pStyle w:val="Heading3"/>
        <w:rPr>
          <w:lang w:val="en-US"/>
        </w:rPr>
      </w:pPr>
      <w:bookmarkStart w:id="33" w:name="_Toc87454546"/>
      <w:bookmarkStart w:id="34" w:name="_Toc88049363"/>
      <w:r>
        <w:rPr>
          <w:lang w:val="en-US"/>
        </w:rPr>
        <w:t>Object structure</w:t>
      </w:r>
      <w:bookmarkEnd w:id="33"/>
      <w:bookmarkEnd w:id="34"/>
    </w:p>
    <w:p w14:paraId="734ED5E1" w14:textId="1434972C" w:rsidR="005D7692" w:rsidRDefault="005D7692" w:rsidP="005D7692">
      <w:pPr>
        <w:jc w:val="both"/>
        <w:rPr>
          <w:lang w:val="en-US"/>
        </w:rPr>
      </w:pPr>
      <w:r>
        <w:rPr>
          <w:lang w:val="en-US"/>
        </w:rPr>
        <w:t xml:space="preserve">The </w:t>
      </w:r>
      <w:proofErr w:type="spellStart"/>
      <w:r w:rsidRPr="00CF17E9">
        <w:rPr>
          <w:i/>
          <w:iCs/>
          <w:lang w:val="en-US"/>
        </w:rPr>
        <w:t>scMethrix</w:t>
      </w:r>
      <w:proofErr w:type="spellEnd"/>
      <w:r>
        <w:rPr>
          <w:lang w:val="en-US"/>
        </w:rPr>
        <w:t xml:space="preserve"> experiment object extends the </w:t>
      </w:r>
      <w:proofErr w:type="spellStart"/>
      <w:r w:rsidRPr="00A52425">
        <w:rPr>
          <w:i/>
          <w:iCs/>
          <w:lang w:val="en-US"/>
        </w:rPr>
        <w:t>SingleCellExperiment</w:t>
      </w:r>
      <w:proofErr w:type="spellEnd"/>
      <w:r>
        <w:rPr>
          <w:lang w:val="en-US"/>
        </w:rPr>
        <w:fldChar w:fldCharType="begin"/>
      </w:r>
      <w:r w:rsidR="000A7502">
        <w:rPr>
          <w:lang w:val="en-US"/>
        </w:rPr>
        <w:instrText xml:space="preserve"> ADDIN ZOTERO_ITEM CSL_CITATION {"citationID":"oQhqnxxF","properties":{"formattedCitation":"\\super 82\\nosupersub{}","plainCitation":"82","noteIndex":0},"citationItems":[{"id":953,"uris":["http://zotero.org/users/local/oxMpWYo5/items/FL39LCC2"],"uri":["http://zotero.org/users/local/oxMpWYo5/items/FL39LCC2"],"itemData":{"id":953,"type":"article-journal","abstract":"Recent technological advancements have enabled the profiling of a large number of genome-wide features in individual cells. However, single-cell data present unique challenges that require the development of specialized methods and software infrastructure to successfully derive biological insights. The Bioconductor project has rapidly grown to meet these demands, hosting community-developed open-source software distributed as R packages. Featuring state-of-the-art computational methods, standardized data infrastructure and interactive data visualization tools, we present an overview and online book (https://osca.bioconductor.org) of single-cell methods for prospective users.","container-title":"Nature Methods","DOI":"10.1038/s41592-019-0654-x","ISSN":"1548-7105","issue":"2","journalAbbreviation":"Nat Methods","language":"en","note":"Bandiera_abtest: a\nCg_type: Nature Research Journals\nnumber: 2\nPrimary_atype: Reviews\npublisher: Nature Publishing Group\nSubject_term: Genomic analysis;Software\nSubject_term_id: genomic-analysis;software","page":"137-145","source":"www.nature.com","title":"Orchestrating single-cell analysis with Bioconductor","volume":"17","author":[{"family":"Amezquita","given":"Robert A."},{"family":"Lun","given":"Aaron T. L."},{"family":"Becht","given":"Etienne"},{"family":"Carey","given":"Vince J."},{"family":"Carpp","given":"Lindsay N."},{"family":"Geistlinger","given":"Ludwig"},{"family":"Marini","given":"Federico"},{"family":"Rue-Albrecht","given":"Kevin"},{"family":"Risso","given":"Davide"},{"family":"Soneson","given":"Charlotte"},{"family":"Waldron","given":"Levi"},{"family":"Pagès","given":"Hervé"},{"family":"Smith","given":"Mike L."},{"family":"Huber","given":"Wolfgang"},{"family":"Morgan","given":"Martin"},{"family":"Gottardo","given":"Raphael"},{"family":"Hicks","given":"Stephanie C."}],"issued":{"date-parts":[["2020",2]]}}}],"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2</w:t>
      </w:r>
      <w:r>
        <w:rPr>
          <w:lang w:val="en-US"/>
        </w:rPr>
        <w:fldChar w:fldCharType="end"/>
      </w:r>
      <w:r>
        <w:rPr>
          <w:lang w:val="en-US"/>
        </w:rPr>
        <w:t xml:space="preserve"> container and will interface with many other packages in the Bioconductor ecosystem. It largely uses the </w:t>
      </w:r>
      <w:proofErr w:type="spellStart"/>
      <w:r w:rsidRPr="00EE3CD9">
        <w:rPr>
          <w:i/>
          <w:iCs/>
          <w:lang w:val="en-US"/>
        </w:rPr>
        <w:t>data.table</w:t>
      </w:r>
      <w:proofErr w:type="spellEnd"/>
      <w:r>
        <w:rPr>
          <w:lang w:val="en-US"/>
        </w:rPr>
        <w:fldChar w:fldCharType="begin"/>
      </w:r>
      <w:r w:rsidR="000A7502">
        <w:rPr>
          <w:lang w:val="en-US"/>
        </w:rPr>
        <w:instrText xml:space="preserve"> ADDIN ZOTERO_ITEM CSL_CITATION {"citationID":"AwwOuB3s","properties":{"formattedCitation":"\\super 83\\nosupersub{}","plainCitation":"83","noteIndex":0},"citationItems":[{"id":973,"uris":["http://zotero.org/users/local/oxMpWYo5/items/ZDMML74S"],"uri":["http://zotero.org/users/local/oxMpWYo5/items/ZDMML74S"],"itemData":{"id":973,"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1",11,7]]},"issued":{"date-parts":[["2021",9,27]]}}}],"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3</w:t>
      </w:r>
      <w:r>
        <w:rPr>
          <w:lang w:val="en-US"/>
        </w:rPr>
        <w:fldChar w:fldCharType="end"/>
      </w:r>
      <w:r>
        <w:rPr>
          <w:lang w:val="en-US"/>
        </w:rPr>
        <w:t xml:space="preserve"> and </w:t>
      </w:r>
      <w:proofErr w:type="spellStart"/>
      <w:r w:rsidRPr="001D583F">
        <w:rPr>
          <w:i/>
          <w:iCs/>
          <w:lang w:val="en-US"/>
        </w:rPr>
        <w:t>DelayedMatrixStats</w:t>
      </w:r>
      <w:proofErr w:type="spellEnd"/>
      <w:r>
        <w:rPr>
          <w:i/>
          <w:iCs/>
          <w:lang w:val="en-US"/>
        </w:rPr>
        <w:fldChar w:fldCharType="begin"/>
      </w:r>
      <w:r w:rsidR="000A7502">
        <w:rPr>
          <w:i/>
          <w:iCs/>
          <w:lang w:val="en-US"/>
        </w:rPr>
        <w:instrText xml:space="preserve"> ADDIN ZOTERO_ITEM CSL_CITATION {"citationID":"Kt4Bf7MO","properties":{"formattedCitation":"\\super 84\\nosupersub{}","plainCitation":"84","noteIndex":0},"citationItems":[{"id":975,"uris":["http://zotero.org/users/local/oxMpWYo5/items/XQX2XRJ9"],"uri":["http://zotero.org/users/local/oxMpWYo5/items/XQX2XRJ9"],"itemData":{"id":975,"type":"book","abstract":"A port of the 'matrixStats' API for use with DelayedMatrix objects from the 'DelayedArray' package. High-performing functions operating on rows and columns of DelayedMatrix objects, e.g. col / rowMedians(), col / rowRanks(), and col / rowSds(). Functions optimized per data type and for subsetted calculations such that both memory usage and processing time is minimized.","note":"DOI: 10.18129/B9.bioc.DelayedMatrixStats","publisher":"Bioconductor version: Release (3.14)","source":"Bioconductor","title":"DelayedMatrixStats: Functions that Apply to Rows and Columns of 'DelayedMatrix' Objects","title-short":"DelayedMatrixStats","URL":"https://bioconductor.org/packages/DelayedMatrixStats/","version":"1.16.0","author":[{"family":"Hickey","given":"Peter"},{"family":"Pagès","given":"Hervé"},{"family":"Lun","given":"Aaron"}],"accessed":{"date-parts":[["2021",11,7]]},"issued":{"date-parts":[["2021"]]}}}],"schema":"https://github.com/citation-style-language/schema/raw/master/csl-citation.json"} </w:instrText>
      </w:r>
      <w:r>
        <w:rPr>
          <w:i/>
          <w:iCs/>
          <w:lang w:val="en-US"/>
        </w:rPr>
        <w:fldChar w:fldCharType="separate"/>
      </w:r>
      <w:r w:rsidR="000A7502" w:rsidRPr="000A7502">
        <w:rPr>
          <w:rFonts w:ascii="Calibri" w:hAnsi="Calibri" w:cs="Calibri"/>
          <w:szCs w:val="24"/>
          <w:vertAlign w:val="superscript"/>
        </w:rPr>
        <w:t>84</w:t>
      </w:r>
      <w:r>
        <w:rPr>
          <w:i/>
          <w:iCs/>
          <w:lang w:val="en-US"/>
        </w:rPr>
        <w:fldChar w:fldCharType="end"/>
      </w:r>
      <w:r>
        <w:rPr>
          <w:lang w:val="en-US"/>
        </w:rPr>
        <w:t xml:space="preserve"> R packages for quick and efficient operations. </w:t>
      </w:r>
    </w:p>
    <w:p w14:paraId="3270205C" w14:textId="74CD8B5E" w:rsidR="005D7692" w:rsidRDefault="005D7692" w:rsidP="005D7692">
      <w:pPr>
        <w:jc w:val="both"/>
        <w:rPr>
          <w:lang w:val="en-US"/>
        </w:rPr>
      </w:pPr>
      <w:r>
        <w:rPr>
          <w:lang w:val="en-US"/>
        </w:rPr>
        <w:t>As this is an S4 object</w:t>
      </w:r>
      <w:r>
        <w:rPr>
          <w:lang w:val="en-US"/>
        </w:rPr>
        <w:fldChar w:fldCharType="begin"/>
      </w:r>
      <w:r w:rsidR="000A7502">
        <w:rPr>
          <w:lang w:val="en-US"/>
        </w:rPr>
        <w:instrText xml:space="preserve"> ADDIN ZOTERO_ITEM CSL_CITATION {"citationID":"CCGlSjzy","properties":{"formattedCitation":"\\super 85\\nosupersub{}","plainCitation":"85","noteIndex":0},"citationItems":[{"id":976,"uris":["http://zotero.org/users/local/oxMpWYo5/items/5UR4SWH5"],"uri":["http://zotero.org/users/local/oxMpWYo5/items/5UR4SWH5"],"itemData":{"id":976,"type":"article-journal","abstract":"This paper reviews some programming techniques in R that have proved useful, particularly for substantial projects. These include several versions of object-oriented programming, used in a large number of R packages. The review tries to clarify the origins and ideas behind the various versions, each of which is valuable in the appropriate context. R has also been strongly influenced by the ideas of functional programming and, in particular, by the desire to combine functional with object oriented programming. To clarify how this particular mix of ideas has turned out in the current R language and supporting software, the paper will first review the basic ideas behind object-oriented and functional programming, and then examine the evolution of R with these ideas providing context. Functional programming supports well-defined, defensible software giving reproducible results. Object-oriented programming is the mechanism par excellence for managing complexity while keeping things simple for the user. The two paradigms have been valuable in supporting major software for fitting models to data and numerous other statistical applications. The paradigms have been adopted, and adapted, distinctively in R. Functional programming motivates much of R but R does not enforce the paradigm. Object-oriented programming from a functional perspective differs from that used in non-functional languages, a distinction that needs to be emphasized to avoid confusion. R initially replicated the S language from Bell Labs, which in turn was strongly influenced by earlier program libraries. At each stage, new ideas have been added, but the previous software continues to show its influence in the design as well. Outlining the evolution will further clarify why we currently have this somewhat unusual combination of ideas.","container-title":"Statistical Science","DOI":"10.1214/13-STS452","ISSN":"0883-4237","issue":"2","journalAbbreviation":"Statist. Sci.","note":"arXiv: 1409.3531","source":"arXiv.org","title":"Object-Oriented Programming, Functional Programming and R","URL":"http://arxiv.org/abs/1409.3531","volume":"29","author":[{"family":"Chambers","given":"John M."}],"accessed":{"date-parts":[["2021",11,7]]},"issued":{"date-parts":[["2014",5,1]]}},"locator":"-"}],"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5</w:t>
      </w:r>
      <w:r>
        <w:rPr>
          <w:lang w:val="en-US"/>
        </w:rPr>
        <w:fldChar w:fldCharType="end"/>
      </w:r>
      <w:r>
        <w:rPr>
          <w:lang w:val="en-US"/>
        </w:rPr>
        <w:t>, multiple components are encapsulated into a single instance. This includes genomic regions of features, data from inputted or transformed assays, additional sample or feature information, and reduced dimensionality data (</w:t>
      </w:r>
      <w:r w:rsidRPr="00E23B9B">
        <w:rPr>
          <w:rStyle w:val="SubtitleChar"/>
        </w:rPr>
        <w:fldChar w:fldCharType="begin"/>
      </w:r>
      <w:r w:rsidRPr="00E23B9B">
        <w:rPr>
          <w:rStyle w:val="SubtitleChar"/>
        </w:rPr>
        <w:instrText xml:space="preserve"> REF _Ref87445575 \h </w:instrText>
      </w:r>
      <w:r>
        <w:rPr>
          <w:rStyle w:val="SubtitleChar"/>
        </w:rPr>
        <w:instrText xml:space="preserve"> \* MERGEFORMAT </w:instrText>
      </w:r>
      <w:r w:rsidRPr="00E23B9B">
        <w:rPr>
          <w:rStyle w:val="SubtitleChar"/>
        </w:rPr>
      </w:r>
      <w:r w:rsidRPr="00E23B9B">
        <w:rPr>
          <w:rStyle w:val="SubtitleChar"/>
        </w:rPr>
        <w:fldChar w:fldCharType="separate"/>
      </w:r>
      <w:r w:rsidRPr="00E23B9B">
        <w:rPr>
          <w:rStyle w:val="SubtitleChar"/>
        </w:rPr>
        <w:t>Figure 2</w:t>
      </w:r>
      <w:r w:rsidRPr="00E23B9B">
        <w:rPr>
          <w:rStyle w:val="SubtitleChar"/>
        </w:rPr>
        <w:fldChar w:fldCharType="end"/>
      </w:r>
      <w:r>
        <w:rPr>
          <w:rStyle w:val="SubtitleChar"/>
        </w:rPr>
        <w:t>)</w:t>
      </w:r>
      <w:r>
        <w:rPr>
          <w:lang w:val="en-US"/>
        </w:rPr>
        <w:t>.</w:t>
      </w:r>
    </w:p>
    <w:p w14:paraId="12963A93" w14:textId="312ECBA0" w:rsidR="005D7692" w:rsidRDefault="005D7692" w:rsidP="005D7692">
      <w:pPr>
        <w:jc w:val="both"/>
        <w:rPr>
          <w:lang w:val="en-US"/>
        </w:rPr>
      </w:pPr>
      <w:r>
        <w:rPr>
          <w:lang w:val="en-US"/>
        </w:rPr>
        <w:t xml:space="preserve">The </w:t>
      </w:r>
      <w:proofErr w:type="spellStart"/>
      <w:r w:rsidRPr="00E63C2C">
        <w:rPr>
          <w:i/>
          <w:iCs/>
          <w:lang w:val="en-US"/>
        </w:rPr>
        <w:t>scMethrix</w:t>
      </w:r>
      <w:proofErr w:type="spellEnd"/>
      <w:r>
        <w:rPr>
          <w:lang w:val="en-US"/>
        </w:rPr>
        <w:t xml:space="preserve"> class has functions to collapse samples (e.g., homogenous cells from the same patient, or clustering of broad cell types) and bin CpGs (e.g., into CGIs or promoter regions). Subsequent operations are unaffected, as the general structure of the object does not change. For the purposes of this section, a CpG or sample can refer to one or more features or cells, respectively. </w:t>
      </w:r>
    </w:p>
    <w:p w14:paraId="2851C204" w14:textId="77777777" w:rsidR="005D7692" w:rsidRDefault="005D7692" w:rsidP="005D7692">
      <w:pPr>
        <w:pStyle w:val="Heading3"/>
        <w:rPr>
          <w:lang w:val="en-US"/>
        </w:rPr>
      </w:pPr>
      <w:bookmarkStart w:id="35" w:name="_Toc87454547"/>
      <w:bookmarkStart w:id="36" w:name="_Toc88049364"/>
      <w:r>
        <w:rPr>
          <w:lang w:val="en-US"/>
        </w:rPr>
        <w:t>Data handling</w:t>
      </w:r>
      <w:bookmarkEnd w:id="35"/>
      <w:bookmarkEnd w:id="36"/>
    </w:p>
    <w:p w14:paraId="638CD829" w14:textId="4ED7324F" w:rsidR="005D7692" w:rsidRPr="00D43881" w:rsidRDefault="005D7692" w:rsidP="005D7692">
      <w:pPr>
        <w:jc w:val="both"/>
        <w:rPr>
          <w:lang w:val="en-US"/>
        </w:rPr>
      </w:pPr>
      <w:r w:rsidRPr="00C11608">
        <w:rPr>
          <w:b/>
          <w:bCs/>
          <w:lang w:val="en-US"/>
        </w:rPr>
        <w:t xml:space="preserve">Data input: </w:t>
      </w:r>
      <w:proofErr w:type="spellStart"/>
      <w:r>
        <w:rPr>
          <w:lang w:val="en-US"/>
        </w:rPr>
        <w:t>scMethrix</w:t>
      </w:r>
      <w:proofErr w:type="spellEnd"/>
      <w:r>
        <w:rPr>
          <w:lang w:val="en-US"/>
        </w:rPr>
        <w:t xml:space="preserve"> imports </w:t>
      </w:r>
      <w:proofErr w:type="spellStart"/>
      <w:r>
        <w:rPr>
          <w:lang w:val="en-US"/>
        </w:rPr>
        <w:t>BedGraph</w:t>
      </w:r>
      <w:proofErr w:type="spellEnd"/>
      <w:r>
        <w:rPr>
          <w:lang w:val="en-US"/>
        </w:rPr>
        <w:t xml:space="preserve">-based file formats via the </w:t>
      </w:r>
      <w:proofErr w:type="spellStart"/>
      <w:r w:rsidRPr="00CF2EAB">
        <w:rPr>
          <w:i/>
          <w:iCs/>
          <w:lang w:val="en-US"/>
        </w:rPr>
        <w:t>read_beds</w:t>
      </w:r>
      <w:proofErr w:type="spellEnd"/>
      <w:r w:rsidRPr="00CF2EAB">
        <w:rPr>
          <w:i/>
          <w:iCs/>
          <w:lang w:val="en-US"/>
        </w:rPr>
        <w:t>()</w:t>
      </w:r>
      <w:r>
        <w:rPr>
          <w:lang w:val="en-US"/>
        </w:rPr>
        <w:t xml:space="preserve"> function. Samples are contained in columns and CpGs are represented in rows. Data points with an NA value can be included. Pre-configured settings are available for many commonly used methylation calling tools, including </w:t>
      </w:r>
      <w:proofErr w:type="spellStart"/>
      <w:r>
        <w:rPr>
          <w:lang w:val="en-US"/>
        </w:rPr>
        <w:t>Bismark</w:t>
      </w:r>
      <w:proofErr w:type="spellEnd"/>
      <w:r>
        <w:rPr>
          <w:lang w:val="en-US"/>
        </w:rPr>
        <w:fldChar w:fldCharType="begin"/>
      </w:r>
      <w:r w:rsidR="000A7502">
        <w:rPr>
          <w:lang w:val="en-US"/>
        </w:rPr>
        <w:instrText xml:space="preserve"> ADDIN ZOTERO_ITEM CSL_CITATION {"citationID":"4BwEwL25","properties":{"formattedCitation":"\\super 86\\nosupersub{}","plainCitation":"86","noteIndex":0},"citationItems":[{"id":958,"uris":["http://zotero.org/users/local/oxMpWYo5/items/EBTQC82J"],"uri":["http://zotero.org/users/local/oxMpWYo5/items/EBTQC82J"],"itemData":{"id":958,"type":"article-journal","abstract":"SUMMARY: A combination of bisulfite treatment of DNA and high-throughput sequencing (BS-Seq) can capture a snapshot of a cell's epigenomic state by revealing its genome-wide cytosine methylation at single base resolution. Bismark is a flexible tool for the time-efficient analysis of BS-Seq data which performs both read mapping and methylation calling in a single convenient step. Its output discriminates between cytosines in CpG, CHG and CHH context and enables bench scientists to visualize and interpret their methylation data soon after the sequencing run is completed.\nAVAILABILITY AND IMPLEMENTATION: Bismark is released under the GNU GPLv3+ licence. The source code is freely available from www.bioinformatics.bbsrc.ac.uk/projects/bismark/.","container-title":"Bioinformatics (Oxford, England)","DOI":"10.1093/bioinformatics/btr167","ISSN":"1367-4811","issue":"11","journalAbbreviation":"Bioinformatics","language":"eng","note":"PMID: 21493656\nPMCID: PMC3102221","page":"1571-1572","source":"PubMed","title":"Bismark: a flexible aligner and methylation caller for Bisulfite-Seq applications","title-short":"Bismark","volume":"27","author":[{"family":"Krueger","given":"Felix"},{"family":"Andrews","given":"Simon R."}],"issued":{"date-parts":[["2011",6,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6</w:t>
      </w:r>
      <w:r>
        <w:rPr>
          <w:lang w:val="en-US"/>
        </w:rPr>
        <w:fldChar w:fldCharType="end"/>
      </w:r>
      <w:r>
        <w:rPr>
          <w:lang w:val="en-US"/>
        </w:rPr>
        <w:t xml:space="preserve">, </w:t>
      </w:r>
      <w:proofErr w:type="spellStart"/>
      <w:r w:rsidRPr="0089171A">
        <w:rPr>
          <w:lang w:val="en-US"/>
        </w:rPr>
        <w:t>MethylDackel</w:t>
      </w:r>
      <w:proofErr w:type="spellEnd"/>
      <w:r>
        <w:rPr>
          <w:lang w:val="en-US"/>
        </w:rPr>
        <w:fldChar w:fldCharType="begin"/>
      </w:r>
      <w:r w:rsidR="000A7502">
        <w:rPr>
          <w:lang w:val="en-US"/>
        </w:rPr>
        <w:instrText xml:space="preserve"> ADDIN ZOTERO_ITEM CSL_CITATION {"citationID":"DBKPQJKG","properties":{"formattedCitation":"\\super 87\\nosupersub{}","plainCitation":"87","noteIndex":0},"citationItems":[{"id":961,"uris":["http://zotero.org/users/local/oxMpWYo5/items/5QFQZYAT"],"uri":["http://zotero.org/users/local/oxMpWYo5/items/5QFQZYAT"],"itemData":{"id":961,"type":"book","abstract":"A (mostly) universal methylation extractor for BS-seq experiments.","genre":"C","note":"original-date: 2014-10-04T16:52:33Z","source":"GitHub","title":"MethylDackel - A (mostly) universal methylation extractor for BS-seq experiments.","URL":"https://github.com/dpryan79/MethylDackel","author":[{"family":"Ryan","given":"Devon"}],"accessed":{"date-parts":[["2021",11,7]]},"issued":{"date-parts":[["2021",10,28]]}}}],"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7</w:t>
      </w:r>
      <w:r>
        <w:rPr>
          <w:lang w:val="en-US"/>
        </w:rPr>
        <w:fldChar w:fldCharType="end"/>
      </w:r>
      <w:r>
        <w:rPr>
          <w:lang w:val="en-US"/>
        </w:rPr>
        <w:t xml:space="preserve">, </w:t>
      </w:r>
      <w:proofErr w:type="spellStart"/>
      <w:r>
        <w:rPr>
          <w:lang w:val="en-US"/>
        </w:rPr>
        <w:t>methylCtools</w:t>
      </w:r>
      <w:proofErr w:type="spellEnd"/>
      <w:r>
        <w:rPr>
          <w:lang w:val="en-US"/>
        </w:rPr>
        <w:fldChar w:fldCharType="begin"/>
      </w:r>
      <w:r w:rsidR="000A7502">
        <w:rPr>
          <w:lang w:val="en-US"/>
        </w:rPr>
        <w:instrText xml:space="preserve"> ADDIN ZOTERO_ITEM CSL_CITATION {"citationID":"7DgdIvgl","properties":{"formattedCitation":"\\super 88\\nosupersub{}","plainCitation":"88","noteIndex":0},"citationItems":[{"id":962,"uris":["http://zotero.org/users/local/oxMpWYo5/items/4IXBBQZZ"],"uri":["http://zotero.org/users/local/oxMpWYo5/items/4IXBBQZZ"],"itemData":{"id":962,"type":"article-journal","abstract":"Medulloblastoma is a malignant childhood brain tumour presenting major clinical challenges; here, a comprehensive genome-wide DNA methylation data set from human and mouse tumours, coupled with analysis of histone modifications, RNA transcripts and genome sequencing, uncovers a wealth of alterations that provide insights into the epigenetic regulation of transcription and genome organization in medulloblastoma pathogenesis.","container-title":"Nature","DOI":"10.1038/nature13268","ISSN":"1476-4687","issue":"7506","language":"en","note":"Bandiera_abtest: a\nCg_type: Nature Research Journals\nnumber: 7506\nPrimary_atype: Research\npublisher: Nature Publishing Group\nSubject_term: Cancer genomics;CNS cancer;Paediatric cancer\nSubject_term_id: cancer-genomics;cns-cancer;paediatric-cancer","page":"537-541","source":"www.nature.com","title":"Decoding the regulatory landscape of medulloblastoma using DNA methylation sequencing","volume":"510","author":[{"family":"Hovestadt","given":"Volker"},{"family":"Jones","given":"David T. W."},{"family":"Picelli","given":"Simone"},{"family":"Wang","given":"Wei"},{"family":"Kool","given":"Marcel"},{"family":"Northcott","given":"Paul A."},{"family":"Sultan","given":"Marc"},{"family":"Stachurski","given":"Katharina"},{"family":"Ryzhova","given":"Marina"},{"family":"Warnatz","given":"Hans-Jörg"},{"family":"Ralser","given":"Meryem"},{"family":"Brun","given":"Sonja"},{"family":"Bunt","given":"Jens"},{"family":"Jäger","given":"Natalie"},{"family":"Kleinheinz","given":"Kortine"},{"family":"Erkek","given":"Serap"},{"family":"Weber","given":"Ursula D."},{"family":"Bartholomae","given":"Cynthia C."},{"family":"Kalle","given":"Christof","non-dropping-particle":"von"},{"family":"Lawerenz","given":"Chris"},{"family":"Eils","given":"Jürgen"},{"family":"Koster","given":"Jan"},{"family":"Versteeg","given":"Rogier"},{"family":"Milde","given":"Till"},{"family":"Witt","given":"Olaf"},{"family":"Schmidt","given":"Sabine"},{"family":"Wolf","given":"Stephan"},{"family":"Pietsch","given":"Torsten"},{"family":"Rutkowski","given":"Stefan"},{"family":"Scheurlen","given":"Wolfram"},{"family":"Taylor","given":"Michael D."},{"family":"Brors","given":"Benedikt"},{"family":"Felsberg","given":"Jörg"},{"family":"Reifenberger","given":"Guido"},{"family":"Borkhardt","given":"Arndt"},{"family":"Lehrach","given":"Hans"},{"family":"Wechsler-Reya","given":"Robert J."},{"family":"Eils","given":"Roland"},{"family":"Yaspo","given":"Marie-Laure"},{"family":"Landgraf","given":"Pablo"},{"family":"Korshunov","given":"Andrey"},{"family":"Zapatka","given":"Marc"},{"family":"Radlwimmer","given":"Bernhard"},{"family":"Pfister","given":"Stefan M."},{"family":"Lichter","given":"Peter"}],"issued":{"date-parts":[["2014",6]]}}}],"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8</w:t>
      </w:r>
      <w:r>
        <w:rPr>
          <w:lang w:val="en-US"/>
        </w:rPr>
        <w:fldChar w:fldCharType="end"/>
      </w:r>
      <w:r>
        <w:rPr>
          <w:lang w:val="en-US"/>
        </w:rPr>
        <w:t xml:space="preserve">, </w:t>
      </w:r>
      <w:proofErr w:type="spellStart"/>
      <w:r w:rsidRPr="001C2B5C">
        <w:rPr>
          <w:lang w:val="en-US"/>
        </w:rPr>
        <w:t>BisSNP</w:t>
      </w:r>
      <w:proofErr w:type="spellEnd"/>
      <w:r>
        <w:rPr>
          <w:lang w:val="en-US"/>
        </w:rPr>
        <w:fldChar w:fldCharType="begin"/>
      </w:r>
      <w:r w:rsidR="000A7502">
        <w:rPr>
          <w:lang w:val="en-US"/>
        </w:rPr>
        <w:instrText xml:space="preserve"> ADDIN ZOTERO_ITEM CSL_CITATION {"citationID":"3dFcolBB","properties":{"formattedCitation":"\\super 89\\nosupersub{}","plainCitation":"89","noteIndex":0},"citationItems":[{"id":965,"uris":["http://zotero.org/users/local/oxMpWYo5/items/SILC7L7H"],"uri":["http://zotero.org/users/local/oxMpWYo5/items/SILC7L7H"],"itemData":{"id":965,"type":"webpage","title":"Bis-SNP: Combined DNA methylation and SNP calling for Bisulfite-seq data | Genome Biology | Full Text","URL":"https://genomebiology.biomedcentral.com/articles/10.1186/gb-2012-13-7-r61","accessed":{"date-parts":[["2021",11,7]]}}}],"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89</w:t>
      </w:r>
      <w:r>
        <w:rPr>
          <w:lang w:val="en-US"/>
        </w:rPr>
        <w:fldChar w:fldCharType="end"/>
      </w:r>
      <w:r>
        <w:rPr>
          <w:lang w:val="en-US"/>
        </w:rPr>
        <w:t xml:space="preserve">, and </w:t>
      </w:r>
      <w:r w:rsidRPr="001C2B5C">
        <w:rPr>
          <w:lang w:val="en-US"/>
        </w:rPr>
        <w:t>BS-Seeker2</w:t>
      </w:r>
      <w:r>
        <w:rPr>
          <w:lang w:val="en-US"/>
        </w:rPr>
        <w:fldChar w:fldCharType="begin"/>
      </w:r>
      <w:r w:rsidR="000A7502">
        <w:rPr>
          <w:lang w:val="en-US"/>
        </w:rPr>
        <w:instrText xml:space="preserve"> ADDIN ZOTERO_ITEM CSL_CITATION {"citationID":"pcpgDhTG","properties":{"formattedCitation":"\\super 90\\nosupersub{}","plainCitation":"90","noteIndex":0},"citationItems":[{"id":967,"uris":["http://zotero.org/users/local/oxMpWYo5/items/YNXE2C9U"],"uri":["http://zotero.org/users/local/oxMpWYo5/items/YNXE2C9U"],"itemData":{"id":967,"type":"article-journal","abstract":"DNA methylation is an important epigenetic modification involved in many biological processes. Bisulfite treatment coupled with high-throughput sequencing provides an effective approach for studying genome-wide DNA methylation at base resolution. Libraries such as whole genome bisulfite sequencing (WGBS) and reduced represented bisulfite sequencing (RRBS) are widely used for generating DNA methylomes, demanding efficient and versatile tools for aligning bisulfite sequencing data.","container-title":"BMC Genomics","DOI":"10.1186/1471-2164-14-774","ISSN":"1471-2164","issue":"1","journalAbbreviation":"BMC Genomics","page":"774","source":"BioMed Central","title":"BS-Seeker2: a versatile aligning pipeline for bisulfite sequencing data","title-short":"BS-Seeker2","volume":"14","author":[{"family":"Guo","given":"Weilong"},{"family":"Fiziev","given":"Petko"},{"family":"Yan","given":"Weihong"},{"family":"Cokus","given":"Shawn"},{"family":"Sun","given":"Xueguang"},{"family":"Zhang","given":"Michael Q."},{"family":"Chen","given":"Pao-Yang"},{"family":"Pellegrini","given":"Matteo"}],"issued":{"date-parts":[["2013",11,10]]}}}],"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0</w:t>
      </w:r>
      <w:r>
        <w:rPr>
          <w:lang w:val="en-US"/>
        </w:rPr>
        <w:fldChar w:fldCharType="end"/>
      </w:r>
      <w:r>
        <w:rPr>
          <w:lang w:val="en-US"/>
        </w:rPr>
        <w:t xml:space="preserve">. Other calling tools can be supported via manual input of column indexes. Reference CpGs can optionally be inputted for alignment or exclusion of CpG sites before importing, or the CpG sites can be generated from the input files themselves. Providing coverage data is optional, as </w:t>
      </w:r>
      <w:proofErr w:type="spellStart"/>
      <w:r>
        <w:rPr>
          <w:lang w:val="en-US"/>
        </w:rPr>
        <w:t>scBS</w:t>
      </w:r>
      <w:proofErr w:type="spellEnd"/>
      <w:r>
        <w:rPr>
          <w:lang w:val="en-US"/>
        </w:rPr>
        <w:t xml:space="preserve">-seq data typically has one or two reads per CpG per </w:t>
      </w:r>
      <w:r w:rsidRPr="00497E6B">
        <w:rPr>
          <w:lang w:val="en-US"/>
        </w:rPr>
        <w:t>chromatid</w:t>
      </w:r>
      <w:r>
        <w:rPr>
          <w:lang w:val="en-US"/>
        </w:rPr>
        <w:t xml:space="preserve"> per cell, depending on </w:t>
      </w:r>
      <w:proofErr w:type="spellStart"/>
      <w:r>
        <w:rPr>
          <w:lang w:val="en-US"/>
        </w:rPr>
        <w:t>strandedness</w:t>
      </w:r>
      <w:proofErr w:type="spellEnd"/>
      <w:r>
        <w:rPr>
          <w:lang w:val="en-US"/>
        </w:rPr>
        <w:t xml:space="preserve">. However, the coverage matrix is necessary for certain analysis functions (e.g., </w:t>
      </w:r>
      <w:proofErr w:type="spellStart"/>
      <w:r w:rsidRPr="00DB1210">
        <w:rPr>
          <w:i/>
          <w:iCs/>
          <w:lang w:val="en-US"/>
        </w:rPr>
        <w:t>mask_by_coverage</w:t>
      </w:r>
      <w:proofErr w:type="spellEnd"/>
      <w:r w:rsidRPr="00DB1210">
        <w:rPr>
          <w:i/>
          <w:iCs/>
          <w:lang w:val="en-US"/>
        </w:rPr>
        <w:t>()</w:t>
      </w:r>
      <w:r>
        <w:rPr>
          <w:lang w:val="en-US"/>
        </w:rPr>
        <w:t xml:space="preserve">) and export formats (e.g., </w:t>
      </w:r>
      <w:proofErr w:type="spellStart"/>
      <w:r w:rsidRPr="0085583B">
        <w:rPr>
          <w:i/>
          <w:iCs/>
          <w:lang w:val="en-US"/>
        </w:rPr>
        <w:t>export_bsseq</w:t>
      </w:r>
      <w:proofErr w:type="spellEnd"/>
      <w:r w:rsidRPr="0085583B">
        <w:rPr>
          <w:i/>
          <w:iCs/>
          <w:lang w:val="en-US"/>
        </w:rPr>
        <w:t>()</w:t>
      </w:r>
      <w:r>
        <w:rPr>
          <w:lang w:val="en-US"/>
        </w:rPr>
        <w:t>). Experiment objects can also be built using subsets of files and later merged.</w:t>
      </w:r>
    </w:p>
    <w:p w14:paraId="2D4D8C64" w14:textId="19E030CF" w:rsidR="005D7692" w:rsidRDefault="005D7692" w:rsidP="005D7692">
      <w:pPr>
        <w:jc w:val="both"/>
        <w:rPr>
          <w:lang w:val="en-US"/>
        </w:rPr>
      </w:pPr>
      <w:r>
        <w:rPr>
          <w:b/>
          <w:bCs/>
          <w:lang w:val="en-US"/>
        </w:rPr>
        <w:t>Data</w:t>
      </w:r>
      <w:r w:rsidRPr="00EB1BDE">
        <w:rPr>
          <w:b/>
          <w:bCs/>
          <w:lang w:val="en-US"/>
        </w:rPr>
        <w:t xml:space="preserve"> st</w:t>
      </w:r>
      <w:r>
        <w:rPr>
          <w:b/>
          <w:bCs/>
          <w:lang w:val="en-US"/>
        </w:rPr>
        <w:t>orage</w:t>
      </w:r>
      <w:r w:rsidRPr="00EB1BDE">
        <w:rPr>
          <w:b/>
          <w:bCs/>
          <w:lang w:val="en-US"/>
        </w:rPr>
        <w:t>:</w:t>
      </w:r>
      <w:r>
        <w:rPr>
          <w:lang w:val="en-US"/>
        </w:rPr>
        <w:t xml:space="preserve"> Experimental data can be stored either in-memory or stored on the hard-disk as an </w:t>
      </w:r>
      <w:r w:rsidRPr="00E61B72">
        <w:rPr>
          <w:lang w:val="en-US"/>
        </w:rPr>
        <w:t xml:space="preserve">hierarchical data format </w:t>
      </w:r>
      <w:r>
        <w:rPr>
          <w:lang w:val="en-US"/>
        </w:rPr>
        <w:t xml:space="preserve">object (HDF5; via </w:t>
      </w:r>
      <w:r w:rsidRPr="00A52425">
        <w:rPr>
          <w:i/>
          <w:iCs/>
          <w:lang w:val="en-US"/>
        </w:rPr>
        <w:t>HDF5Array</w:t>
      </w:r>
      <w:r>
        <w:rPr>
          <w:lang w:val="en-US"/>
        </w:rPr>
        <w:t xml:space="preserve"> R package</w:t>
      </w:r>
      <w:r>
        <w:rPr>
          <w:lang w:val="en-US"/>
        </w:rPr>
        <w:fldChar w:fldCharType="begin"/>
      </w:r>
      <w:r w:rsidR="000A7502">
        <w:rPr>
          <w:lang w:val="en-US"/>
        </w:rPr>
        <w:instrText xml:space="preserve"> ADDIN ZOTERO_ITEM CSL_CITATION {"citationID":"4FJeiMLp","properties":{"formattedCitation":"\\super 91\\nosupersub{}","plainCitation":"91","noteIndex":0},"citationItems":[{"id":974,"uris":["http://zotero.org/users/local/oxMpWYo5/items/SYTLZWCF"],"uri":["http://zotero.org/users/local/oxMpWYo5/items/SYTLZWCF"],"itemData":{"id":974,"type":"book","abstract":"Implement the HDF5Array, H5SparseMatrix, H5ADMatrix, and TENxMatrix classes, 4 convenient and memory-efficient array-like containers for representing and manipulating either: (1) a conventional (a.k.a. dense) HDF5 dataset, (2) an HDF5 sparse matrix (stored in CSR/CSC/Yale format), (3) the central matrix of an h5ad file (or any matrix in the /layers group), or (4) a 10x Genomics sparse matrix. All these containers are DelayedArray extensions and thus support all operations (delayed or block-processed) supported by DelayedArray objects.","note":"DOI: 10.18129/B9.bioc.HDF5Array","publisher":"Bioconductor version: Release (3.14)","source":"Bioconductor","title":"HDF5Array: HDF5 backend for DelayedArray objects","title-short":"HDF5Array","URL":"https://bioconductor.org/packages/HDF5Array/","version":"1.22.0","author":[{"family":"Pagès","given":"Hervé"}],"accessed":{"date-parts":[["2021",11,7]]},"issued":{"date-parts":[["2021"]]}},"locator":"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1</w:t>
      </w:r>
      <w:r>
        <w:rPr>
          <w:lang w:val="en-US"/>
        </w:rPr>
        <w:fldChar w:fldCharType="end"/>
      </w:r>
      <w:r>
        <w:rPr>
          <w:lang w:val="en-US"/>
        </w:rPr>
        <w:t xml:space="preserve">), and can be converted between each other, depending on system resources. Most external functions cannot interface with HDF5 data, so it may be cast as a matrix before processing. Genomic coordinates are handled via the </w:t>
      </w:r>
      <w:proofErr w:type="spellStart"/>
      <w:r w:rsidRPr="00A52425">
        <w:rPr>
          <w:i/>
          <w:iCs/>
          <w:lang w:val="en-US"/>
        </w:rPr>
        <w:t>GenomicRanges</w:t>
      </w:r>
      <w:proofErr w:type="spellEnd"/>
      <w:r>
        <w:rPr>
          <w:lang w:val="en-US"/>
        </w:rPr>
        <w:t xml:space="preserve"> R package</w:t>
      </w:r>
      <w:r>
        <w:rPr>
          <w:lang w:val="en-US"/>
        </w:rPr>
        <w:fldChar w:fldCharType="begin"/>
      </w:r>
      <w:r w:rsidR="000A7502">
        <w:rPr>
          <w:lang w:val="en-US"/>
        </w:rPr>
        <w:instrText xml:space="preserve"> ADDIN ZOTERO_ITEM CSL_CITATION {"citationID":"xqwFPzt0","properties":{"formattedCitation":"\\super 92\\nosupersub{}","plainCitation":"92","noteIndex":0},"citationItems":[{"id":970,"uris":["http://zotero.org/users/local/oxMpWYo5/items/95HGIBDE"],"uri":["http://zotero.org/users/local/oxMpWYo5/items/95HGIBDE"],"itemData":{"id":970,"type":"article-journal","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container-title":"PLOS Computational Biology","DOI":"10.1371/journal.pcbi.1003118","ISSN":"1553-7358","issue":"8","journalAbbreviation":"PLOS Computational Biology","language":"en","note":"publisher: Public Library of Science","page":"e1003118","source":"PLoS Journals","title":"Software for Computing and Annotating Genomic Ranges","volume":"9","author":[{"family":"Lawrence","given":"Michael"},{"family":"Huber","given":"Wolfgang"},{"family":"Pagès","given":"Hervé"},{"family":"Aboyoun","given":"Patrick"},{"family":"Carlson","given":"Marc"},{"family":"Gentleman","given":"Robert"},{"family":"Morgan","given":"Martin T."},{"family":"Carey","given":"Vincent J."}],"issued":{"date-parts":[["2013",8,8]]}}}],"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2</w:t>
      </w:r>
      <w:r>
        <w:rPr>
          <w:lang w:val="en-US"/>
        </w:rPr>
        <w:fldChar w:fldCharType="end"/>
      </w:r>
      <w:r>
        <w:rPr>
          <w:lang w:val="en-US"/>
        </w:rPr>
        <w:t xml:space="preserve">, and can be stored as stranded or unstranded, with the option to collapse the strands during </w:t>
      </w:r>
      <w:proofErr w:type="spellStart"/>
      <w:r w:rsidRPr="00B01756">
        <w:rPr>
          <w:i/>
          <w:iCs/>
          <w:lang w:val="en-US"/>
        </w:rPr>
        <w:lastRenderedPageBreak/>
        <w:t>read_beds</w:t>
      </w:r>
      <w:proofErr w:type="spellEnd"/>
      <w:r w:rsidRPr="00B01756">
        <w:rPr>
          <w:i/>
          <w:iCs/>
          <w:lang w:val="en-US"/>
        </w:rPr>
        <w:t>()</w:t>
      </w:r>
      <w:r>
        <w:rPr>
          <w:lang w:val="en-US"/>
        </w:rPr>
        <w:t xml:space="preserve">. Metadata for the experiment (e.g., additional sample IDs, machines used, relevant dates, CpG annotation) can be stored as either </w:t>
      </w:r>
      <w:proofErr w:type="spellStart"/>
      <w:r w:rsidRPr="008E2D4A">
        <w:rPr>
          <w:i/>
          <w:iCs/>
          <w:lang w:val="en-US"/>
        </w:rPr>
        <w:t>rowData</w:t>
      </w:r>
      <w:proofErr w:type="spellEnd"/>
      <w:r>
        <w:rPr>
          <w:lang w:val="en-US"/>
        </w:rPr>
        <w:t xml:space="preserve">() for CpGs, </w:t>
      </w:r>
      <w:proofErr w:type="spellStart"/>
      <w:r w:rsidRPr="008E2D4A">
        <w:rPr>
          <w:i/>
          <w:iCs/>
          <w:lang w:val="en-US"/>
        </w:rPr>
        <w:t>colData</w:t>
      </w:r>
      <w:proofErr w:type="spellEnd"/>
      <w:r>
        <w:rPr>
          <w:lang w:val="en-US"/>
        </w:rPr>
        <w:t xml:space="preserve">() for samples, or </w:t>
      </w:r>
      <w:r w:rsidRPr="008E2D4A">
        <w:rPr>
          <w:i/>
          <w:iCs/>
          <w:lang w:val="en-US"/>
        </w:rPr>
        <w:t>metadata</w:t>
      </w:r>
      <w:r>
        <w:rPr>
          <w:lang w:val="en-US"/>
        </w:rPr>
        <w:t xml:space="preserve">() for </w:t>
      </w:r>
    </w:p>
    <w:p w14:paraId="130F9699" w14:textId="77777777" w:rsidR="005D7692" w:rsidRDefault="005D7692" w:rsidP="005D7692">
      <w:pPr>
        <w:jc w:val="both"/>
        <w:rPr>
          <w:lang w:val="en-US"/>
        </w:rPr>
      </w:pPr>
      <w:r>
        <w:rPr>
          <w:lang w:val="en-US"/>
        </w:rPr>
        <w:t xml:space="preserve"> overall experiment information. Named assays can be stored in the object using </w:t>
      </w:r>
      <w:r w:rsidRPr="00DA7E7A">
        <w:rPr>
          <w:i/>
          <w:iCs/>
          <w:lang w:val="en-US"/>
        </w:rPr>
        <w:t>assays</w:t>
      </w:r>
      <w:r>
        <w:rPr>
          <w:lang w:val="en-US"/>
        </w:rPr>
        <w:t xml:space="preserve">(), as well as </w:t>
      </w:r>
    </w:p>
    <w:p w14:paraId="58111CE2" w14:textId="77777777" w:rsidR="005D7692" w:rsidRDefault="005D7692" w:rsidP="005D7692">
      <w:pPr>
        <w:jc w:val="both"/>
        <w:rPr>
          <w:lang w:val="en-US"/>
        </w:rPr>
      </w:pPr>
      <w:r>
        <w:rPr>
          <w:lang w:val="en-US"/>
        </w:rPr>
        <w:t xml:space="preserve"> dimensionality reduction data using </w:t>
      </w:r>
      <w:proofErr w:type="spellStart"/>
      <w:r w:rsidRPr="00DA7E7A">
        <w:rPr>
          <w:i/>
          <w:iCs/>
          <w:lang w:val="en-US"/>
        </w:rPr>
        <w:t>reducedDim</w:t>
      </w:r>
      <w:proofErr w:type="spellEnd"/>
      <w:r>
        <w:rPr>
          <w:lang w:val="en-US"/>
        </w:rPr>
        <w:t xml:space="preserve">(). The experiment object can be serialized and stored on-disk for ease of transfer or later analysis.  </w:t>
      </w:r>
    </w:p>
    <w:p w14:paraId="238DF7E0" w14:textId="0387EA9E" w:rsidR="005D7692" w:rsidRDefault="005D7692" w:rsidP="005D7692">
      <w:pPr>
        <w:jc w:val="both"/>
        <w:rPr>
          <w:lang w:val="en-US"/>
        </w:rPr>
      </w:pPr>
      <w:r>
        <w:rPr>
          <w:b/>
          <w:bCs/>
          <w:lang w:val="en-US"/>
        </w:rPr>
        <w:t>Data e</w:t>
      </w:r>
      <w:r w:rsidRPr="00D03DCC">
        <w:rPr>
          <w:b/>
          <w:bCs/>
          <w:lang w:val="en-US"/>
        </w:rPr>
        <w:t>xporting:</w:t>
      </w:r>
      <w:r>
        <w:rPr>
          <w:lang w:val="en-US"/>
        </w:rPr>
        <w:t xml:space="preserve"> Multiple common sequencing file types can be output with this package, including full compatibility with </w:t>
      </w:r>
      <w:proofErr w:type="spellStart"/>
      <w:r>
        <w:rPr>
          <w:lang w:val="en-US"/>
        </w:rPr>
        <w:t>BedGraph</w:t>
      </w:r>
      <w:proofErr w:type="spellEnd"/>
      <w:r>
        <w:rPr>
          <w:lang w:val="en-US"/>
        </w:rPr>
        <w:t xml:space="preserve">, </w:t>
      </w:r>
      <w:proofErr w:type="spellStart"/>
      <w:r w:rsidRPr="00BB41D2">
        <w:rPr>
          <w:lang w:val="en-US"/>
        </w:rPr>
        <w:t>metilene</w:t>
      </w:r>
      <w:proofErr w:type="spellEnd"/>
      <w:r>
        <w:rPr>
          <w:lang w:val="en-US"/>
        </w:rPr>
        <w:t xml:space="preserve">, </w:t>
      </w:r>
      <w:proofErr w:type="spellStart"/>
      <w:r>
        <w:rPr>
          <w:lang w:val="en-US"/>
        </w:rPr>
        <w:t>bigWig</w:t>
      </w:r>
      <w:proofErr w:type="spellEnd"/>
      <w:r>
        <w:rPr>
          <w:lang w:val="en-US"/>
        </w:rPr>
        <w:t xml:space="preserve">, and </w:t>
      </w:r>
      <w:proofErr w:type="spellStart"/>
      <w:r>
        <w:rPr>
          <w:lang w:val="en-US"/>
        </w:rPr>
        <w:t>BSSeq</w:t>
      </w:r>
      <w:proofErr w:type="spellEnd"/>
      <w:r>
        <w:rPr>
          <w:lang w:val="en-US"/>
        </w:rPr>
        <w:t xml:space="preserve">. There is partial compatibility with Seurat, but as it is designed more for coverage data from RNA-seq experiments, there is limited functionality available for downstream analysis of </w:t>
      </w:r>
      <w:proofErr w:type="spellStart"/>
      <w:r w:rsidRPr="000C525A">
        <w:rPr>
          <w:i/>
          <w:iCs/>
          <w:lang w:val="en-US"/>
        </w:rPr>
        <w:t>scMethrix</w:t>
      </w:r>
      <w:proofErr w:type="spellEnd"/>
      <w:r>
        <w:rPr>
          <w:lang w:val="en-US"/>
        </w:rPr>
        <w:t xml:space="preserve"> objects. The </w:t>
      </w:r>
      <w:proofErr w:type="spellStart"/>
      <w:r w:rsidRPr="00747C65">
        <w:rPr>
          <w:i/>
          <w:iCs/>
          <w:lang w:val="en-US"/>
        </w:rPr>
        <w:t>scMethrix</w:t>
      </w:r>
      <w:proofErr w:type="spellEnd"/>
      <w:r>
        <w:rPr>
          <w:lang w:val="en-US"/>
        </w:rPr>
        <w:t xml:space="preserve"> object can also be used directly with any package that supports </w:t>
      </w:r>
      <w:proofErr w:type="spellStart"/>
      <w:r w:rsidRPr="00747C65">
        <w:rPr>
          <w:i/>
          <w:iCs/>
          <w:lang w:val="en-US"/>
        </w:rPr>
        <w:t>SingleCellExperiment</w:t>
      </w:r>
      <w:proofErr w:type="spellEnd"/>
      <w:r>
        <w:rPr>
          <w:lang w:val="en-US"/>
        </w:rPr>
        <w:t xml:space="preserve"> objects (e.g., </w:t>
      </w:r>
      <w:proofErr w:type="spellStart"/>
      <w:r w:rsidRPr="00385359">
        <w:rPr>
          <w:lang w:val="en-US"/>
        </w:rPr>
        <w:t>scate</w:t>
      </w:r>
      <w:r>
        <w:rPr>
          <w:lang w:val="en-US"/>
        </w:rPr>
        <w:t>r</w:t>
      </w:r>
      <w:proofErr w:type="spellEnd"/>
      <w:r>
        <w:rPr>
          <w:lang w:val="en-US"/>
        </w:rPr>
        <w:fldChar w:fldCharType="begin"/>
      </w:r>
      <w:r w:rsidR="000A7502">
        <w:rPr>
          <w:lang w:val="en-US"/>
        </w:rPr>
        <w:instrText xml:space="preserve"> ADDIN ZOTERO_ITEM CSL_CITATION {"citationID":"WsxO84LW","properties":{"formattedCitation":"\\super 93\\nosupersub{}","plainCitation":"93","noteIndex":0},"citationItems":[{"id":1044,"uris":["http://zotero.org/users/local/oxMpWYo5/items/8JCFZ5WU"],"uri":["http://zotero.org/users/local/oxMpWYo5/items/8JCFZ5WU"],"itemData":{"id":1044,"type":"article-journal","abstract":"Single-cell RNA sequencing (scRNA-seq) is increasingly used to study gene expression at the level of individual cells. However, preparing raw sequence data for further analysis is not a straightforward process. Biases, artifacts and other sources of unwanted variation are present in the data, requiring substantial time and effort to be spent on pre-processing, quality control (QC) and normalization.We have developed the R/Bioconductor package scater to facilitate rigorous pre-processing, quality control, normalization and visualization of scRNA-seq data. The package provides a convenient, flexible workflow to process raw sequencing reads into a high-quality expression dataset ready for downstream analysis. scater provides a rich suite of plotting tools for single-cell data and a flexible data structure that is compatible with existing tools and can be used as infrastructure for future software development.The open-source code, along with installation instructions, vignettes and case studies, is available through Bioconductor at http://bioconductor.org/packages/scater.Supplementary data are available at Bioinformatics online.","container-title":"Bioinformatics","DOI":"10.1093/bioinformatics/btw777","ISSN":"1367-4803","issue":"8","journalAbbreviation":"Bioinformatics","page":"1179-1186","source":"Silverchair","title":"Scater: pre-processing, quality control, normalization and visualization of single-cell RNA-seq data in R","title-short":"Scater","volume":"33","author":[{"family":"McCarthy","given":"Davis J"},{"family":"Campbell","given":"Kieran R"},{"family":"Lun","given":"Aaron T L"},{"family":"Wills","given":"Quin F"}],"issued":{"date-parts":[["2017",4,1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3</w:t>
      </w:r>
      <w:r>
        <w:rPr>
          <w:lang w:val="en-US"/>
        </w:rPr>
        <w:fldChar w:fldCharType="end"/>
      </w:r>
      <w:r>
        <w:rPr>
          <w:lang w:val="en-US"/>
        </w:rPr>
        <w:t xml:space="preserve"> or scran</w:t>
      </w:r>
      <w:r>
        <w:rPr>
          <w:lang w:val="en-US"/>
        </w:rPr>
        <w:fldChar w:fldCharType="begin"/>
      </w:r>
      <w:r w:rsidR="000A7502">
        <w:rPr>
          <w:lang w:val="en-US"/>
        </w:rPr>
        <w:instrText xml:space="preserve"> ADDIN ZOTERO_ITEM CSL_CITATION {"citationID":"0eJr1WfC","properties":{"formattedCitation":"\\super 94\\nosupersub{}","plainCitation":"94","noteIndex":0},"citationItems":[{"id":1047,"uris":["http://zotero.org/users/local/oxMpWYo5/items/LFAJEX8N"],"uri":["http://zotero.org/users/local/oxMpWYo5/items/LFAJEX8N"],"itemData":{"id":1047,"type":"book","abstract":"Implements miscellaneous functions for interpretation of single-cell RNA-seq data. Methods are provided for assignment of cell cycle phase, detection of highly variable and significantly correlated genes, identification of marker genes, and other common tasks in routine single-cell analysis workflows.","note":"DOI: 10.18129/B9.bioc.scran","publisher":"Bioconductor version: Release (3.14)","source":"Bioconductor","title":"scran: Methods for Single-Cell RNA-Seq Data Analysis","title-short":"scran","URL":"https://bioconductor.org/packages/scran/","version":"1.22.0","author":[{"family":"Lun","given":"Aaron"},{"family":"Bach","given":"Karsten"},{"family":"Kim","given":"Jong Kyoung"},{"family":"Scialdone","given":"Antonio"}],"accessed":{"date-parts":[["2021",11,10]]},"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4</w:t>
      </w:r>
      <w:r>
        <w:rPr>
          <w:lang w:val="en-US"/>
        </w:rPr>
        <w:fldChar w:fldCharType="end"/>
      </w:r>
      <w:r>
        <w:rPr>
          <w:lang w:val="en-US"/>
        </w:rPr>
        <w:t>, though like Seurat, these are designed primarily for RNA-seq data).</w:t>
      </w:r>
    </w:p>
    <w:p w14:paraId="186B03D3" w14:textId="77777777" w:rsidR="005D7692" w:rsidRDefault="005D7692" w:rsidP="005D7692">
      <w:pPr>
        <w:pStyle w:val="Heading3"/>
        <w:rPr>
          <w:lang w:val="en-US"/>
        </w:rPr>
      </w:pPr>
      <w:bookmarkStart w:id="37" w:name="_Toc87454548"/>
      <w:bookmarkStart w:id="38" w:name="_Toc88049365"/>
      <w:r>
        <w:rPr>
          <w:lang w:val="en-US"/>
        </w:rPr>
        <w:t>Analysis</w:t>
      </w:r>
      <w:bookmarkEnd w:id="37"/>
      <w:bookmarkEnd w:id="38"/>
    </w:p>
    <w:p w14:paraId="5C7E7903" w14:textId="74255125" w:rsidR="005D7692" w:rsidRPr="006D270D" w:rsidRDefault="005D7692" w:rsidP="005D7692">
      <w:r w:rsidRPr="004A293A">
        <w:rPr>
          <w:b/>
          <w:bCs/>
          <w:lang w:val="en-US"/>
        </w:rPr>
        <w:t xml:space="preserve">Workflow: </w:t>
      </w:r>
      <w:r>
        <w:rPr>
          <w:lang w:val="en-US"/>
        </w:rPr>
        <w:t xml:space="preserve">A  interactive HTML summary report can be generated for an initial verification of successful file import (see </w:t>
      </w:r>
      <w:r w:rsidR="0007755D">
        <w:rPr>
          <w:lang w:val="en-US"/>
        </w:rPr>
        <w:fldChar w:fldCharType="begin"/>
      </w:r>
      <w:r w:rsidR="0007755D">
        <w:rPr>
          <w:lang w:val="en-US"/>
        </w:rPr>
        <w:instrText xml:space="preserve"> REF _Ref87291392 \h  \* MERGEFORMAT </w:instrText>
      </w:r>
      <w:r w:rsidR="0007755D">
        <w:rPr>
          <w:lang w:val="en-US"/>
        </w:rPr>
      </w:r>
      <w:r w:rsidR="0007755D">
        <w:rPr>
          <w:lang w:val="en-US"/>
        </w:rPr>
        <w:fldChar w:fldCharType="separate"/>
      </w:r>
      <w:r w:rsidR="0007755D" w:rsidRPr="004A2776">
        <w:rPr>
          <w:rStyle w:val="SubtitleChar"/>
        </w:rPr>
        <w:t>Supplemental Method 1</w:t>
      </w:r>
      <w:r w:rsidR="0007755D">
        <w:rPr>
          <w:lang w:val="en-US"/>
        </w:rPr>
        <w:fldChar w:fldCharType="end"/>
      </w:r>
      <w:r>
        <w:rPr>
          <w:lang w:val="en-US"/>
        </w:rPr>
        <w:t>). Then, numerous quality control and analysis modules are available to (1) verify data quality, (2) select relevant features, (3) reduce data, and (4) generate and visualize relationships between samples (</w:t>
      </w:r>
      <w:r w:rsidRPr="006D270D">
        <w:rPr>
          <w:rStyle w:val="SubtitleChar"/>
        </w:rPr>
        <w:fldChar w:fldCharType="begin"/>
      </w:r>
      <w:r w:rsidRPr="006D270D">
        <w:rPr>
          <w:rStyle w:val="SubtitleChar"/>
        </w:rPr>
        <w:instrText xml:space="preserve"> REF _Ref87451890 \h  \* MERGEFORMAT </w:instrText>
      </w:r>
      <w:r w:rsidRPr="006D270D">
        <w:rPr>
          <w:rStyle w:val="SubtitleChar"/>
        </w:rPr>
      </w:r>
      <w:r w:rsidRPr="006D270D">
        <w:rPr>
          <w:rStyle w:val="SubtitleChar"/>
        </w:rPr>
        <w:fldChar w:fldCharType="separate"/>
      </w:r>
      <w:r w:rsidRPr="006D270D">
        <w:rPr>
          <w:rStyle w:val="SubtitleChar"/>
        </w:rPr>
        <w:t>Figure 3</w:t>
      </w:r>
      <w:r w:rsidRPr="006D270D">
        <w:rPr>
          <w:rStyle w:val="SubtitleChar"/>
        </w:rPr>
        <w:fldChar w:fldCharType="end"/>
      </w:r>
      <w:r>
        <w:t xml:space="preserve">). </w:t>
      </w:r>
    </w:p>
    <w:p w14:paraId="7AF54D3D" w14:textId="2F360533" w:rsidR="005D7692" w:rsidRDefault="005D7692" w:rsidP="005D7692">
      <w:pPr>
        <w:jc w:val="both"/>
        <w:rPr>
          <w:lang w:val="en-US"/>
        </w:rPr>
      </w:pPr>
      <w:r>
        <w:rPr>
          <w:b/>
          <w:bCs/>
          <w:lang w:val="en-US"/>
        </w:rPr>
        <w:t>Quality control</w:t>
      </w:r>
      <w:r w:rsidRPr="00DE0E67">
        <w:rPr>
          <w:b/>
          <w:bCs/>
          <w:lang w:val="en-US"/>
        </w:rPr>
        <w:t>:</w:t>
      </w:r>
      <w:r>
        <w:rPr>
          <w:lang w:val="en-US"/>
        </w:rPr>
        <w:t xml:space="preserve"> As described above, sparsity is a key challenge for single cell methylome data. Low coverage CpG sites may be unreliable and can be </w:t>
      </w:r>
      <w:r w:rsidR="00F51D35">
        <w:rPr>
          <w:lang w:val="en-US"/>
        </w:rPr>
        <w:t xml:space="preserve">masked </w:t>
      </w:r>
      <w:r>
        <w:rPr>
          <w:lang w:val="en-US"/>
        </w:rPr>
        <w:t xml:space="preserve">by sample count or by coverage (if provided). Low variance of CpG beta values can indicate homogeneous methylation, which may not be useful for downstream analysis, and can be masked as well. </w:t>
      </w:r>
      <w:r w:rsidR="008018EA">
        <w:rPr>
          <w:lang w:val="en-US"/>
        </w:rPr>
        <w:t xml:space="preserve">The </w:t>
      </w:r>
      <w:proofErr w:type="spellStart"/>
      <w:r w:rsidR="002C2D62" w:rsidRPr="002C2D62">
        <w:rPr>
          <w:i/>
          <w:iCs/>
          <w:lang w:val="en-US"/>
        </w:rPr>
        <w:t>mask_scMethrix</w:t>
      </w:r>
      <w:proofErr w:type="spellEnd"/>
      <w:r w:rsidR="008018EA" w:rsidRPr="008018EA">
        <w:rPr>
          <w:i/>
          <w:iCs/>
          <w:lang w:val="en-US"/>
        </w:rPr>
        <w:t>()</w:t>
      </w:r>
      <w:r w:rsidR="008018EA">
        <w:rPr>
          <w:lang w:val="en-US"/>
        </w:rPr>
        <w:t xml:space="preserve"> function is flexible for many different types of statistical filtering by either samples or CpGs.</w:t>
      </w:r>
      <w:r w:rsidR="00D7117B">
        <w:rPr>
          <w:lang w:val="en-US"/>
        </w:rPr>
        <w:t xml:space="preserve"> Masked sites can be remove</w:t>
      </w:r>
      <w:r w:rsidR="00D056C6">
        <w:rPr>
          <w:lang w:val="en-US"/>
        </w:rPr>
        <w:t>d</w:t>
      </w:r>
      <w:r w:rsidR="00D7117B">
        <w:rPr>
          <w:lang w:val="en-US"/>
        </w:rPr>
        <w:t xml:space="preserve"> via </w:t>
      </w:r>
      <w:proofErr w:type="spellStart"/>
      <w:r w:rsidR="00D7117B" w:rsidRPr="00D7117B">
        <w:rPr>
          <w:i/>
          <w:iCs/>
          <w:lang w:val="en-US"/>
        </w:rPr>
        <w:t>remove_uncovered</w:t>
      </w:r>
      <w:proofErr w:type="spellEnd"/>
      <w:r w:rsidR="00D7117B" w:rsidRPr="00D7117B">
        <w:rPr>
          <w:i/>
          <w:iCs/>
          <w:lang w:val="en-US"/>
        </w:rPr>
        <w:t>()</w:t>
      </w:r>
      <w:r w:rsidR="00D7117B">
        <w:rPr>
          <w:lang w:val="en-US"/>
        </w:rPr>
        <w:t>.</w:t>
      </w:r>
    </w:p>
    <w:p w14:paraId="2FA1259B" w14:textId="10C1D363" w:rsidR="005D7692" w:rsidRDefault="005D7692" w:rsidP="005D7692">
      <w:pPr>
        <w:jc w:val="both"/>
        <w:rPr>
          <w:lang w:val="en-US"/>
        </w:rPr>
      </w:pPr>
      <w:r w:rsidRPr="0028481C">
        <w:rPr>
          <w:b/>
          <w:bCs/>
          <w:lang w:val="en-US"/>
        </w:rPr>
        <w:t xml:space="preserve">Feature selection: </w:t>
      </w:r>
      <w:r w:rsidRPr="00472418">
        <w:rPr>
          <w:lang w:val="en-US"/>
        </w:rPr>
        <w:t xml:space="preserve">Descriptive statistics can be generated </w:t>
      </w:r>
      <w:r>
        <w:rPr>
          <w:lang w:val="en-US"/>
        </w:rPr>
        <w:t>to help identify useful</w:t>
      </w:r>
      <w:r>
        <w:rPr>
          <w:b/>
          <w:bCs/>
          <w:lang w:val="en-US"/>
        </w:rPr>
        <w:t xml:space="preserve"> </w:t>
      </w:r>
      <w:r w:rsidRPr="00472418">
        <w:rPr>
          <w:lang w:val="en-US"/>
        </w:rPr>
        <w:t>features and samples</w:t>
      </w:r>
      <w:r w:rsidR="004C53EC">
        <w:rPr>
          <w:lang w:val="en-US"/>
        </w:rPr>
        <w:t xml:space="preserve"> by </w:t>
      </w:r>
      <w:proofErr w:type="spellStart"/>
      <w:r w:rsidR="004C53EC">
        <w:rPr>
          <w:lang w:val="en-US"/>
        </w:rPr>
        <w:t>get_region_summary</w:t>
      </w:r>
      <w:proofErr w:type="spellEnd"/>
      <w:r w:rsidR="004C53EC">
        <w:rPr>
          <w:lang w:val="en-US"/>
        </w:rPr>
        <w:t xml:space="preserve">(), </w:t>
      </w:r>
      <w:proofErr w:type="spellStart"/>
      <w:r w:rsidR="004C53EC">
        <w:rPr>
          <w:lang w:val="en-US"/>
        </w:rPr>
        <w:t>get_rowdata_stats</w:t>
      </w:r>
      <w:proofErr w:type="spellEnd"/>
      <w:r w:rsidR="004C53EC">
        <w:rPr>
          <w:lang w:val="en-US"/>
        </w:rPr>
        <w:t xml:space="preserve">(), and </w:t>
      </w:r>
      <w:proofErr w:type="spellStart"/>
      <w:r w:rsidR="004C53EC">
        <w:rPr>
          <w:lang w:val="en-US"/>
        </w:rPr>
        <w:t>get_coldata_stats</w:t>
      </w:r>
      <w:proofErr w:type="spellEnd"/>
      <w:r w:rsidR="004C53EC">
        <w:rPr>
          <w:lang w:val="en-US"/>
        </w:rPr>
        <w:t>()</w:t>
      </w:r>
      <w:r>
        <w:rPr>
          <w:lang w:val="en-US"/>
        </w:rPr>
        <w:t xml:space="preserve">. Genomic regions can be subset by sample, chromosome, or region. The </w:t>
      </w:r>
      <w:proofErr w:type="spellStart"/>
      <w:r w:rsidRPr="00E925F8">
        <w:rPr>
          <w:i/>
          <w:iCs/>
          <w:lang w:val="en-US"/>
        </w:rPr>
        <w:t>GenomicRanges</w:t>
      </w:r>
      <w:proofErr w:type="spellEnd"/>
      <w:r>
        <w:rPr>
          <w:lang w:val="en-US"/>
        </w:rPr>
        <w:t xml:space="preserve"> datatype allows easy generation of genomic windows as well as range-based set operations to isolate the target features.</w:t>
      </w:r>
      <w:r w:rsidR="004C53EC">
        <w:rPr>
          <w:lang w:val="en-US"/>
        </w:rPr>
        <w:t xml:space="preserve"> </w:t>
      </w:r>
    </w:p>
    <w:p w14:paraId="542C7C4E" w14:textId="0E0BF953" w:rsidR="005D7692" w:rsidRDefault="005D7692" w:rsidP="005D7692">
      <w:pPr>
        <w:jc w:val="both"/>
        <w:rPr>
          <w:lang w:val="en-US"/>
        </w:rPr>
      </w:pPr>
      <w:r w:rsidRPr="00551823">
        <w:rPr>
          <w:b/>
          <w:bCs/>
          <w:lang w:val="en-US"/>
        </w:rPr>
        <w:t>Binning:</w:t>
      </w:r>
      <w:r>
        <w:rPr>
          <w:lang w:val="en-US"/>
        </w:rPr>
        <w:t xml:space="preserve"> There are multiple options to customize binning windows. Binning can be done as whole genome or by regions, and within these, windows can be specified by number of base pairs or CpG sites. By default, the binning will calculate the mean of the region, except for the coverage matrix, in which the sum count will be taken. The transformation used </w:t>
      </w:r>
      <w:r w:rsidR="002D3009">
        <w:rPr>
          <w:lang w:val="en-US"/>
        </w:rPr>
        <w:t>in</w:t>
      </w:r>
      <w:r>
        <w:rPr>
          <w:lang w:val="en-US"/>
        </w:rPr>
        <w:t xml:space="preserve"> binning is user customizable</w:t>
      </w:r>
      <w:r w:rsidR="00307BDF">
        <w:rPr>
          <w:lang w:val="en-US"/>
        </w:rPr>
        <w:t xml:space="preserve"> </w:t>
      </w:r>
      <w:r w:rsidR="006A7E6A">
        <w:rPr>
          <w:lang w:val="en-US"/>
        </w:rPr>
        <w:t>by</w:t>
      </w:r>
      <w:r w:rsidR="00307BDF">
        <w:rPr>
          <w:lang w:val="en-US"/>
        </w:rPr>
        <w:t xml:space="preserve"> assay</w:t>
      </w:r>
      <w:r>
        <w:rPr>
          <w:lang w:val="en-US"/>
        </w:rPr>
        <w:t xml:space="preserve">. The list of CpGs binned in each region can optionally be stored in </w:t>
      </w:r>
      <w:proofErr w:type="spellStart"/>
      <w:r>
        <w:rPr>
          <w:i/>
          <w:iCs/>
          <w:lang w:val="en-US"/>
        </w:rPr>
        <w:t>row</w:t>
      </w:r>
      <w:r w:rsidRPr="00CC7F3F">
        <w:rPr>
          <w:i/>
          <w:iCs/>
          <w:lang w:val="en-US"/>
        </w:rPr>
        <w:t>Data</w:t>
      </w:r>
      <w:proofErr w:type="spellEnd"/>
      <w:r w:rsidRPr="00CC7F3F">
        <w:rPr>
          <w:i/>
          <w:iCs/>
          <w:lang w:val="en-US"/>
        </w:rPr>
        <w:t>()</w:t>
      </w:r>
      <w:r>
        <w:rPr>
          <w:lang w:val="en-US"/>
        </w:rPr>
        <w:t>.</w:t>
      </w:r>
    </w:p>
    <w:p w14:paraId="49A9A3BD" w14:textId="77777777" w:rsidR="005D7692" w:rsidRDefault="005D7692" w:rsidP="005D7692">
      <w:pPr>
        <w:jc w:val="both"/>
        <w:rPr>
          <w:b/>
          <w:bCs/>
          <w:lang w:val="en-US"/>
        </w:rPr>
      </w:pPr>
    </w:p>
    <w:tbl>
      <w:tblPr>
        <w:tblStyle w:val="TableGrid0"/>
        <w:tblW w:w="0" w:type="auto"/>
        <w:tblLook w:val="04A0" w:firstRow="1" w:lastRow="0" w:firstColumn="1" w:lastColumn="0" w:noHBand="0" w:noVBand="1"/>
      </w:tblPr>
      <w:tblGrid>
        <w:gridCol w:w="9350"/>
      </w:tblGrid>
      <w:tr w:rsidR="005D7692" w14:paraId="44368D6A" w14:textId="77777777" w:rsidTr="00E125F1">
        <w:tc>
          <w:tcPr>
            <w:tcW w:w="9350" w:type="dxa"/>
          </w:tcPr>
          <w:p w14:paraId="0BFB569D" w14:textId="77777777" w:rsidR="005D7692" w:rsidRDefault="005D7692" w:rsidP="00E125F1">
            <w:pPr>
              <w:jc w:val="both"/>
              <w:rPr>
                <w:lang w:val="en-US"/>
              </w:rPr>
            </w:pPr>
            <w:r>
              <w:rPr>
                <w:noProof/>
              </w:rPr>
              <w:lastRenderedPageBreak/>
              <w:drawing>
                <wp:inline distT="0" distB="0" distL="0" distR="0" wp14:anchorId="13CDB1AC" wp14:editId="5525D50C">
                  <wp:extent cx="5772150" cy="3042096"/>
                  <wp:effectExtent l="0" t="0" r="0" b="6350"/>
                  <wp:docPr id="1" name="Picture 1"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8067" cy="3045214"/>
                          </a:xfrm>
                          <a:prstGeom prst="rect">
                            <a:avLst/>
                          </a:prstGeom>
                          <a:noFill/>
                          <a:ln>
                            <a:noFill/>
                          </a:ln>
                        </pic:spPr>
                      </pic:pic>
                    </a:graphicData>
                  </a:graphic>
                </wp:inline>
              </w:drawing>
            </w:r>
          </w:p>
        </w:tc>
      </w:tr>
      <w:tr w:rsidR="005D7692" w14:paraId="498856BB" w14:textId="77777777" w:rsidTr="00E125F1">
        <w:tc>
          <w:tcPr>
            <w:tcW w:w="9350" w:type="dxa"/>
          </w:tcPr>
          <w:p w14:paraId="7BDC072D" w14:textId="77777777" w:rsidR="005D7692" w:rsidRDefault="005D7692" w:rsidP="00E125F1">
            <w:pPr>
              <w:pStyle w:val="Caption"/>
              <w:rPr>
                <w:b/>
                <w:bCs/>
              </w:rPr>
            </w:pPr>
            <w:bookmarkStart w:id="39" w:name="_Ref87445575"/>
            <w:bookmarkStart w:id="40" w:name="_Toc87454341"/>
            <w:r w:rsidRPr="00DB6693">
              <w:rPr>
                <w:b/>
                <w:bCs/>
              </w:rPr>
              <w:t xml:space="preserve">Figure </w:t>
            </w:r>
            <w:r w:rsidRPr="00DB6693">
              <w:rPr>
                <w:b/>
                <w:bCs/>
              </w:rPr>
              <w:fldChar w:fldCharType="begin"/>
            </w:r>
            <w:r w:rsidRPr="00DB6693">
              <w:rPr>
                <w:b/>
                <w:bCs/>
              </w:rPr>
              <w:instrText xml:space="preserve"> SEQ Figure \* ARABIC </w:instrText>
            </w:r>
            <w:r w:rsidRPr="00DB6693">
              <w:rPr>
                <w:b/>
                <w:bCs/>
              </w:rPr>
              <w:fldChar w:fldCharType="separate"/>
            </w:r>
            <w:r>
              <w:rPr>
                <w:b/>
                <w:bCs/>
                <w:noProof/>
              </w:rPr>
              <w:t>2</w:t>
            </w:r>
            <w:r w:rsidRPr="00DB6693">
              <w:rPr>
                <w:b/>
                <w:bCs/>
              </w:rPr>
              <w:fldChar w:fldCharType="end"/>
            </w:r>
            <w:bookmarkEnd w:id="39"/>
            <w:r w:rsidRPr="00DB6693">
              <w:rPr>
                <w:b/>
                <w:bCs/>
              </w:rPr>
              <w:t xml:space="preserve">. Structure of the </w:t>
            </w:r>
            <w:proofErr w:type="spellStart"/>
            <w:r w:rsidRPr="00DB6693">
              <w:rPr>
                <w:b/>
                <w:bCs/>
              </w:rPr>
              <w:t>scMethrix</w:t>
            </w:r>
            <w:proofErr w:type="spellEnd"/>
            <w:r w:rsidRPr="00DB6693">
              <w:rPr>
                <w:b/>
                <w:bCs/>
              </w:rPr>
              <w:t xml:space="preserve"> </w:t>
            </w:r>
            <w:r>
              <w:rPr>
                <w:b/>
                <w:bCs/>
              </w:rPr>
              <w:t>class</w:t>
            </w:r>
            <w:r w:rsidRPr="00DB6693">
              <w:rPr>
                <w:b/>
                <w:bCs/>
              </w:rPr>
              <w:t>.</w:t>
            </w:r>
            <w:bookmarkEnd w:id="40"/>
          </w:p>
          <w:p w14:paraId="430C4A39" w14:textId="77777777" w:rsidR="005D7692" w:rsidRPr="00ED297C" w:rsidRDefault="005D7692" w:rsidP="00ED297C">
            <w:pPr>
              <w:pStyle w:val="Caption"/>
              <w:rPr>
                <w:rStyle w:val="SubtleEmphasis"/>
                <w:b w:val="0"/>
                <w:bCs w:val="0"/>
              </w:rPr>
            </w:pPr>
            <w:r w:rsidRPr="00ED297C">
              <w:rPr>
                <w:rStyle w:val="SubtleEmphasis"/>
                <w:b w:val="0"/>
                <w:bCs w:val="0"/>
              </w:rPr>
              <w:t xml:space="preserve">Multiple containers are present in the </w:t>
            </w:r>
            <w:proofErr w:type="spellStart"/>
            <w:r w:rsidRPr="00ED297C">
              <w:rPr>
                <w:rStyle w:val="SubtleEmphasis"/>
                <w:b w:val="0"/>
                <w:bCs w:val="0"/>
              </w:rPr>
              <w:t>scMethrix</w:t>
            </w:r>
            <w:proofErr w:type="spellEnd"/>
            <w:r w:rsidRPr="00ED297C">
              <w:rPr>
                <w:rStyle w:val="SubtleEmphasis"/>
                <w:b w:val="0"/>
                <w:bCs w:val="0"/>
              </w:rPr>
              <w:t xml:space="preserve"> object to store data from single cell methylation experiments. Metadata for CpGs is  stored in </w:t>
            </w:r>
            <w:proofErr w:type="spellStart"/>
            <w:r w:rsidRPr="00ED297C">
              <w:rPr>
                <w:rStyle w:val="SubtleEmphasis"/>
                <w:b w:val="0"/>
                <w:bCs w:val="0"/>
              </w:rPr>
              <w:t>rowData</w:t>
            </w:r>
            <w:proofErr w:type="spellEnd"/>
            <w:r w:rsidRPr="00ED297C">
              <w:rPr>
                <w:rStyle w:val="SubtleEmphasis"/>
                <w:b w:val="0"/>
                <w:bCs w:val="0"/>
              </w:rPr>
              <w:t xml:space="preserve">(), and sample information is stored in </w:t>
            </w:r>
            <w:proofErr w:type="spellStart"/>
            <w:r w:rsidRPr="00ED297C">
              <w:rPr>
                <w:rStyle w:val="SubtleEmphasis"/>
                <w:b w:val="0"/>
                <w:bCs w:val="0"/>
              </w:rPr>
              <w:t>colData</w:t>
            </w:r>
            <w:proofErr w:type="spellEnd"/>
            <w:r w:rsidRPr="00ED297C">
              <w:rPr>
                <w:rStyle w:val="SubtleEmphasis"/>
                <w:b w:val="0"/>
                <w:bCs w:val="0"/>
              </w:rPr>
              <w:t xml:space="preserve">(). The rows and columns of each assay() represent each CpG and sample, respectively. Dimensionality reduction data is stored in </w:t>
            </w:r>
            <w:proofErr w:type="spellStart"/>
            <w:r w:rsidRPr="00ED297C">
              <w:rPr>
                <w:rStyle w:val="SubtleEmphasis"/>
                <w:b w:val="0"/>
                <w:bCs w:val="0"/>
              </w:rPr>
              <w:t>reducedDims</w:t>
            </w:r>
            <w:proofErr w:type="spellEnd"/>
            <w:r w:rsidRPr="00ED297C">
              <w:rPr>
                <w:rStyle w:val="SubtleEmphasis"/>
                <w:b w:val="0"/>
                <w:bCs w:val="0"/>
              </w:rPr>
              <w:t xml:space="preserve">(). </w:t>
            </w:r>
          </w:p>
        </w:tc>
      </w:tr>
    </w:tbl>
    <w:p w14:paraId="0E741E9A" w14:textId="77777777" w:rsidR="005D7692" w:rsidRDefault="005D7692" w:rsidP="005D7692">
      <w:pPr>
        <w:jc w:val="both"/>
        <w:rPr>
          <w:b/>
          <w:bCs/>
          <w:lang w:val="en-US"/>
        </w:rPr>
      </w:pPr>
    </w:p>
    <w:p w14:paraId="17C6A52F" w14:textId="77777777" w:rsidR="005D7692" w:rsidRDefault="005D7692" w:rsidP="005D7692">
      <w:pPr>
        <w:jc w:val="both"/>
        <w:rPr>
          <w:lang w:val="en-US"/>
        </w:rPr>
      </w:pPr>
      <w:r>
        <w:rPr>
          <w:b/>
          <w:bCs/>
          <w:lang w:val="en-US"/>
        </w:rPr>
        <w:t xml:space="preserve">Collapsing: </w:t>
      </w:r>
      <w:r>
        <w:rPr>
          <w:lang w:val="en-US"/>
        </w:rPr>
        <w:t>S</w:t>
      </w:r>
      <w:r w:rsidRPr="00486AAE">
        <w:rPr>
          <w:lang w:val="en-US"/>
        </w:rPr>
        <w:t>amples can be collapsed</w:t>
      </w:r>
      <w:r>
        <w:rPr>
          <w:lang w:val="en-US"/>
        </w:rPr>
        <w:t xml:space="preserve"> via a specified </w:t>
      </w:r>
      <w:proofErr w:type="spellStart"/>
      <w:r w:rsidRPr="000453FA">
        <w:rPr>
          <w:i/>
          <w:iCs/>
          <w:lang w:val="en-US"/>
        </w:rPr>
        <w:t>colData</w:t>
      </w:r>
      <w:proofErr w:type="spellEnd"/>
      <w:r w:rsidRPr="000453FA">
        <w:rPr>
          <w:i/>
          <w:iCs/>
          <w:lang w:val="en-US"/>
        </w:rPr>
        <w:t>()</w:t>
      </w:r>
      <w:r>
        <w:rPr>
          <w:lang w:val="en-US"/>
        </w:rPr>
        <w:t xml:space="preserve"> column. Typically, this column would be given by the user during </w:t>
      </w:r>
      <w:proofErr w:type="spellStart"/>
      <w:r w:rsidRPr="001A72C8">
        <w:rPr>
          <w:i/>
          <w:iCs/>
          <w:lang w:val="en-US"/>
        </w:rPr>
        <w:t>read_beds</w:t>
      </w:r>
      <w:proofErr w:type="spellEnd"/>
      <w:r w:rsidRPr="001A72C8">
        <w:rPr>
          <w:i/>
          <w:iCs/>
          <w:lang w:val="en-US"/>
        </w:rPr>
        <w:t>()</w:t>
      </w:r>
      <w:r>
        <w:rPr>
          <w:lang w:val="en-US"/>
        </w:rPr>
        <w:t xml:space="preserve"> from some type of external sorting (e.g., from a cell identification assay) or after clustering (see below). Like binning, mean or sum is used by default for calculations, but an arbitrary function can also be used. As well, </w:t>
      </w:r>
      <w:proofErr w:type="spellStart"/>
      <w:r w:rsidRPr="00395819">
        <w:rPr>
          <w:i/>
          <w:iCs/>
          <w:lang w:val="en-US"/>
        </w:rPr>
        <w:t>colData</w:t>
      </w:r>
      <w:proofErr w:type="spellEnd"/>
      <w:r w:rsidRPr="00395819">
        <w:rPr>
          <w:i/>
          <w:iCs/>
          <w:lang w:val="en-US"/>
        </w:rPr>
        <w:t>()</w:t>
      </w:r>
      <w:r>
        <w:rPr>
          <w:lang w:val="en-US"/>
        </w:rPr>
        <w:t xml:space="preserve"> can capture the names of samples in each collapsed group.</w:t>
      </w:r>
    </w:p>
    <w:p w14:paraId="3ABBA822" w14:textId="314C9C7D" w:rsidR="005D7692" w:rsidRDefault="005D7692" w:rsidP="005D7692">
      <w:pPr>
        <w:jc w:val="both"/>
        <w:rPr>
          <w:lang w:val="en-US"/>
        </w:rPr>
      </w:pPr>
      <w:r w:rsidRPr="005A46F4">
        <w:rPr>
          <w:b/>
          <w:bCs/>
          <w:lang w:val="en-US"/>
        </w:rPr>
        <w:t>Imputation:</w:t>
      </w:r>
      <w:r>
        <w:rPr>
          <w:lang w:val="en-US"/>
        </w:rPr>
        <w:t xml:space="preserve"> Due to the sparsity of single cell data, imputation is typically used to fill the gaps after binning or collapsing. This package contains three methods of imputation: k-nearest-neighbor (</w:t>
      </w:r>
      <w:proofErr w:type="spellStart"/>
      <w:r>
        <w:rPr>
          <w:lang w:val="en-US"/>
        </w:rPr>
        <w:t>kNN</w:t>
      </w:r>
      <w:proofErr w:type="spellEnd"/>
      <w:r>
        <w:rPr>
          <w:lang w:val="en-US"/>
        </w:rPr>
        <w:t xml:space="preserve">; via </w:t>
      </w:r>
      <w:r w:rsidRPr="008D2C3F">
        <w:rPr>
          <w:i/>
          <w:iCs/>
          <w:lang w:val="en-US"/>
        </w:rPr>
        <w:t>impute</w:t>
      </w:r>
      <w:r>
        <w:rPr>
          <w:lang w:val="en-US"/>
        </w:rPr>
        <w:fldChar w:fldCharType="begin"/>
      </w:r>
      <w:r w:rsidR="000A7502">
        <w:rPr>
          <w:lang w:val="en-US"/>
        </w:rPr>
        <w:instrText xml:space="preserve"> ADDIN ZOTERO_ITEM CSL_CITATION {"citationID":"izwOmWor","properties":{"formattedCitation":"\\super 95\\nosupersub{}","plainCitation":"95","noteIndex":0},"citationItems":[{"id":890,"uris":["http://zotero.org/users/local/oxMpWYo5/items/GI5B8U9Y"],"uri":["http://zotero.org/users/local/oxMpWYo5/items/GI5B8U9Y"],"itemData":{"id":890,"type":"book","abstract":"Imputation for microarray data (currently KNN only)","note":"DOI: 10.18129/B9.bioc.impute","publisher":"Bioconductor version: Release (3.14)","source":"Bioconductor","title":"impute: impute: Imputation for microarray data","title-short":"impute","URL":"https://bioconductor.org/packages/impute/","version":"1.68.0","author":[{"family":"Hastie","given":"Trevor"},{"family":"Tibshirani","given":"Robert"},{"family":"Narasimhan","given":"Balasubramanian"},{"family":"Chu","given":"Gilbert"}],"accessed":{"date-parts":[["2021",11,3]]},"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5</w:t>
      </w:r>
      <w:r>
        <w:rPr>
          <w:lang w:val="en-US"/>
        </w:rPr>
        <w:fldChar w:fldCharType="end"/>
      </w:r>
      <w:r>
        <w:rPr>
          <w:lang w:val="en-US"/>
        </w:rPr>
        <w:t>), iterative principal component analysis (</w:t>
      </w:r>
      <w:proofErr w:type="spellStart"/>
      <w:r>
        <w:rPr>
          <w:lang w:val="en-US"/>
        </w:rPr>
        <w:t>iPCA</w:t>
      </w:r>
      <w:proofErr w:type="spellEnd"/>
      <w:r>
        <w:rPr>
          <w:lang w:val="en-US"/>
        </w:rPr>
        <w:t xml:space="preserve">; via </w:t>
      </w:r>
      <w:proofErr w:type="spellStart"/>
      <w:r w:rsidRPr="008D2C3F">
        <w:rPr>
          <w:i/>
          <w:iCs/>
          <w:lang w:val="en-US"/>
        </w:rPr>
        <w:t>missMDA</w:t>
      </w:r>
      <w:proofErr w:type="spellEnd"/>
      <w:r>
        <w:rPr>
          <w:lang w:val="en-US"/>
        </w:rPr>
        <w:fldChar w:fldCharType="begin"/>
      </w:r>
      <w:r w:rsidR="000A7502">
        <w:rPr>
          <w:lang w:val="en-US"/>
        </w:rPr>
        <w:instrText xml:space="preserve"> ADDIN ZOTERO_ITEM CSL_CITATION {"citationID":"Dh4rNbIj","properties":{"formattedCitation":"\\super 96\\nosupersub{}","plainCitation":"96","noteIndex":0},"citationItems":[{"id":891,"uris":["http://zotero.org/users/local/oxMpWYo5/items/AQD3F78D"],"uri":["http://zotero.org/users/local/oxMpWYo5/items/AQD3F78D"],"itemData":{"id":891,"type":"book","abstract":"Imputation of incomplete continuous or categorical datasets; Missing values are imputed with a principal component analysis (PCA), a multiple correspondence analysis (MCA) model or a multiple factor analysis (MFA) model; Perform multiple imputation with and in PCA or MCA.","source":"R-Packages","title":"missMDA: Handling Missing Values with Multivariate Data Analysis","title-short":"missMDA","URL":"https://CRAN.R-project.org/package=missMDA","version":"1.18","author":[{"family":"Husson","given":"Francois"},{"family":"Josse","given":"Julie"}],"accessed":{"date-parts":[["2021",11,3]]},"issued":{"date-parts":[["2020",12,1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6</w:t>
      </w:r>
      <w:r>
        <w:rPr>
          <w:lang w:val="en-US"/>
        </w:rPr>
        <w:fldChar w:fldCharType="end"/>
      </w:r>
      <w:r>
        <w:rPr>
          <w:lang w:val="en-US"/>
        </w:rPr>
        <w:t xml:space="preserve">), and random forest (RF; via </w:t>
      </w:r>
      <w:proofErr w:type="spellStart"/>
      <w:r w:rsidRPr="008D2C3F">
        <w:rPr>
          <w:i/>
          <w:iCs/>
          <w:lang w:val="en-US"/>
        </w:rPr>
        <w:t>missForest</w:t>
      </w:r>
      <w:proofErr w:type="spellEnd"/>
      <w:r>
        <w:rPr>
          <w:lang w:val="en-US"/>
        </w:rPr>
        <w:fldChar w:fldCharType="begin"/>
      </w:r>
      <w:r w:rsidR="000A7502">
        <w:rPr>
          <w:lang w:val="en-US"/>
        </w:rPr>
        <w:instrText xml:space="preserve"> ADDIN ZOTERO_ITEM CSL_CITATION {"citationID":"4KGxZ8ZI","properties":{"formattedCitation":"\\super 97\\nosupersub{}","plainCitation":"97","noteIndex":0},"citationItems":[{"id":892,"uris":["http://zotero.org/users/local/oxMpWYo5/items/I788EX55"],"uri":["http://zotero.org/users/local/oxMpWYo5/items/I788EX55"],"itemData":{"id":892,"type":"book","abstract":"The function 'missForest' in this package is used to impute missing values particularly in the case of mixed-type data. It uses a random forest trained on the observed values of a data matrix to predict the missing values. It can be used to impute continuous and/or categorical data including complex interactions and non-linear relations. It yields an out-of-bag (OOB) imputation error estimate without the need of a test set or elaborate cross-validation. It can be run in parallel to save computation time.","source":"R-Packages","title":"missForest: Nonparametric Missing Value Imputation using Random Forest","title-short":"missForest","URL":"https://CRAN.R-project.org/package=missForest","version":"1.4","author":[{"family":"Stekhoven","given":"Daniel J."}],"accessed":{"date-parts":[["2021",11,3]]},"issued":{"date-parts":[["2013",12,3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7</w:t>
      </w:r>
      <w:r>
        <w:rPr>
          <w:lang w:val="en-US"/>
        </w:rPr>
        <w:fldChar w:fldCharType="end"/>
      </w:r>
      <w:r>
        <w:rPr>
          <w:lang w:val="en-US"/>
        </w:rPr>
        <w:t>). Other imputation functions can be used as well via an arbitrary input function. Imputation can be performed either by whole genome or by regions, but this should be done with the assumption of quasi-independence of those regions.</w:t>
      </w:r>
    </w:p>
    <w:p w14:paraId="4C2DF2B3" w14:textId="33447055" w:rsidR="005D7692" w:rsidRDefault="005D7692" w:rsidP="005D7692">
      <w:pPr>
        <w:jc w:val="both"/>
        <w:rPr>
          <w:lang w:val="en-US"/>
        </w:rPr>
      </w:pPr>
      <w:r w:rsidRPr="003267B8">
        <w:rPr>
          <w:b/>
          <w:bCs/>
          <w:lang w:val="en-US"/>
        </w:rPr>
        <w:t>Clustering:</w:t>
      </w:r>
      <w:r>
        <w:rPr>
          <w:lang w:val="en-US"/>
        </w:rPr>
        <w:t xml:space="preserve"> Before clustering, multiple distance metrics are available to create the distance matrix: E</w:t>
      </w:r>
      <w:r w:rsidRPr="00080E54">
        <w:rPr>
          <w:lang w:val="en-US"/>
        </w:rPr>
        <w:t xml:space="preserve">uclidean, </w:t>
      </w:r>
      <w:r>
        <w:rPr>
          <w:lang w:val="en-US"/>
        </w:rPr>
        <w:t>M</w:t>
      </w:r>
      <w:r w:rsidRPr="00080E54">
        <w:rPr>
          <w:lang w:val="en-US"/>
        </w:rPr>
        <w:t xml:space="preserve">anhattan, </w:t>
      </w:r>
      <w:r>
        <w:rPr>
          <w:lang w:val="en-US"/>
        </w:rPr>
        <w:t>C</w:t>
      </w:r>
      <w:r w:rsidRPr="00080E54">
        <w:rPr>
          <w:lang w:val="en-US"/>
        </w:rPr>
        <w:t xml:space="preserve">anberra, binary, </w:t>
      </w:r>
      <w:r>
        <w:rPr>
          <w:lang w:val="en-US"/>
        </w:rPr>
        <w:t xml:space="preserve">and </w:t>
      </w:r>
      <w:proofErr w:type="spellStart"/>
      <w:r>
        <w:rPr>
          <w:lang w:val="en-US"/>
        </w:rPr>
        <w:t>M</w:t>
      </w:r>
      <w:r w:rsidRPr="00080E54">
        <w:rPr>
          <w:lang w:val="en-US"/>
        </w:rPr>
        <w:t>inkowski</w:t>
      </w:r>
      <w:proofErr w:type="spellEnd"/>
      <w:r>
        <w:rPr>
          <w:lang w:val="en-US"/>
        </w:rPr>
        <w:t xml:space="preserve"> (via base R), as well as </w:t>
      </w:r>
      <w:r w:rsidRPr="00080E54">
        <w:rPr>
          <w:lang w:val="en-US"/>
        </w:rPr>
        <w:t xml:space="preserve">Pearson, </w:t>
      </w:r>
      <w:r>
        <w:rPr>
          <w:lang w:val="en-US"/>
        </w:rPr>
        <w:t>S</w:t>
      </w:r>
      <w:r w:rsidRPr="00080E54">
        <w:rPr>
          <w:lang w:val="en-US"/>
        </w:rPr>
        <w:t xml:space="preserve">pearman, </w:t>
      </w:r>
      <w:r>
        <w:rPr>
          <w:lang w:val="en-US"/>
        </w:rPr>
        <w:t>and K</w:t>
      </w:r>
      <w:r w:rsidRPr="00080E54">
        <w:rPr>
          <w:lang w:val="en-US"/>
        </w:rPr>
        <w:t>endall</w:t>
      </w:r>
      <w:r>
        <w:rPr>
          <w:lang w:val="en-US"/>
        </w:rPr>
        <w:t xml:space="preserve"> (via </w:t>
      </w:r>
      <w:proofErr w:type="spellStart"/>
      <w:r w:rsidRPr="008D2C3F">
        <w:rPr>
          <w:i/>
          <w:iCs/>
          <w:lang w:val="en-US"/>
        </w:rPr>
        <w:t>biodist</w:t>
      </w:r>
      <w:proofErr w:type="spellEnd"/>
      <w:r>
        <w:rPr>
          <w:lang w:val="en-US"/>
        </w:rPr>
        <w:fldChar w:fldCharType="begin"/>
      </w:r>
      <w:r w:rsidR="000A7502">
        <w:rPr>
          <w:lang w:val="en-US"/>
        </w:rPr>
        <w:instrText xml:space="preserve"> ADDIN ZOTERO_ITEM CSL_CITATION {"citationID":"TTfKva7a","properties":{"formattedCitation":"\\super 98\\nosupersub{}","plainCitation":"98","noteIndex":0},"citationItems":[{"id":896,"uris":["http://zotero.org/users/local/oxMpWYo5/items/SPDS8523"],"uri":["http://zotero.org/users/local/oxMpWYo5/items/SPDS8523"],"itemData":{"id":896,"type":"book","abstract":"A collection of software tools for calculating distance measures.","note":"DOI: 10.18129/B9.bioc.bioDist","publisher":"Bioconductor version: Release (3.14)","source":"Bioconductor","title":"bioDist: Different distance measures","title-short":"bioDist","URL":"https://bioconductor.org/packages/bioDist/","version":"1.66.0","author":[{"family":"Ding","given":"B."},{"family":"Gentleman","given":"R."},{"family":"Carey","given":"Vincent"}],"accessed":{"date-parts":[["2021",11,3]]},"issued":{"date-parts":[["2021"]]}}}],"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8</w:t>
      </w:r>
      <w:r>
        <w:rPr>
          <w:lang w:val="en-US"/>
        </w:rPr>
        <w:fldChar w:fldCharType="end"/>
      </w:r>
      <w:r>
        <w:rPr>
          <w:lang w:val="en-US"/>
        </w:rPr>
        <w:t xml:space="preserve">). Using this metric, clusters can be generated via hierarchy or partitions (via base R), as well as model-based clustering (via </w:t>
      </w:r>
      <w:proofErr w:type="spellStart"/>
      <w:r w:rsidRPr="00875771">
        <w:rPr>
          <w:i/>
          <w:iCs/>
          <w:lang w:val="en-US"/>
        </w:rPr>
        <w:t>mclust</w:t>
      </w:r>
      <w:proofErr w:type="spellEnd"/>
      <w:r>
        <w:rPr>
          <w:lang w:val="en-US"/>
        </w:rPr>
        <w:fldChar w:fldCharType="begin"/>
      </w:r>
      <w:r w:rsidR="000A7502">
        <w:rPr>
          <w:lang w:val="en-US"/>
        </w:rPr>
        <w:instrText xml:space="preserve"> ADDIN ZOTERO_ITEM CSL_CITATION {"citationID":"UzNEG1hm","properties":{"formattedCitation":"\\super 99\\nosupersub{}","plainCitation":"99","noteIndex":0},"citationItems":[{"id":897,"uris":["http://zotero.org/users/local/oxMpWYo5/items/5TH6NYUV"],"uri":["http://zotero.org/users/local/oxMpWYo5/items/5TH6NYUV"],"itemData":{"id":897,"type":"book","abstract":"Gaussian finite mixture models fitted via EM algorithm for model-based clustering, classification, and density estimation, including Bayesian regularization, dimension reduction for visualisation, and resampling-based inference.","source":"R-Packages","title":"mclust: Gaussian Mixture Modelling for Model-Based Clustering, Classification, and Density Estimation","title-short":"mclust","URL":"https://CRAN.R-project.org/package=mclust","version":"5.4.7","author":[{"family":"Fraley","given":"Chris"},{"family":"Raftery","given":"Adrian E."},{"family":"Scrucca","given":"Luca"},{"family":"Murphy","given":"Thomas Brendan"},{"family":"Fop","given":"Michael"}],"accessed":{"date-parts":[["2021",11,3]]},"issued":{"date-parts":[["2020",11,20]]}}}],"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99</w:t>
      </w:r>
      <w:r>
        <w:rPr>
          <w:lang w:val="en-US"/>
        </w:rPr>
        <w:fldChar w:fldCharType="end"/>
      </w:r>
      <w:r>
        <w:rPr>
          <w:lang w:val="en-US"/>
        </w:rPr>
        <w:t>). Other clustering algorithms and distance metrics can be used via arbitrary function.</w:t>
      </w:r>
    </w:p>
    <w:p w14:paraId="19C48868" w14:textId="7B85336D" w:rsidR="005D7692" w:rsidRDefault="005D7692" w:rsidP="005D7692">
      <w:pPr>
        <w:jc w:val="both"/>
        <w:rPr>
          <w:lang w:val="en-US"/>
        </w:rPr>
      </w:pPr>
      <w:r w:rsidRPr="00A201F4">
        <w:rPr>
          <w:b/>
          <w:bCs/>
          <w:lang w:val="en-US"/>
        </w:rPr>
        <w:t>Dimensionality reduction:</w:t>
      </w:r>
      <w:r>
        <w:rPr>
          <w:lang w:val="en-US"/>
        </w:rPr>
        <w:t xml:space="preserve"> For plotting and clustering visualization, dimensionality must be reduced. Using the </w:t>
      </w:r>
      <w:proofErr w:type="spellStart"/>
      <w:r w:rsidRPr="00D37CC5">
        <w:rPr>
          <w:i/>
          <w:iCs/>
          <w:lang w:val="en-US"/>
        </w:rPr>
        <w:t>dim_red_scMethrix</w:t>
      </w:r>
      <w:proofErr w:type="spellEnd"/>
      <w:r>
        <w:rPr>
          <w:lang w:val="en-US"/>
        </w:rPr>
        <w:t>() function, reduction can be done by PCA (via base R), u</w:t>
      </w:r>
      <w:r w:rsidRPr="007643D8">
        <w:rPr>
          <w:lang w:val="en-US"/>
        </w:rPr>
        <w:t xml:space="preserve">niform </w:t>
      </w:r>
      <w:r>
        <w:rPr>
          <w:lang w:val="en-US"/>
        </w:rPr>
        <w:t>m</w:t>
      </w:r>
      <w:r w:rsidRPr="007643D8">
        <w:rPr>
          <w:lang w:val="en-US"/>
        </w:rPr>
        <w:t xml:space="preserve">anifold </w:t>
      </w:r>
      <w:r>
        <w:rPr>
          <w:lang w:val="en-US"/>
        </w:rPr>
        <w:t>a</w:t>
      </w:r>
      <w:r w:rsidRPr="007643D8">
        <w:rPr>
          <w:lang w:val="en-US"/>
        </w:rPr>
        <w:t xml:space="preserve">pproximation and </w:t>
      </w:r>
      <w:r>
        <w:rPr>
          <w:lang w:val="en-US"/>
        </w:rPr>
        <w:t>p</w:t>
      </w:r>
      <w:r w:rsidRPr="007643D8">
        <w:rPr>
          <w:lang w:val="en-US"/>
        </w:rPr>
        <w:t>rojection</w:t>
      </w:r>
      <w:r>
        <w:rPr>
          <w:lang w:val="en-US"/>
        </w:rPr>
        <w:t xml:space="preserve"> (UMAP; via </w:t>
      </w:r>
      <w:proofErr w:type="spellStart"/>
      <w:r w:rsidRPr="007643D8">
        <w:rPr>
          <w:i/>
          <w:iCs/>
          <w:lang w:val="en-US"/>
        </w:rPr>
        <w:t>umap</w:t>
      </w:r>
      <w:proofErr w:type="spellEnd"/>
      <w:r>
        <w:rPr>
          <w:lang w:val="en-US"/>
        </w:rPr>
        <w:fldChar w:fldCharType="begin"/>
      </w:r>
      <w:r w:rsidR="000A7502">
        <w:rPr>
          <w:lang w:val="en-US"/>
        </w:rPr>
        <w:instrText xml:space="preserve"> ADDIN ZOTERO_ITEM CSL_CITATION {"citationID":"YI6e35Su","properties":{"formattedCitation":"\\super 100\\nosupersub{}","plainCitation":"100","noteIndex":0},"citationItems":[{"id":898,"uris":["http://zotero.org/users/local/oxMpWYo5/items/2GIVWPW4"],"uri":["http://zotero.org/users/local/oxMpWYo5/items/2GIVWPW4"],"itemData":{"id":898,"type":"book","abstract":"Uniform manifold approximation and projection is a technique for dimension reduction. The algorithm was described by McInnes and Healy (2018) in &lt;arXiv:1802.03426&gt;. This package provides an interface for two implementations. One is written from scratch, including components for nearest-neighbor search and for embedding. The second implementation is a wrapper for 'python' package 'umap-learn' (requires separate installation, see vignette for more details).","source":"R-Packages","title":"umap: Uniform Manifold Approximation and Projection","title-short":"umap","URL":"https://CRAN.R-project.org/package=umap","version":"0.2.7.0","author":[{"family":"Konopka","given":"Tomasz"}],"accessed":{"date-parts":[["2021",11,3]]},"issued":{"date-parts":[["2020",11,4]]}}}],"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100</w:t>
      </w:r>
      <w:r>
        <w:rPr>
          <w:lang w:val="en-US"/>
        </w:rPr>
        <w:fldChar w:fldCharType="end"/>
      </w:r>
      <w:r>
        <w:rPr>
          <w:lang w:val="en-US"/>
        </w:rPr>
        <w:t>), or t</w:t>
      </w:r>
      <w:r w:rsidRPr="007643D8">
        <w:rPr>
          <w:lang w:val="en-US"/>
        </w:rPr>
        <w:t>-</w:t>
      </w:r>
      <w:r>
        <w:rPr>
          <w:lang w:val="en-US"/>
        </w:rPr>
        <w:t>d</w:t>
      </w:r>
      <w:r w:rsidRPr="007643D8">
        <w:rPr>
          <w:lang w:val="en-US"/>
        </w:rPr>
        <w:t xml:space="preserve">istributed </w:t>
      </w:r>
      <w:r>
        <w:rPr>
          <w:lang w:val="en-US"/>
        </w:rPr>
        <w:t>s</w:t>
      </w:r>
      <w:r w:rsidRPr="007643D8">
        <w:rPr>
          <w:lang w:val="en-US"/>
        </w:rPr>
        <w:t xml:space="preserve">tochastic </w:t>
      </w:r>
      <w:r>
        <w:rPr>
          <w:lang w:val="en-US"/>
        </w:rPr>
        <w:t>n</w:t>
      </w:r>
      <w:r w:rsidRPr="007643D8">
        <w:rPr>
          <w:lang w:val="en-US"/>
        </w:rPr>
        <w:t xml:space="preserve">eighbor </w:t>
      </w:r>
      <w:r>
        <w:rPr>
          <w:lang w:val="en-US"/>
        </w:rPr>
        <w:t>e</w:t>
      </w:r>
      <w:r w:rsidRPr="007643D8">
        <w:rPr>
          <w:lang w:val="en-US"/>
        </w:rPr>
        <w:t>mbedding</w:t>
      </w:r>
      <w:r>
        <w:rPr>
          <w:lang w:val="en-US"/>
        </w:rPr>
        <w:t xml:space="preserve"> (</w:t>
      </w:r>
      <w:proofErr w:type="spellStart"/>
      <w:r>
        <w:rPr>
          <w:lang w:val="en-US"/>
        </w:rPr>
        <w:t>tSNE</w:t>
      </w:r>
      <w:proofErr w:type="spellEnd"/>
      <w:r>
        <w:rPr>
          <w:lang w:val="en-US"/>
        </w:rPr>
        <w:t xml:space="preserve">; via </w:t>
      </w:r>
      <w:proofErr w:type="spellStart"/>
      <w:r w:rsidRPr="007643D8">
        <w:rPr>
          <w:i/>
          <w:iCs/>
          <w:lang w:val="en-US"/>
        </w:rPr>
        <w:t>t</w:t>
      </w:r>
      <w:r>
        <w:rPr>
          <w:i/>
          <w:iCs/>
          <w:lang w:val="en-US"/>
        </w:rPr>
        <w:t>sne</w:t>
      </w:r>
      <w:proofErr w:type="spellEnd"/>
      <w:r>
        <w:rPr>
          <w:lang w:val="en-US"/>
        </w:rPr>
        <w:fldChar w:fldCharType="begin"/>
      </w:r>
      <w:r w:rsidR="000A7502">
        <w:rPr>
          <w:lang w:val="en-US"/>
        </w:rPr>
        <w:instrText xml:space="preserve"> ADDIN ZOTERO_ITEM CSL_CITATION {"citationID":"kD0TgdZx","properties":{"formattedCitation":"\\super 101\\nosupersub{}","plainCitation":"101","noteIndex":0},"citationItems":[{"id":901,"uris":["http://zotero.org/users/local/oxMpWYo5/items/GSLXF7C5"],"uri":["http://zotero.org/users/local/oxMpWYo5/items/GSLXF7C5"],"itemData":{"id":901,"type":"book","abstract":"A \"pure R\" implementation of the t-SNE algorithm.","source":"R-Packages","title":"tsne: T-Distributed Stochastic Neighbor Embedding for R (t-SNE)","title-short":"tsne","URL":"https://CRAN.R-project.org/package=tsne","version":"0.1-3","author":[{"family":"Donaldson","given":"Justin"}],"accessed":{"date-parts":[["2021",11,3]]},"issued":{"date-parts":[["2016",7,15]]}}}],"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101</w:t>
      </w:r>
      <w:r>
        <w:rPr>
          <w:lang w:val="en-US"/>
        </w:rPr>
        <w:fldChar w:fldCharType="end"/>
      </w:r>
      <w:r>
        <w:rPr>
          <w:lang w:val="en-US"/>
        </w:rPr>
        <w:t xml:space="preserve">). The number of CpGs to use can be either by highest variance or randomly chosen. This data is stored in the experiment object for later plotting under </w:t>
      </w:r>
      <w:proofErr w:type="spellStart"/>
      <w:r w:rsidRPr="009E152E">
        <w:rPr>
          <w:i/>
          <w:iCs/>
          <w:lang w:val="en-US"/>
        </w:rPr>
        <w:t>reduced_dims</w:t>
      </w:r>
      <w:proofErr w:type="spellEnd"/>
      <w:r>
        <w:rPr>
          <w:lang w:val="en-US"/>
        </w:rPr>
        <w:t>().</w:t>
      </w:r>
    </w:p>
    <w:p w14:paraId="23B1CD48" w14:textId="77777777" w:rsidR="005D7692" w:rsidRDefault="005D7692" w:rsidP="005D7692">
      <w:pPr>
        <w:jc w:val="both"/>
        <w:rPr>
          <w:lang w:val="en-US"/>
        </w:rPr>
      </w:pPr>
      <w:r w:rsidRPr="0096066E">
        <w:rPr>
          <w:b/>
          <w:bCs/>
          <w:lang w:val="en-US"/>
        </w:rPr>
        <w:lastRenderedPageBreak/>
        <w:t>Transformation:</w:t>
      </w:r>
      <w:r>
        <w:rPr>
          <w:lang w:val="en-US"/>
        </w:rPr>
        <w:t xml:space="preserve">  Further operations to each data point can be done directly on assays. A new assay will be generated via some arbitrary transformation function, such as the included </w:t>
      </w:r>
      <w:r w:rsidRPr="00DD37F9">
        <w:rPr>
          <w:i/>
          <w:iCs/>
          <w:lang w:val="en-US"/>
        </w:rPr>
        <w:t>binarize()</w:t>
      </w:r>
      <w:r>
        <w:rPr>
          <w:lang w:val="en-US"/>
        </w:rPr>
        <w:t xml:space="preserve"> function, and stored in the experiment object. Unneeded assays, excluding the score matrix, can easily be removed from the </w:t>
      </w:r>
      <w:proofErr w:type="spellStart"/>
      <w:r w:rsidRPr="006209A1">
        <w:rPr>
          <w:i/>
          <w:iCs/>
          <w:lang w:val="en-US"/>
        </w:rPr>
        <w:t>scMethrix</w:t>
      </w:r>
      <w:proofErr w:type="spellEnd"/>
      <w:r>
        <w:rPr>
          <w:lang w:val="en-US"/>
        </w:rPr>
        <w:t xml:space="preserve"> object. </w:t>
      </w:r>
    </w:p>
    <w:p w14:paraId="771D1247" w14:textId="68CA348C" w:rsidR="005D7692" w:rsidRDefault="005D7692" w:rsidP="005D7692">
      <w:pPr>
        <w:jc w:val="both"/>
        <w:rPr>
          <w:lang w:val="en-US"/>
        </w:rPr>
      </w:pPr>
      <w:r w:rsidRPr="00E95142">
        <w:rPr>
          <w:b/>
          <w:bCs/>
          <w:lang w:val="en-US"/>
        </w:rPr>
        <w:t>Visualization:</w:t>
      </w:r>
      <w:r>
        <w:rPr>
          <w:lang w:val="en-US"/>
        </w:rPr>
        <w:t xml:space="preserve"> Using </w:t>
      </w:r>
      <w:r w:rsidRPr="00644FD6">
        <w:rPr>
          <w:i/>
          <w:iCs/>
          <w:lang w:val="en-US"/>
        </w:rPr>
        <w:t>ggplot</w:t>
      </w:r>
      <w:r>
        <w:rPr>
          <w:i/>
          <w:iCs/>
          <w:lang w:val="en-US"/>
        </w:rPr>
        <w:t>2</w:t>
      </w:r>
      <w:r>
        <w:rPr>
          <w:i/>
          <w:iCs/>
          <w:lang w:val="en-US"/>
        </w:rPr>
        <w:fldChar w:fldCharType="begin"/>
      </w:r>
      <w:r w:rsidR="000A7502">
        <w:rPr>
          <w:i/>
          <w:iCs/>
          <w:lang w:val="en-US"/>
        </w:rPr>
        <w:instrText xml:space="preserve"> ADDIN ZOTERO_ITEM CSL_CITATION {"citationID":"SFB0W4PX","properties":{"formattedCitation":"\\super 102\\nosupersub{}","plainCitation":"102","noteIndex":0},"citationItems":[{"id":909,"uris":["http://zotero.org/users/local/oxMpWYo5/items/KFYZ2Q6E"],"uri":["http://zotero.org/users/local/oxMpWYo5/items/KFYZ2Q6E"],"itemData":{"id":909,"type":"webpage","title":"CRAN - Package ggplot2","URL":"https://cran.r-project.org/web/packages/ggplot2/index.html","accessed":{"date-parts":[["2021",11,3]]}}}],"schema":"https://github.com/citation-style-language/schema/raw/master/csl-citation.json"} </w:instrText>
      </w:r>
      <w:r>
        <w:rPr>
          <w:i/>
          <w:iCs/>
          <w:lang w:val="en-US"/>
        </w:rPr>
        <w:fldChar w:fldCharType="separate"/>
      </w:r>
      <w:r w:rsidR="000A7502" w:rsidRPr="000A7502">
        <w:rPr>
          <w:rFonts w:ascii="Calibri" w:hAnsi="Calibri" w:cs="Calibri"/>
          <w:szCs w:val="24"/>
          <w:vertAlign w:val="superscript"/>
        </w:rPr>
        <w:t>102</w:t>
      </w:r>
      <w:r>
        <w:rPr>
          <w:i/>
          <w:iCs/>
          <w:lang w:val="en-US"/>
        </w:rPr>
        <w:fldChar w:fldCharType="end"/>
      </w:r>
      <w:r>
        <w:rPr>
          <w:lang w:val="en-US"/>
        </w:rPr>
        <w:t xml:space="preserve">, dataset characteristics can be plotted, including </w:t>
      </w:r>
      <w:r w:rsidRPr="006D1489">
        <w:rPr>
          <w:lang w:val="en-US"/>
        </w:rPr>
        <w:t>β</w:t>
      </w:r>
      <w:r>
        <w:rPr>
          <w:lang w:val="en-US"/>
        </w:rPr>
        <w:t>-value/coverage (</w:t>
      </w:r>
      <w:proofErr w:type="spellStart"/>
      <w:r w:rsidRPr="00644FD6">
        <w:rPr>
          <w:i/>
          <w:iCs/>
          <w:lang w:val="en-US"/>
        </w:rPr>
        <w:t>plot_violin</w:t>
      </w:r>
      <w:proofErr w:type="spellEnd"/>
      <w:r w:rsidRPr="00416378">
        <w:rPr>
          <w:i/>
          <w:iCs/>
          <w:lang w:val="en-US"/>
        </w:rPr>
        <w:t>()</w:t>
      </w:r>
      <w:r>
        <w:rPr>
          <w:lang w:val="en-US"/>
        </w:rPr>
        <w:t xml:space="preserve">, </w:t>
      </w:r>
      <w:proofErr w:type="spellStart"/>
      <w:r w:rsidRPr="00416378">
        <w:rPr>
          <w:i/>
          <w:iCs/>
          <w:lang w:val="en-US"/>
        </w:rPr>
        <w:t>plot_density</w:t>
      </w:r>
      <w:proofErr w:type="spellEnd"/>
      <w:r w:rsidRPr="00416378">
        <w:rPr>
          <w:i/>
          <w:iCs/>
          <w:lang w:val="en-US"/>
        </w:rPr>
        <w:t>()</w:t>
      </w:r>
      <w:r>
        <w:rPr>
          <w:lang w:val="en-US"/>
        </w:rPr>
        <w:t xml:space="preserve">, </w:t>
      </w:r>
      <w:proofErr w:type="spellStart"/>
      <w:r w:rsidRPr="00416378">
        <w:rPr>
          <w:i/>
          <w:iCs/>
          <w:lang w:val="en-US"/>
        </w:rPr>
        <w:t>plot_coverage</w:t>
      </w:r>
      <w:proofErr w:type="spellEnd"/>
      <w:r w:rsidRPr="00416378">
        <w:rPr>
          <w:i/>
          <w:iCs/>
          <w:lang w:val="en-US"/>
        </w:rPr>
        <w:t>()</w:t>
      </w:r>
      <w:r>
        <w:rPr>
          <w:lang w:val="en-US"/>
        </w:rPr>
        <w:t>) and quality control (</w:t>
      </w:r>
      <w:proofErr w:type="spellStart"/>
      <w:r w:rsidRPr="00416378">
        <w:rPr>
          <w:i/>
          <w:iCs/>
          <w:lang w:val="en-US"/>
        </w:rPr>
        <w:t>plot_sparsity</w:t>
      </w:r>
      <w:proofErr w:type="spellEnd"/>
      <w:r w:rsidRPr="00416378">
        <w:rPr>
          <w:i/>
          <w:iCs/>
          <w:lang w:val="en-US"/>
        </w:rPr>
        <w:t>()</w:t>
      </w:r>
      <w:r>
        <w:rPr>
          <w:lang w:val="en-US"/>
        </w:rPr>
        <w:t xml:space="preserve">, </w:t>
      </w:r>
      <w:proofErr w:type="spellStart"/>
      <w:r w:rsidRPr="00416378">
        <w:rPr>
          <w:i/>
          <w:iCs/>
          <w:lang w:val="en-US"/>
        </w:rPr>
        <w:t>plot_stats</w:t>
      </w:r>
      <w:proofErr w:type="spellEnd"/>
      <w:r w:rsidRPr="00416378">
        <w:rPr>
          <w:i/>
          <w:iCs/>
          <w:lang w:val="en-US"/>
        </w:rPr>
        <w:t>()</w:t>
      </w:r>
      <w:r>
        <w:rPr>
          <w:lang w:val="en-US"/>
        </w:rPr>
        <w:t>) as well as dimensionality reduction (</w:t>
      </w:r>
      <w:proofErr w:type="spellStart"/>
      <w:r w:rsidRPr="00416378">
        <w:rPr>
          <w:i/>
          <w:iCs/>
          <w:lang w:val="en-US"/>
        </w:rPr>
        <w:t>plot_dim_red</w:t>
      </w:r>
      <w:proofErr w:type="spellEnd"/>
      <w:r w:rsidRPr="00416378">
        <w:rPr>
          <w:i/>
          <w:iCs/>
          <w:lang w:val="en-US"/>
        </w:rPr>
        <w:t>()</w:t>
      </w:r>
      <w:r w:rsidRPr="00D659C3">
        <w:rPr>
          <w:lang w:val="en-US"/>
        </w:rPr>
        <w:t>)</w:t>
      </w:r>
      <w:r>
        <w:rPr>
          <w:lang w:val="en-US"/>
        </w:rPr>
        <w:t xml:space="preserve">. Shape or color of data points can be specified using </w:t>
      </w:r>
      <w:proofErr w:type="spellStart"/>
      <w:r w:rsidRPr="0034651B">
        <w:rPr>
          <w:i/>
          <w:iCs/>
          <w:lang w:val="en-US"/>
        </w:rPr>
        <w:t>colData</w:t>
      </w:r>
      <w:proofErr w:type="spellEnd"/>
      <w:r w:rsidRPr="0034651B">
        <w:rPr>
          <w:i/>
          <w:iCs/>
          <w:lang w:val="en-US"/>
        </w:rPr>
        <w:t>()</w:t>
      </w:r>
      <w:r>
        <w:rPr>
          <w:lang w:val="en-US"/>
        </w:rPr>
        <w:t xml:space="preserve"> derived from clustering or previous user input.</w:t>
      </w:r>
    </w:p>
    <w:p w14:paraId="315326CE" w14:textId="77777777" w:rsidR="005D7692" w:rsidRDefault="005D7692" w:rsidP="005D7692">
      <w:pPr>
        <w:jc w:val="both"/>
        <w:rPr>
          <w:lang w:val="en-US"/>
        </w:rPr>
      </w:pPr>
    </w:p>
    <w:tbl>
      <w:tblPr>
        <w:tblStyle w:val="TableGrid0"/>
        <w:tblpPr w:leftFromText="187" w:rightFromText="187" w:vertAnchor="text" w:tblpXSpec="center" w:tblpY="1"/>
        <w:tblOverlap w:val="never"/>
        <w:tblW w:w="0" w:type="auto"/>
        <w:tblLook w:val="04A0" w:firstRow="1" w:lastRow="0" w:firstColumn="1" w:lastColumn="0" w:noHBand="0" w:noVBand="1"/>
      </w:tblPr>
      <w:tblGrid>
        <w:gridCol w:w="9350"/>
      </w:tblGrid>
      <w:tr w:rsidR="005D7692" w14:paraId="6AF51774" w14:textId="77777777" w:rsidTr="00E125F1">
        <w:tc>
          <w:tcPr>
            <w:tcW w:w="9350" w:type="dxa"/>
          </w:tcPr>
          <w:p w14:paraId="5E046DCC" w14:textId="77777777" w:rsidR="005D7692" w:rsidRDefault="005D7692" w:rsidP="00E125F1">
            <w:pPr>
              <w:jc w:val="both"/>
              <w:rPr>
                <w:lang w:val="en-US"/>
              </w:rPr>
            </w:pPr>
            <w:r>
              <w:rPr>
                <w:noProof/>
              </w:rPr>
              <w:lastRenderedPageBreak/>
              <w:drawing>
                <wp:anchor distT="0" distB="0" distL="114300" distR="114300" simplePos="0" relativeHeight="251659264" behindDoc="0" locked="0" layoutInCell="1" allowOverlap="1" wp14:anchorId="276B04BA" wp14:editId="4FA12577">
                  <wp:simplePos x="0" y="0"/>
                  <wp:positionH relativeFrom="column">
                    <wp:posOffset>-65405</wp:posOffset>
                  </wp:positionH>
                  <wp:positionV relativeFrom="paragraph">
                    <wp:posOffset>2540</wp:posOffset>
                  </wp:positionV>
                  <wp:extent cx="5943600" cy="7227570"/>
                  <wp:effectExtent l="0" t="0" r="0" b="0"/>
                  <wp:wrapTopAndBottom/>
                  <wp:docPr id="2" name="Picture 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7227570"/>
                          </a:xfrm>
                          <a:prstGeom prst="rect">
                            <a:avLst/>
                          </a:prstGeom>
                          <a:noFill/>
                          <a:ln>
                            <a:noFill/>
                          </a:ln>
                        </pic:spPr>
                      </pic:pic>
                    </a:graphicData>
                  </a:graphic>
                </wp:anchor>
              </w:drawing>
            </w:r>
          </w:p>
        </w:tc>
      </w:tr>
      <w:tr w:rsidR="005D7692" w14:paraId="7FC16E4C" w14:textId="77777777" w:rsidTr="00E125F1">
        <w:tc>
          <w:tcPr>
            <w:tcW w:w="9350" w:type="dxa"/>
          </w:tcPr>
          <w:p w14:paraId="5791B001" w14:textId="77777777" w:rsidR="005D7692" w:rsidRPr="005F30D8" w:rsidRDefault="005D7692" w:rsidP="00E125F1">
            <w:pPr>
              <w:pStyle w:val="Caption"/>
              <w:rPr>
                <w:b/>
                <w:bCs/>
              </w:rPr>
            </w:pPr>
            <w:bookmarkStart w:id="41" w:name="_Ref87451890"/>
            <w:bookmarkStart w:id="42" w:name="_Toc87454342"/>
            <w:r w:rsidRPr="005F30D8">
              <w:rPr>
                <w:b/>
                <w:bCs/>
              </w:rPr>
              <w:t xml:space="preserve">Figure </w:t>
            </w:r>
            <w:r w:rsidRPr="005F30D8">
              <w:rPr>
                <w:b/>
                <w:bCs/>
              </w:rPr>
              <w:fldChar w:fldCharType="begin"/>
            </w:r>
            <w:r w:rsidRPr="005F30D8">
              <w:rPr>
                <w:b/>
                <w:bCs/>
              </w:rPr>
              <w:instrText xml:space="preserve"> SEQ Figure \* ARABIC </w:instrText>
            </w:r>
            <w:r w:rsidRPr="005F30D8">
              <w:rPr>
                <w:b/>
                <w:bCs/>
              </w:rPr>
              <w:fldChar w:fldCharType="separate"/>
            </w:r>
            <w:r w:rsidRPr="005F30D8">
              <w:rPr>
                <w:b/>
                <w:bCs/>
                <w:noProof/>
              </w:rPr>
              <w:t>3</w:t>
            </w:r>
            <w:r w:rsidRPr="005F30D8">
              <w:rPr>
                <w:b/>
                <w:bCs/>
              </w:rPr>
              <w:fldChar w:fldCharType="end"/>
            </w:r>
            <w:bookmarkEnd w:id="41"/>
            <w:r w:rsidRPr="005F30D8">
              <w:rPr>
                <w:b/>
                <w:bCs/>
              </w:rPr>
              <w:t xml:space="preserve">.  Workflow for analyzing single-cell data with </w:t>
            </w:r>
            <w:proofErr w:type="spellStart"/>
            <w:r w:rsidRPr="005F30D8">
              <w:rPr>
                <w:b/>
                <w:bCs/>
              </w:rPr>
              <w:t>scMethrix</w:t>
            </w:r>
            <w:proofErr w:type="spellEnd"/>
            <w:r w:rsidRPr="005F30D8">
              <w:rPr>
                <w:b/>
                <w:bCs/>
              </w:rPr>
              <w:t>.</w:t>
            </w:r>
            <w:bookmarkEnd w:id="42"/>
          </w:p>
          <w:p w14:paraId="0B1A01BD" w14:textId="77777777" w:rsidR="005D7692" w:rsidRDefault="005D7692" w:rsidP="00E125F1">
            <w:pPr>
              <w:keepNext/>
              <w:jc w:val="both"/>
              <w:rPr>
                <w:lang w:val="en-US"/>
              </w:rPr>
            </w:pPr>
          </w:p>
        </w:tc>
      </w:tr>
    </w:tbl>
    <w:p w14:paraId="3AB1541E" w14:textId="77777777" w:rsidR="005D7692" w:rsidRDefault="005D7692" w:rsidP="005D7692">
      <w:pPr>
        <w:rPr>
          <w:lang w:val="en-US"/>
        </w:rPr>
      </w:pPr>
      <w:r>
        <w:rPr>
          <w:lang w:val="en-US"/>
        </w:rPr>
        <w:br w:type="page"/>
      </w:r>
    </w:p>
    <w:p w14:paraId="3FF4DC23" w14:textId="77777777" w:rsidR="005D7692" w:rsidRPr="00850451" w:rsidRDefault="005D7692" w:rsidP="005D7692">
      <w:pPr>
        <w:rPr>
          <w:lang w:val="en-US"/>
        </w:rPr>
      </w:pPr>
    </w:p>
    <w:p w14:paraId="45D2293A" w14:textId="34BBC2EB" w:rsidR="00217AEB" w:rsidRDefault="00217AEB" w:rsidP="00250D03">
      <w:pPr>
        <w:pStyle w:val="Heading3"/>
        <w:rPr>
          <w:lang w:val="en-US"/>
        </w:rPr>
      </w:pPr>
      <w:bookmarkStart w:id="43" w:name="_Toc88049366"/>
      <w:r>
        <w:rPr>
          <w:lang w:val="en-US"/>
        </w:rPr>
        <w:t>Benchmarking</w:t>
      </w:r>
      <w:bookmarkEnd w:id="43"/>
    </w:p>
    <w:p w14:paraId="6139380F" w14:textId="5552F817" w:rsidR="00733EEF" w:rsidRPr="00733EEF" w:rsidRDefault="00E36575" w:rsidP="005206DF">
      <w:pPr>
        <w:jc w:val="both"/>
        <w:rPr>
          <w:lang w:val="en-US"/>
        </w:rPr>
      </w:pPr>
      <w:r>
        <w:rPr>
          <w:lang w:val="en-US"/>
        </w:rPr>
        <w:t xml:space="preserve">Batch processing: </w:t>
      </w:r>
    </w:p>
    <w:p w14:paraId="46C8538B" w14:textId="3127A0A3" w:rsidR="00217AEB" w:rsidRDefault="008543AB" w:rsidP="005206DF">
      <w:pPr>
        <w:jc w:val="both"/>
        <w:rPr>
          <w:lang w:val="en-US"/>
        </w:rPr>
      </w:pPr>
      <w:r w:rsidRPr="00B957EB">
        <w:rPr>
          <w:b/>
          <w:bCs/>
          <w:lang w:val="en-US"/>
        </w:rPr>
        <w:t>Parallelization:</w:t>
      </w:r>
      <w:r>
        <w:rPr>
          <w:lang w:val="en-US"/>
        </w:rPr>
        <w:t xml:space="preserve"> Many of the functions used in </w:t>
      </w:r>
      <w:proofErr w:type="spellStart"/>
      <w:r>
        <w:rPr>
          <w:lang w:val="en-US"/>
        </w:rPr>
        <w:t>scMethrix</w:t>
      </w:r>
      <w:proofErr w:type="spellEnd"/>
      <w:r>
        <w:rPr>
          <w:lang w:val="en-US"/>
        </w:rPr>
        <w:t xml:space="preserve"> can utilize multiple cores. </w:t>
      </w:r>
      <w:r w:rsidR="00441578">
        <w:rPr>
          <w:lang w:val="en-US"/>
        </w:rPr>
        <w:t xml:space="preserve">This can provide a substantial increase in performance at the cost of memory usage. </w:t>
      </w:r>
      <w:r w:rsidR="00672D0C">
        <w:rPr>
          <w:lang w:val="en-US"/>
        </w:rPr>
        <w:t xml:space="preserve">Through the </w:t>
      </w:r>
      <w:r w:rsidR="00672D0C" w:rsidRPr="00672D0C">
        <w:rPr>
          <w:i/>
          <w:iCs/>
          <w:lang w:val="en-US"/>
        </w:rPr>
        <w:t>parallel</w:t>
      </w:r>
      <w:r w:rsidR="00672D0C">
        <w:rPr>
          <w:lang w:val="en-US"/>
        </w:rPr>
        <w:t xml:space="preserve"> </w:t>
      </w:r>
      <w:r w:rsidR="00173516">
        <w:rPr>
          <w:lang w:val="en-US"/>
        </w:rPr>
        <w:t xml:space="preserve">and </w:t>
      </w:r>
      <w:proofErr w:type="spellStart"/>
      <w:r w:rsidR="00173516" w:rsidRPr="00173516">
        <w:rPr>
          <w:i/>
          <w:iCs/>
          <w:lang w:val="en-US"/>
        </w:rPr>
        <w:t>doParallel</w:t>
      </w:r>
      <w:proofErr w:type="spellEnd"/>
      <w:r w:rsidR="00173516">
        <w:rPr>
          <w:lang w:val="en-US"/>
        </w:rPr>
        <w:t xml:space="preserve"> </w:t>
      </w:r>
      <w:r w:rsidR="00672D0C">
        <w:rPr>
          <w:lang w:val="en-US"/>
        </w:rPr>
        <w:t>R package</w:t>
      </w:r>
      <w:r w:rsidR="00173516">
        <w:rPr>
          <w:lang w:val="en-US"/>
        </w:rPr>
        <w:t>s</w:t>
      </w:r>
      <w:r w:rsidR="0045131A">
        <w:rPr>
          <w:lang w:val="en-US"/>
        </w:rPr>
        <w:fldChar w:fldCharType="begin"/>
      </w:r>
      <w:r w:rsidR="000A7502">
        <w:rPr>
          <w:lang w:val="en-US"/>
        </w:rPr>
        <w:instrText xml:space="preserve"> ADDIN ZOTERO_ITEM CSL_CITATION {"citationID":"R28zoFLA","properties":{"formattedCitation":"\\super 103,104\\nosupersub{}","plainCitation":"103,104","noteIndex":0},"citationItems":[{"id":956,"uris":["http://zotero.org/users/local/oxMpWYo5/items/VEHSZ3E3"],"uri":["http://zotero.org/users/local/oxMpWYo5/items/VEHSZ3E3"],"itemData":{"id":956,"type":"article-journal","note":"publisher: Vienna, Austria","title":"R: A language and environment for statistical computing","author":[{"family":"Team","given":"R Core"},{"literal":"others"}],"issued":{"date-parts":[["2013"]]}}},{"id":957,"uris":["http://zotero.org/users/local/oxMpWYo5/items/TMJP82HJ"],"uri":["http://zotero.org/users/local/oxMpWYo5/items/TMJP82HJ"],"itemData":{"id":957,"type":"book","abstract":"Provides a parallel backend for the %dopar% function using the parallel package.","source":"R-Packages","title":"doParallel: Foreach Parallel Adaptor for the 'parallel' Package","title-short":"doParallel","URL":"https://CRAN.R-project.org/package=doParallel","version":"1.0.16","author":[{"family":"Wallig","given":"Michelle"},{"family":"Corporation","given":"Microsoft"},{"family":"Weston","given":"Steve"},{"family":"Tenenbaum","given":"Dan"}],"accessed":{"date-parts":[["2021",11,7]]},"issued":{"date-parts":[["2020",10,16]]}}}],"schema":"https://github.com/citation-style-language/schema/raw/master/csl-citation.json"} </w:instrText>
      </w:r>
      <w:r w:rsidR="0045131A">
        <w:rPr>
          <w:lang w:val="en-US"/>
        </w:rPr>
        <w:fldChar w:fldCharType="separate"/>
      </w:r>
      <w:r w:rsidR="000A7502" w:rsidRPr="000A7502">
        <w:rPr>
          <w:rFonts w:ascii="Calibri" w:hAnsi="Calibri" w:cs="Calibri"/>
          <w:szCs w:val="24"/>
          <w:vertAlign w:val="superscript"/>
        </w:rPr>
        <w:t>103,104</w:t>
      </w:r>
      <w:r w:rsidR="0045131A">
        <w:rPr>
          <w:lang w:val="en-US"/>
        </w:rPr>
        <w:fldChar w:fldCharType="end"/>
      </w:r>
      <w:r w:rsidR="0045131A">
        <w:rPr>
          <w:lang w:val="en-US"/>
        </w:rPr>
        <w:t>, both Windows and Unix-based systems are supported.</w:t>
      </w:r>
      <w:r w:rsidR="00093F2B">
        <w:rPr>
          <w:lang w:val="en-US"/>
        </w:rPr>
        <w:t xml:space="preserve"> See for runtimes on </w:t>
      </w:r>
      <w:r w:rsidR="00093F2B">
        <w:rPr>
          <w:lang w:val="en-US"/>
        </w:rPr>
        <w:fldChar w:fldCharType="begin"/>
      </w:r>
      <w:r w:rsidR="00093F2B">
        <w:rPr>
          <w:lang w:val="en-US"/>
        </w:rPr>
        <w:instrText xml:space="preserve"> REF _Ref87291392 \h  \* MERGEFORMAT </w:instrText>
      </w:r>
      <w:r w:rsidR="00093F2B">
        <w:rPr>
          <w:lang w:val="en-US"/>
        </w:rPr>
      </w:r>
      <w:r w:rsidR="00093F2B">
        <w:rPr>
          <w:lang w:val="en-US"/>
        </w:rPr>
        <w:fldChar w:fldCharType="separate"/>
      </w:r>
      <w:r w:rsidR="00093F2B" w:rsidRPr="004A2776">
        <w:rPr>
          <w:rStyle w:val="SubtitleChar"/>
        </w:rPr>
        <w:t>Supplemental Method 1</w:t>
      </w:r>
      <w:r w:rsidR="00093F2B">
        <w:rPr>
          <w:lang w:val="en-US"/>
        </w:rPr>
        <w:fldChar w:fldCharType="end"/>
      </w:r>
      <w:r w:rsidR="00093F2B">
        <w:rPr>
          <w:lang w:val="en-US"/>
        </w:rPr>
        <w:t>.</w:t>
      </w:r>
    </w:p>
    <w:p w14:paraId="2BDD08B0" w14:textId="77777777" w:rsidR="00CF17E9" w:rsidRPr="00217AEB" w:rsidRDefault="00CF17E9" w:rsidP="005206DF">
      <w:pPr>
        <w:jc w:val="both"/>
        <w:rPr>
          <w:lang w:val="en-US"/>
        </w:rPr>
      </w:pPr>
    </w:p>
    <w:p w14:paraId="50E104A0" w14:textId="0617459B" w:rsidR="005215F8" w:rsidRDefault="005F62EB" w:rsidP="005206DF">
      <w:pPr>
        <w:pStyle w:val="Heading2"/>
        <w:jc w:val="both"/>
        <w:rPr>
          <w:lang w:val="en-US"/>
        </w:rPr>
      </w:pPr>
      <w:bookmarkStart w:id="44" w:name="_Data_collection"/>
      <w:bookmarkStart w:id="45" w:name="_Toc88049367"/>
      <w:bookmarkEnd w:id="44"/>
      <w:r>
        <w:rPr>
          <w:lang w:val="en-US"/>
        </w:rPr>
        <w:t>Data collection</w:t>
      </w:r>
      <w:bookmarkEnd w:id="45"/>
    </w:p>
    <w:p w14:paraId="3DE5269C" w14:textId="2804BD64" w:rsidR="00906CB7" w:rsidRPr="00906CB7" w:rsidRDefault="00906CB7" w:rsidP="00906CB7">
      <w:pPr>
        <w:pStyle w:val="Heading3"/>
        <w:rPr>
          <w:lang w:val="en-US"/>
        </w:rPr>
      </w:pPr>
      <w:bookmarkStart w:id="46" w:name="_Toc88049368"/>
      <w:r>
        <w:rPr>
          <w:lang w:val="en-US"/>
        </w:rPr>
        <w:t>Raw data</w:t>
      </w:r>
      <w:bookmarkEnd w:id="46"/>
    </w:p>
    <w:p w14:paraId="11FC568A" w14:textId="3CAD5926" w:rsidR="00D639BA" w:rsidRDefault="00C94E37" w:rsidP="005206DF">
      <w:pPr>
        <w:jc w:val="both"/>
        <w:rPr>
          <w:lang w:val="en-US"/>
        </w:rPr>
      </w:pPr>
      <w:r w:rsidRPr="00C94E37">
        <w:rPr>
          <w:b/>
          <w:bCs/>
          <w:lang w:val="en-US"/>
        </w:rPr>
        <w:t>Methylation</w:t>
      </w:r>
      <w:r>
        <w:rPr>
          <w:b/>
          <w:bCs/>
          <w:lang w:val="en-US"/>
        </w:rPr>
        <w:t xml:space="preserve">: </w:t>
      </w:r>
      <w:r w:rsidR="00B954E7">
        <w:rPr>
          <w:b/>
          <w:bCs/>
          <w:lang w:val="en-US"/>
        </w:rPr>
        <w:t xml:space="preserve"> </w:t>
      </w:r>
      <w:r w:rsidR="00D639BA">
        <w:rPr>
          <w:lang w:val="en-US"/>
        </w:rPr>
        <w:t>Raw data files were obtained from</w:t>
      </w:r>
      <w:r w:rsidR="000050FE">
        <w:rPr>
          <w:lang w:val="en-US"/>
        </w:rPr>
        <w:t xml:space="preserve"> the Gene Expression Omnibus</w:t>
      </w:r>
      <w:r w:rsidR="00D639BA">
        <w:rPr>
          <w:lang w:val="en-US"/>
        </w:rPr>
        <w:t xml:space="preserve"> </w:t>
      </w:r>
      <w:r w:rsidR="000050FE">
        <w:rPr>
          <w:lang w:val="en-US"/>
        </w:rPr>
        <w:t>(GEO). Datasets contained glioma-related cell types,</w:t>
      </w:r>
      <w:r w:rsidR="00D639BA">
        <w:rPr>
          <w:lang w:val="en-US"/>
        </w:rPr>
        <w:t xml:space="preserve"> including </w:t>
      </w:r>
      <w:r w:rsidR="00D639BA" w:rsidRPr="00A8410B">
        <w:rPr>
          <w:lang w:val="en-US"/>
        </w:rPr>
        <w:t>monocyt</w:t>
      </w:r>
      <w:r w:rsidR="00D639BA">
        <w:rPr>
          <w:lang w:val="en-US"/>
        </w:rPr>
        <w:t>e</w:t>
      </w:r>
      <w:r w:rsidR="00D639BA" w:rsidRPr="00A8410B">
        <w:rPr>
          <w:lang w:val="en-US"/>
        </w:rPr>
        <w:t xml:space="preserve">, neutrophil, </w:t>
      </w:r>
      <w:r w:rsidR="00D639BA">
        <w:rPr>
          <w:lang w:val="en-US"/>
        </w:rPr>
        <w:t>natural killer (</w:t>
      </w:r>
      <w:r w:rsidR="00D639BA" w:rsidRPr="00A8410B">
        <w:rPr>
          <w:lang w:val="en-US"/>
        </w:rPr>
        <w:t>NK</w:t>
      </w:r>
      <w:r w:rsidR="00D639BA">
        <w:rPr>
          <w:lang w:val="en-US"/>
        </w:rPr>
        <w:t>)</w:t>
      </w:r>
      <w:r w:rsidR="00D639BA" w:rsidRPr="00A8410B">
        <w:rPr>
          <w:lang w:val="en-US"/>
        </w:rPr>
        <w:t xml:space="preserve"> cells, eosinophils</w:t>
      </w:r>
      <w:r w:rsidR="00D639BA">
        <w:rPr>
          <w:lang w:val="en-US"/>
        </w:rPr>
        <w:t xml:space="preserve"> </w:t>
      </w:r>
      <w:r w:rsidR="00D639BA" w:rsidRPr="00A8410B">
        <w:rPr>
          <w:lang w:val="en-US"/>
        </w:rPr>
        <w:t>(GSE35069</w:t>
      </w:r>
      <w:r w:rsidR="00D940D2">
        <w:rPr>
          <w:lang w:val="en-US"/>
        </w:rPr>
        <w:fldChar w:fldCharType="begin"/>
      </w:r>
      <w:r w:rsidR="000A7502">
        <w:rPr>
          <w:lang w:val="en-US"/>
        </w:rPr>
        <w:instrText xml:space="preserve"> ADDIN ZOTERO_ITEM CSL_CITATION {"citationID":"GDGuHJmX","properties":{"formattedCitation":"\\super 105\\nosupersub{}","plainCitation":"105","noteIndex":0},"citationItems":[{"id":986,"uris":["http://zotero.org/users/local/oxMpWYo5/items/9EKA7Y23"],"uri":["http://zotero.org/users/local/oxMpWYo5/items/9EKA7Y23"],"itemData":{"id":986,"type":"article-journal","abstract":"Methylation of cytosines at CpG sites is a common epigenetic DNA modification that can be measured by a large number of methods, now even in a genome-wide manner for hundreds of thousands of sites. The application of DNA methylation analysis is becoming widely popular in complex disorders, for example, to understand part of the \"missing heritability\". The DNA samples most readily available for methylation studies are derived from whole blood. However, blood consists of many functionally and developmentally distinct cell populations in varying proportions. We studied whether such variation might affect the interpretation of methylation studies based on whole blood DNA. We found in healthy male blood donors there is important variation in the methylation profiles of whole blood, mononuclear cells, granulocytes, and cells from seven selected purified lineages. CpG methylation between mononuclear cells and granulocytes differed for 22% of the 8252 probes covering the selected 343 genes implicated in immune-related disorders by genome-wide association studies, and at least one probe was differentially methylated for 85% of the genes, indicating that whole blood methylation results might be unintelligible. For individual genes, even if the overall methylation patterns might appear similar, a few CpG sites in the regulatory regions may have opposite methylation patterns (i.e., hypo/hyper) in the main blood cell types. We conclude that interpretation of whole blood methylation profiles should be performed with great caution and for any differences implicated in a disorder, the differences resulting from varying proportions of white blood cell types should be considered.","container-title":"PloS One","DOI":"10.1371/journal.pone.0041361","ISSN":"1932-6203","issue":"7","journalAbbreviation":"PLoS One","language":"eng","note":"PMID: 22848472\nPMCID: PMC3405143","page":"e41361","source":"PubMed","title":"Differential DNA methylation in purified human blood cells: implications for cell lineage and studies on disease susceptibility","title-short":"Differential DNA methylation in purified human blood cells","volume":"7","author":[{"family":"Reinius","given":"Lovisa E."},{"family":"Acevedo","given":"Nathalie"},{"family":"Joerink","given":"Maaike"},{"family":"Pershagen","given":"Göran"},{"family":"Dahlén","given":"Sven-Erik"},{"family":"Greco","given":"Dario"},{"family":"Söderhäll","given":"Cilla"},{"family":"Scheynius","given":"Annika"},{"family":"Kere","given":"Juha"}],"issued":{"date-parts":[["2012"]]}}}],"schema":"https://github.com/citation-style-language/schema/raw/master/csl-citation.json"} </w:instrText>
      </w:r>
      <w:r w:rsidR="00D940D2">
        <w:rPr>
          <w:lang w:val="en-US"/>
        </w:rPr>
        <w:fldChar w:fldCharType="separate"/>
      </w:r>
      <w:r w:rsidR="000A7502" w:rsidRPr="000A7502">
        <w:rPr>
          <w:rFonts w:ascii="Calibri" w:hAnsi="Calibri" w:cs="Calibri"/>
          <w:szCs w:val="24"/>
          <w:vertAlign w:val="superscript"/>
        </w:rPr>
        <w:t>105</w:t>
      </w:r>
      <w:r w:rsidR="00D940D2">
        <w:rPr>
          <w:lang w:val="en-US"/>
        </w:rPr>
        <w:fldChar w:fldCharType="end"/>
      </w:r>
      <w:r w:rsidR="00D639BA" w:rsidRPr="00A8410B">
        <w:rPr>
          <w:lang w:val="en-US"/>
        </w:rPr>
        <w:t>, GSE88824</w:t>
      </w:r>
      <w:r w:rsidR="00D940D2">
        <w:rPr>
          <w:lang w:val="en-US"/>
        </w:rPr>
        <w:fldChar w:fldCharType="begin"/>
      </w:r>
      <w:r w:rsidR="000A7502">
        <w:rPr>
          <w:lang w:val="en-US"/>
        </w:rPr>
        <w:instrText xml:space="preserve"> ADDIN ZOTERO_ITEM CSL_CITATION {"citationID":"6c6zoUYP","properties":{"formattedCitation":"\\super 106\\nosupersub{}","plainCitation":"106","noteIndex":0},"citationItems":[{"id":980,"uris":["http://zotero.org/users/local/oxMpWYo5/items/TJ6927ER"],"uri":["http://zotero.org/users/local/oxMpWYo5/items/TJ6927ER"],"itemData":{"id":980,"type":"article-journal","abstract":"Epigenome-wide association studies seek to identify DNA methylation sites associated with clinical outcomes. Difference in observed methylation between specific cell-subtypes is often of interest; however, available samples often comprise a mixture of cells. To date, cell-subtype estimates have been obtained from mixed-cell DNA data using linear regression models, but the accuracy of such estimates has not been critically assessed. We evaluated linear regression performance for cell-subtype specific methylation estimation using a 450K methylation array dataset of both mixed-cell and cell-subtype sorted samples from six healthy males. CpGs associated with each cell-subtype were first identified using t-tests between groups of cell-subtype sorted samples. Subsequent reduced panels of reliably accurate CpGs were identified from mixed-cell samples using an accuracy heuristic (D). Performance was assessed by comparing cell-subtype specific estimates from mixed-cells with corresponding cell-sorted mean using the mean absolute error (MAE) and the Coefficient of Determination (R2). At the cell-subtype level, methylation levels at 3272 CpGs could be estimated to within a MAE of 5% of the expected value. The cell-subtypes with the highest accuracy were CD56+ NK (R2 = 0.56) and CD8+T (R2 = 0.48), where 23% of sites were accurately estimated. Hierarchical clustering and pathways enrichment analysis confirmed the biological relevance of the panels. Our results suggest that linear regression for cell-subtype specific methylation estimation is accurate only for some cell-subtypes at a small fraction of cell-associated sites but may be applicable to EWASs of disease traits with a blood-based pathology. Although sample size was a limitation in this study, we suggest that alternative statistical methods will provide the greatest performance improvements.","container-title":"PloS One","DOI":"10.1371/journal.pone.0208915","ISSN":"1932-6203","issue":"12","journalAbbreviation":"PLoS One","language":"eng","note":"PMID: 30571772\nPMCID: PMC6301777","page":"e0208915","source":"PubMed","title":"Critical evaluation of linear regression models for cell-subtype specific methylation signal from mixed blood cell DNA","volume":"13","author":[{"family":"Kennedy","given":"Daniel W."},{"family":"White","given":"Nicole M."},{"family":"Benton","given":"Miles C."},{"family":"Fox","given":"Andrew"},{"family":"Scott","given":"Rodney J."},{"family":"Griffiths","given":"Lyn R."},{"family":"Mengersen","given":"Kerrie"},{"family":"Lea","given":"Rodney A."}],"issued":{"date-parts":[["2018"]]}}}],"schema":"https://github.com/citation-style-language/schema/raw/master/csl-citation.json"} </w:instrText>
      </w:r>
      <w:r w:rsidR="00D940D2">
        <w:rPr>
          <w:lang w:val="en-US"/>
        </w:rPr>
        <w:fldChar w:fldCharType="separate"/>
      </w:r>
      <w:r w:rsidR="000A7502" w:rsidRPr="000A7502">
        <w:rPr>
          <w:rFonts w:ascii="Calibri" w:hAnsi="Calibri" w:cs="Calibri"/>
          <w:szCs w:val="24"/>
          <w:vertAlign w:val="superscript"/>
        </w:rPr>
        <w:t>106</w:t>
      </w:r>
      <w:r w:rsidR="00D940D2">
        <w:rPr>
          <w:lang w:val="en-US"/>
        </w:rPr>
        <w:fldChar w:fldCharType="end"/>
      </w:r>
      <w:r w:rsidR="00D639BA">
        <w:rPr>
          <w:lang w:val="en-US"/>
        </w:rPr>
        <w:t>,</w:t>
      </w:r>
      <w:r w:rsidR="00D639BA" w:rsidRPr="00EB5EAD">
        <w:t xml:space="preserve"> </w:t>
      </w:r>
      <w:r w:rsidR="00D639BA" w:rsidRPr="00EB5EAD">
        <w:rPr>
          <w:lang w:val="en-US"/>
        </w:rPr>
        <w:t>GSE166844</w:t>
      </w:r>
      <w:r w:rsidR="00A914F7">
        <w:rPr>
          <w:lang w:val="en-US"/>
        </w:rPr>
        <w:fldChar w:fldCharType="begin"/>
      </w:r>
      <w:r w:rsidR="000A7502">
        <w:rPr>
          <w:lang w:val="en-US"/>
        </w:rPr>
        <w:instrText xml:space="preserve"> ADDIN ZOTERO_ITEM CSL_CITATION {"citationID":"sXuHHLnE","properties":{"formattedCitation":"\\super 107\\nosupersub{}","plainCitation":"107","noteIndex":0},"citationItems":[{"id":988,"uris":["http://zotero.org/users/local/oxMpWYo5/items/IDKKGQR5"],"uri":["http://zotero.org/users/local/oxMpWYo5/items/IDKKGQR5"],"itemData":{"id":988,"type":"article-journal","abstract":"Most epigenome-wide association studies (EWAS) quantify DNA methylation (DNAm) in peripheral tissues such as whole blood to identify positions in the genome where variation is statistically associated with a trait or exposure. As whole blood comprises a mix of cell types, it is unclear whether trait-associated DNAm variation is specific to an individual cellular population. We collected three peripheral tissues (whole blood, buccal epithelial and nasal epithelial cells) from thirty individuals. Whole blood samples were subsequently processed using fluorescence-activated cell sorting (FACS) to purify five constituent cell-types (monocytes, granulocytes, CD4+ T cells, CD8+ T cells, and B cells). DNAm was profiled in all eight sample-types from each individual using the Illumina EPIC array. We identified significant differences in both the level and variability of DNAm between different sample types, and DNAm data-derived estimates of age and smoking were found to differ dramatically across sample types from the same individual. We found that for the majority of loci variation in DNAm in individual blood cell types was only weakly predictive of variance in DNAm measured in whole blood, although the proportion of variance explained was greater than that explained by either buccal or nasal epithelial samples. Covariation across sample types was much higher for DNAm sites influenced by genetic factors. Overall, we observe that DNAm variation in whole blood is additively influenced by a combination of the major blood cell types. For a subset of sites, however, variable DNAm detected in whole blood can be attributed to variation in a single blood cell type providing potential mechanistic insight about EWAS findings. Our results suggest that associations between whole blood DNAm and traits or exposures reflect differences in multiple cell types and our data will facilitate the interpretation of findings in epigenetic epidemiology.","container-title":"PLoS genetics","DOI":"10.1371/journal.pgen.1009443","ISSN":"1553-7404","issue":"3","journalAbbreviation":"PLoS Genet","language":"eng","note":"PMID: 33739972\nPMCID: PMC8011804","page":"e1009443","source":"PubMed","title":"Assessing the co-variability of DNA methylation across peripheral cells and tissues: Implications for the interpretation of findings in epigenetic epidemiology","title-short":"Assessing the co-variability of DNA methylation across peripheral cells and tissues","volume":"17","author":[{"family":"Hannon","given":"Eilis"},{"family":"Mansell","given":"Georgina"},{"family":"Walker","given":"Emma"},{"family":"Nabais","given":"Marta F."},{"family":"Burrage","given":"Joe"},{"family":"Kepa","given":"Agnieszka"},{"family":"Best-Lane","given":"Janis"},{"family":"Rose","given":"Anna"},{"family":"Heck","given":"Suzanne"},{"family":"Moffitt","given":"Terrie E."},{"family":"Caspi","given":"Avshalom"},{"family":"Arseneault","given":"Louise"},{"family":"Mill","given":"Jonathan"}],"issued":{"date-parts":[["2021",3]]}}}],"schema":"https://github.com/citation-style-language/schema/raw/master/csl-citation.json"} </w:instrText>
      </w:r>
      <w:r w:rsidR="00A914F7">
        <w:rPr>
          <w:lang w:val="en-US"/>
        </w:rPr>
        <w:fldChar w:fldCharType="separate"/>
      </w:r>
      <w:r w:rsidR="000A7502" w:rsidRPr="000A7502">
        <w:rPr>
          <w:rFonts w:ascii="Calibri" w:hAnsi="Calibri" w:cs="Calibri"/>
          <w:szCs w:val="24"/>
          <w:vertAlign w:val="superscript"/>
        </w:rPr>
        <w:t>107</w:t>
      </w:r>
      <w:r w:rsidR="00A914F7">
        <w:rPr>
          <w:lang w:val="en-US"/>
        </w:rPr>
        <w:fldChar w:fldCharType="end"/>
      </w:r>
      <w:r w:rsidR="00D639BA" w:rsidRPr="00A8410B">
        <w:rPr>
          <w:lang w:val="en-US"/>
        </w:rPr>
        <w:t>)</w:t>
      </w:r>
      <w:r w:rsidR="00D639BA">
        <w:rPr>
          <w:lang w:val="en-US"/>
        </w:rPr>
        <w:t>, glia</w:t>
      </w:r>
      <w:r w:rsidR="00DE33CD">
        <w:rPr>
          <w:lang w:val="en-US"/>
        </w:rPr>
        <w:t xml:space="preserve"> and neuron</w:t>
      </w:r>
      <w:r w:rsidR="00D639BA">
        <w:rPr>
          <w:lang w:val="en-US"/>
        </w:rPr>
        <w:t xml:space="preserve"> (</w:t>
      </w:r>
      <w:r w:rsidR="00D639BA" w:rsidRPr="00170FCC">
        <w:rPr>
          <w:lang w:val="en-US"/>
        </w:rPr>
        <w:t>GSE66351</w:t>
      </w:r>
      <w:r w:rsidR="00DE33CD">
        <w:rPr>
          <w:lang w:val="en-US"/>
        </w:rPr>
        <w:fldChar w:fldCharType="begin"/>
      </w:r>
      <w:r w:rsidR="000A7502">
        <w:rPr>
          <w:lang w:val="en-US"/>
        </w:rPr>
        <w:instrText xml:space="preserve"> ADDIN ZOTERO_ITEM CSL_CITATION {"citationID":"0yKs858K","properties":{"formattedCitation":"\\super 108\\nosupersub{}","plainCitation":"108","noteIndex":0},"citationItems":[{"id":995,"uris":["http://zotero.org/users/local/oxMpWYo5/items/M5D4EKQH"],"uri":["http://zotero.org/users/local/oxMpWYo5/items/M5D4EKQH"],"itemData":{"id":995,"type":"article-journal","abstract":"BACKGROUND: Epigenome-wide association studies (EWAS) based on human brain samples allow a deep and direct understanding of epigenetic dysregulation in Alzheimer's disease (AD). However, strong variation of cell-type proportions across brain tissue samples represents a significant source of data noise. Here, we report the first EWAS based on sorted neuronal and non-neuronal (mostly glia) nuclei from postmortem human brain tissues.\nRESULTS: We show that cell sorting strongly enhances the robust detection of disease-related DNA methylation changes even in a relatively small cohort. We identify numerous genes with cell-type-specific methylation signatures and document differential methylation dynamics associated with aging specifically in neurons such as CLU, SYNJ2 and NCOR2 or in glia RAI1,CXXC5 and INPP5A. Further, we found neuron or glia-specific associations with AD Braak stage progression at genes such as MCF2L, ANK1, MAP2, LRRC8B, STK32C and S100B. A comparison of our study with previous tissue-based EWAS validates multiple AD-associated DNA methylation signals and additionally specifies their origin to neuron, e.g., HOXA3 or glia (ANK1). In a meta-analysis, we reveal two novel previously unrecognized methylation changes at the key AD risk genes APP and ADAM17.\nCONCLUSIONS: Our data highlight the complex interplay between disease, age and cell-type-specific methylation changes in AD risk genes thus offering new perspectives for the validation and interpretation of large EWAS results.","container-title":"Epigenetics &amp; Chromatin","DOI":"10.1186/s13072-018-0211-3","ISSN":"1756-8935","issue":"1","journalAbbreviation":"Epigenetics Chromatin","language":"eng","note":"PMID: 30045751\nPMCID: PMC6058387","page":"41","source":"PubMed","title":"DNA methylation analysis on purified neurons and glia dissects age and Alzheimer's disease-specific changes in the human cortex","volume":"11","author":[{"family":"Gasparoni","given":"Gilles"},{"family":"Bultmann","given":"Sebastian"},{"family":"Lutsik","given":"Pavlo"},{"family":"Kraus","given":"Theo F. J."},{"family":"Sordon","given":"Sabrina"},{"family":"Vlcek","given":"Julia"},{"family":"Dietinger","given":"Vanessa"},{"family":"Steinmaurer","given":"Martina"},{"family":"Haider","given":"Melanie"},{"family":"Mulholland","given":"Christopher B."},{"family":"Arzberger","given":"Thomas"},{"family":"Roeber","given":"Sigrun"},{"family":"Riemenschneider","given":"Matthias"},{"family":"Kretzschmar","given":"Hans A."},{"family":"Giese","given":"Armin"},{"family":"Leonhardt","given":"Heinrich"},{"family":"Walter","given":"Jörn"}],"issued":{"date-parts":[["2018",7,25]]}}}],"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08</w:t>
      </w:r>
      <w:r w:rsidR="00DE33CD">
        <w:rPr>
          <w:lang w:val="en-US"/>
        </w:rPr>
        <w:fldChar w:fldCharType="end"/>
      </w:r>
      <w:r w:rsidR="00D639BA">
        <w:rPr>
          <w:lang w:val="en-US"/>
        </w:rPr>
        <w:t>),</w:t>
      </w:r>
      <w:r w:rsidR="00D639BA" w:rsidRPr="00170FCC">
        <w:rPr>
          <w:lang w:val="en-US"/>
        </w:rPr>
        <w:t xml:space="preserve"> </w:t>
      </w:r>
      <w:r w:rsidR="00D639BA">
        <w:rPr>
          <w:lang w:val="en-US"/>
        </w:rPr>
        <w:t>microglia-like (</w:t>
      </w:r>
      <w:r w:rsidR="00D639BA" w:rsidRPr="00EB5EAD">
        <w:rPr>
          <w:lang w:val="en-US"/>
        </w:rPr>
        <w:t>GSE121483</w:t>
      </w:r>
      <w:r w:rsidR="00DE33CD">
        <w:rPr>
          <w:lang w:val="en-US"/>
        </w:rPr>
        <w:fldChar w:fldCharType="begin"/>
      </w:r>
      <w:r w:rsidR="000A7502">
        <w:rPr>
          <w:lang w:val="en-US"/>
        </w:rPr>
        <w:instrText xml:space="preserve"> ADDIN ZOTERO_ITEM CSL_CITATION {"citationID":"Gi4wBbQU","properties":{"formattedCitation":"\\super 109\\nosupersub{}","plainCitation":"109","noteIndex":0},"citationItems":[{"id":998,"uris":["http://zotero.org/users/local/oxMpWYo5/items/GEMTKCZE"],"uri":["http://zotero.org/users/local/oxMpWYo5/items/GEMTKCZE"],"itemData":{"id":998,"type":"article-journal","abstract":"Circulating monocytes can compete for virtually any tissue macrophage niche and become long-lived replacements that are phenotypically indistinguishable from their embryonic counterparts. As the factors regulating this process are incompletely understood, we studied niche competition in the brain by depleting microglia with &gt;95% efficiency using Cx3cr1CreER/+R26DTA/+ mice and monitored long-term repopulation. Here we show that the microglial niche is repopulated within weeks by a combination of local proliferation of CX3CR1+F4/80lowClec12a- microglia and infiltration of CX3CR1+F4/80hiClec12a+ macrophages that arise directly from Ly6Chi monocytes. This colonization is independent of blood brain barrier breakdown, paralleled by vascular activation, and regulated by type I interferon. Ly6Chi monocytes upregulate microglia gene expression and adopt microglia DNA methylation signatures, but retain a distinct gene signature from proliferating microglia, displaying altered surface marker expression, phagocytic capacity and cytokine production. Our results demonstrate that monocytes are imprinted by the CNS microenvironment but remain transcriptionally, epigenetically and functionally distinct.","container-title":"Nature Communications","DOI":"10.1038/s41467-018-07295-7","ISSN":"2041-1723","issue":"1","journalAbbreviation":"Nat Commun","language":"eng","note":"PMID: 30451869\nPMCID: PMC6242869","page":"4845","source":"PubMed","title":"Competitive repopulation of an empty microglial niche yields functionally distinct subsets of microglia-like cells","volume":"9","author":[{"family":"Lund","given":"Harald"},{"family":"Pieber","given":"Melanie"},{"family":"Parsa","given":"Roham"},{"family":"Han","given":"Jinming"},{"family":"Grommisch","given":"David"},{"family":"Ewing","given":"Ewoud"},{"family":"Kular","given":"Lara"},{"family":"Needhamsen","given":"Maria"},{"family":"Espinosa","given":"Alexander"},{"family":"Nilsson","given":"Emma"},{"family":"Överby","given":"Anna K."},{"family":"Butovsky","given":"Oleg"},{"family":"Jagodic","given":"Maja"},{"family":"Zhang","given":"Xing-Mei"},{"family":"Harris","given":"Robert A."}],"issued":{"date-parts":[["2018",11,19]]}}}],"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09</w:t>
      </w:r>
      <w:r w:rsidR="00DE33CD">
        <w:rPr>
          <w:lang w:val="en-US"/>
        </w:rPr>
        <w:fldChar w:fldCharType="end"/>
      </w:r>
      <w:r w:rsidR="00D639BA">
        <w:rPr>
          <w:lang w:val="en-US"/>
        </w:rPr>
        <w:t>), glioma-related immune cells (</w:t>
      </w:r>
      <w:r w:rsidR="00D639BA" w:rsidRPr="00DF6DDB">
        <w:rPr>
          <w:lang w:val="en-US"/>
        </w:rPr>
        <w:t>GSE151506</w:t>
      </w:r>
      <w:r w:rsidR="00DE33CD">
        <w:rPr>
          <w:lang w:val="en-US"/>
        </w:rPr>
        <w:fldChar w:fldCharType="begin"/>
      </w:r>
      <w:r w:rsidR="000A7502">
        <w:rPr>
          <w:lang w:val="en-US"/>
        </w:rPr>
        <w:instrText xml:space="preserve"> ADDIN ZOTERO_ITEM CSL_CITATION {"citationID":"b2YQ26Fp","properties":{"formattedCitation":"\\super 110\\nosupersub{}","plainCitation":"110","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10</w:t>
      </w:r>
      <w:r w:rsidR="00DE33CD">
        <w:rPr>
          <w:lang w:val="en-US"/>
        </w:rPr>
        <w:fldChar w:fldCharType="end"/>
      </w:r>
      <w:r w:rsidR="00D639BA">
        <w:rPr>
          <w:lang w:val="en-US"/>
        </w:rPr>
        <w:t>), glioblastoma (IDH-WT and IDH-mut; GSE151506</w:t>
      </w:r>
      <w:r w:rsidR="00DE33CD">
        <w:rPr>
          <w:lang w:val="en-US"/>
        </w:rPr>
        <w:fldChar w:fldCharType="begin"/>
      </w:r>
      <w:r w:rsidR="000A7502">
        <w:rPr>
          <w:lang w:val="en-US"/>
        </w:rPr>
        <w:instrText xml:space="preserve"> ADDIN ZOTERO_ITEM CSL_CITATION {"citationID":"5WxMHw6X","properties":{"formattedCitation":"\\super 110\\nosupersub{}","plainCitation":"110","noteIndex":0},"citationItems":[{"id":1001,"uris":["http://zotero.org/users/local/oxMpWYo5/items/3G5CM46F"],"uri":["http://zotero.org/users/local/oxMpWYo5/items/3G5CM46F"],"itemData":{"id":1001,"type":"webpage","title":"Epigenetic encoding, heritability and plasticity of glioma transcriptional cell states","URL":"https://www.ncbi.nlm.nih.gov/geo/query/acc.cgi?acc=GSE151506","author":[{"family":"Gaiti","given":"F"},{"family":"Chaligne","given":"R"},{"family":"Silverbush","given":"D"},{"family":"Schiffman","given":"JS"},{"family":"Suvà","given":"ML"},{"family":"Landau","given":"DA"}],"accessed":{"date-parts":[["2021",11,7]]}}}],"schema":"https://github.com/citation-style-language/schema/raw/master/csl-citation.json"} </w:instrText>
      </w:r>
      <w:r w:rsidR="00DE33CD">
        <w:rPr>
          <w:lang w:val="en-US"/>
        </w:rPr>
        <w:fldChar w:fldCharType="separate"/>
      </w:r>
      <w:r w:rsidR="000A7502" w:rsidRPr="000A7502">
        <w:rPr>
          <w:rFonts w:ascii="Calibri" w:hAnsi="Calibri" w:cs="Calibri"/>
          <w:szCs w:val="24"/>
          <w:vertAlign w:val="superscript"/>
        </w:rPr>
        <w:t>110</w:t>
      </w:r>
      <w:r w:rsidR="00DE33CD">
        <w:rPr>
          <w:lang w:val="en-US"/>
        </w:rPr>
        <w:fldChar w:fldCharType="end"/>
      </w:r>
      <w:r w:rsidR="00D639BA">
        <w:rPr>
          <w:lang w:val="en-US"/>
        </w:rPr>
        <w:t>)</w:t>
      </w:r>
      <w:r w:rsidR="001D5B57">
        <w:rPr>
          <w:lang w:val="en-US"/>
        </w:rPr>
        <w:t xml:space="preserve">, </w:t>
      </w:r>
      <w:r w:rsidR="00DE33CD">
        <w:rPr>
          <w:lang w:val="en-US"/>
        </w:rPr>
        <w:t xml:space="preserve">and </w:t>
      </w:r>
      <w:r w:rsidR="001D5B57">
        <w:rPr>
          <w:lang w:val="en-US"/>
        </w:rPr>
        <w:t>glioma</w:t>
      </w:r>
      <w:r w:rsidR="00DE33CD">
        <w:rPr>
          <w:lang w:val="en-US"/>
        </w:rPr>
        <w:t xml:space="preserve"> (</w:t>
      </w:r>
      <w:r w:rsidR="003007CE" w:rsidRPr="00B4510F">
        <w:rPr>
          <w:lang w:val="en-US"/>
        </w:rPr>
        <w:t>GSE152035</w:t>
      </w:r>
      <w:r w:rsidR="00B4510F">
        <w:rPr>
          <w:lang w:val="en-US"/>
        </w:rPr>
        <w:fldChar w:fldCharType="begin"/>
      </w:r>
      <w:r w:rsidR="000A7502">
        <w:rPr>
          <w:lang w:val="en-US"/>
        </w:rPr>
        <w:instrText xml:space="preserve"> ADDIN ZOTERO_ITEM CSL_CITATION {"citationID":"Dk8vvHFD","properties":{"formattedCitation":"\\super 111\\nosupersub{}","plainCitation":"111","noteIndex":0},"citationItems":[{"id":1038,"uris":["http://zotero.org/users/local/oxMpWYo5/items/4V3PVWYJ"],"uri":["http://zotero.org/users/local/oxMpWYo5/items/4V3PVWYJ"],"itemData":{"id":1038,"type":"article-journal","abstract":"Pediatric high-grade glioma (pHGG) is a major contributor to cancer-related death in children. In vitro and in vivo disease models reflecting the intimate connection between developmental context and pathogenesis of pHGG are essential to advance understanding and identify therapeutic vulnerabilities. Here we report establishment of 21 patient-derived pHGG orthotopic xenograft (PDOX) models and eight matched cell lines from diverse groups of pHGG. These models recapitulate histopathology, DNA methylation signatures, mutations and gene expression patterns of the patient tumors from which they were derived, and include rare subgroups not well-represented by existing models. We deploy 16 new and existing cell lines for high-throughput screening (HTS). In vitro HTS results predict variable in vivo response to PI3K/mTOR and MEK pathway inhibitors. These unique new models and an online interactive data portal for exploration of associated detailed molecular characterization and HTS chemical sensitivity data provide a rich resource for pediatric brain tumor research.","container-title":"Nature Communications","DOI":"10.1038/s41467-021-24168-8","ISSN":"2041-1723","issue":"1","journalAbbreviation":"Nat Commun","language":"eng","note":"PMID: 34215733\nPMCID: PMC8253809","page":"4089","source":"PubMed","title":"Patient-derived models recapitulate heterogeneity of molecular signatures and drug response in pediatric high-grade glioma","volume":"12","author":[{"family":"He","given":"Chen"},{"family":"Xu","given":"Ke"},{"family":"Zhu","given":"Xiaoyan"},{"family":"Dunphy","given":"Paige S."},{"family":"Gudenas","given":"Brian"},{"family":"Lin","given":"Wenwei"},{"family":"Twarog","given":"Nathaniel"},{"family":"Hover","given":"Laura D."},{"family":"Kwon","given":"Chang-Hyuk"},{"family":"Kasper","given":"Lawryn H."},{"family":"Zhang","given":"Junyuan"},{"family":"Li","given":"Xiaoyu"},{"family":"Dalton","given":"James"},{"family":"Jonchere","given":"Barbara"},{"family":"Mercer","given":"Kimberly S."},{"family":"Currier","given":"Duane G."},{"family":"Caufield","given":"William"},{"family":"Wang","given":"Yingzhe"},{"family":"Xie","given":"Jia"},{"family":"Broniscer","given":"Alberto"},{"family":"Wetmore","given":"Cynthia"},{"family":"Upadhyaya","given":"Santhosh A."},{"family":"Qaddoumi","given":"Ibrahim"},{"family":"Klimo","given":"Paul"},{"family":"Boop","given":"Frederick"},{"family":"Gajjar","given":"Amar"},{"family":"Zhang","given":"Jinghui"},{"family":"Orr","given":"Brent A."},{"family":"Robinson","given":"Giles W."},{"family":"Monje","given":"Michelle"},{"family":"Freeman Iii","given":"Burgess B."},{"family":"Roussel","given":"Martine F."},{"family":"Northcott","given":"Paul A."},{"family":"Chen","given":"Taosheng"},{"family":"Rankovic","given":"Zoran"},{"family":"Wu","given":"Gang"},{"family":"Chiang","given":"Jason"},{"family":"Tinkle","given":"Christopher L."},{"family":"Shelat","given":"Anang A."},{"family":"Baker","given":"Suzanne J."}],"issued":{"date-parts":[["2021",7,2]]}}}],"schema":"https://github.com/citation-style-language/schema/raw/master/csl-citation.json"} </w:instrText>
      </w:r>
      <w:r w:rsidR="00B4510F">
        <w:rPr>
          <w:lang w:val="en-US"/>
        </w:rPr>
        <w:fldChar w:fldCharType="separate"/>
      </w:r>
      <w:r w:rsidR="000A7502" w:rsidRPr="000A7502">
        <w:rPr>
          <w:rFonts w:ascii="Calibri" w:hAnsi="Calibri" w:cs="Calibri"/>
          <w:szCs w:val="24"/>
          <w:vertAlign w:val="superscript"/>
        </w:rPr>
        <w:t>111</w:t>
      </w:r>
      <w:r w:rsidR="00B4510F">
        <w:rPr>
          <w:lang w:val="en-US"/>
        </w:rPr>
        <w:fldChar w:fldCharType="end"/>
      </w:r>
      <w:r w:rsidR="00B4510F">
        <w:rPr>
          <w:lang w:val="en-US"/>
        </w:rPr>
        <w:t xml:space="preserve">, </w:t>
      </w:r>
      <w:r w:rsidR="003007CE">
        <w:rPr>
          <w:lang w:val="en-US"/>
        </w:rPr>
        <w:fldChar w:fldCharType="begin"/>
      </w:r>
      <w:r w:rsidR="000A7502">
        <w:rPr>
          <w:lang w:val="en-US"/>
        </w:rPr>
        <w:instrText xml:space="preserve"> ADDIN ZOTERO_ITEM CSL_CITATION {"citationID":"adDuZGVs","properties":{"formattedCitation":"\\super 112\\nosupersub{}","plainCitation":"112","noteIndex":0},"citationItems":[{"id":1041,"uris":["http://zotero.org/users/local/oxMpWYo5/items/SM3HBXHS"],"uri":["http://zotero.org/users/local/oxMpWYo5/items/SM3HBXHS"],"itemData":{"id":1041,"type":"article-journal","abstract":"Patient-based cancer models are essential tools for studying tumor biology and for the assessment of drug responses in a translational context. We report the establishment a large cohort of unique organoids and patient-derived orthotopic xenografts (PDOX) of various glioma subtypes, including gliomas with mutations in IDH1, and paired longitudinal PDOX from primary and recurrent tumors of the same patient. We show that glioma PDOXs enable long-term propagation of patient tumors and represent clinically relevant patient avatars that retain histopathological, genetic, epigenetic, and transcriptomic features of parental tumors. We find no evidence of mouse-specific clonal evolution in glioma PDOXs. Our cohort captures individual molecular genotypes for precision medicine including mutations in IDH1, ATRX, TP53, MDM2/4, amplification of EGFR, PDGFRA, MET, CDK4/6, MDM2/4, and deletion of CDKN2A/B, PTCH, and PTEN. Matched longitudinal PDOX recapitulate the limited genetic evolution of gliomas observed in patients following treatment. At the histological level, we observe increased vascularization in the rat host as compared to mice. PDOX-derived standardized glioma organoids are amenable to high-throughput drug screens that can be validated in mice. We show clinically relevant responses to temozolomide (TMZ) and to targeted treatments, such as EGFR and CDK4/6 inhibitors in (epi)genetically defined subgroups, according to MGMT promoter and EGFR/CDK status, respectively. Dianhydrogalactitol (VAL-083), a promising bifunctional alkylating agent in the current clinical trial, displayed high therapeutic efficacy, and was able to overcome TMZ resistance in glioblastoma. Our work underscores the clinical relevance of glioma organoids and PDOX models for translational research and personalized treatment studies and represents a unique publicly available resource for precision oncology.","container-title":"Acta Neuropathologica","DOI":"10.1007/s00401-020-02226-7","ISSN":"1432-0533","issue":"6","journalAbbreviation":"Acta Neuropathol","language":"eng","note":"PMID: 33009951\nPMCID: PMC7666297","page":"919-949","source":"PubMed","title":"Patient-derived organoids and orthotopic xenografts of primary and recurrent gliomas represent relevant patient avatars for precision oncology","volume":"140","author":[{"family":"Golebiewska","given":"Anna"},{"family":"Hau","given":"Ann-Christin"},{"family":"Oudin","given":"Anaïs"},{"family":"Stieber","given":"Daniel"},{"family":"Yabo","given":"Yahaya A."},{"family":"Baus","given":"Virginie"},{"family":"Barthelemy","given":"Vanessa"},{"family":"Klein","given":"Eliane"},{"family":"Bougnaud","given":"Sébastien"},{"family":"Keunen","given":"Olivier"},{"family":"Wantz","given":"May"},{"family":"Michelucci","given":"Alessandro"},{"family":"Neirinckx","given":"Virginie"},{"family":"Muller","given":"Arnaud"},{"family":"Kaoma","given":"Tony"},{"family":"Nazarov","given":"Petr V."},{"family":"Azuaje","given":"Francisco"},{"family":"De Falco","given":"Alfonso"},{"family":"Flies","given":"Ben"},{"family":"Richart","given":"Lorraine"},{"family":"Poovathingal","given":"Suresh"},{"family":"Arns","given":"Thais"},{"family":"Grzyb","given":"Kamil"},{"family":"Mock","given":"Andreas"},{"family":"Herold-Mende","given":"Christel"},{"family":"Steino","given":"Anne"},{"family":"Brown","given":"Dennis"},{"family":"May","given":"Patrick"},{"family":"Miletic","given":"Hrvoje"},{"family":"Malta","given":"Tathiane M."},{"family":"Noushmehr","given":"Houtan"},{"family":"Kwon","given":"Yong-Jun"},{"family":"Jahn","given":"Winnie"},{"family":"Klink","given":"Barbara"},{"family":"Tanner","given":"Georgette"},{"family":"Stead","given":"Lucy F."},{"family":"Mittelbronn","given":"Michel"},{"family":"Skupin","given":"Alexander"},{"family":"Hertel","given":"Frank"},{"family":"Bjerkvig","given":"Rolf"},{"family":"Niclou","given":"Simone P."}],"issued":{"date-parts":[["2020",12]]}}}],"schema":"https://github.com/citation-style-language/schema/raw/master/csl-citation.json"} </w:instrText>
      </w:r>
      <w:r w:rsidR="003007CE">
        <w:rPr>
          <w:lang w:val="en-US"/>
        </w:rPr>
        <w:fldChar w:fldCharType="separate"/>
      </w:r>
      <w:r w:rsidR="000A7502" w:rsidRPr="000A7502">
        <w:rPr>
          <w:rFonts w:ascii="Calibri" w:hAnsi="Calibri" w:cs="Calibri"/>
          <w:szCs w:val="24"/>
          <w:vertAlign w:val="superscript"/>
        </w:rPr>
        <w:t>112</w:t>
      </w:r>
      <w:r w:rsidR="003007CE">
        <w:rPr>
          <w:lang w:val="en-US"/>
        </w:rPr>
        <w:fldChar w:fldCharType="end"/>
      </w:r>
      <w:r w:rsidR="00DE33CD">
        <w:rPr>
          <w:lang w:val="en-US"/>
        </w:rPr>
        <w:t>)</w:t>
      </w:r>
      <w:r w:rsidR="00D639BA">
        <w:rPr>
          <w:lang w:val="en-US"/>
        </w:rPr>
        <w:t xml:space="preserve">. See </w:t>
      </w:r>
      <w:r w:rsidR="00D639BA" w:rsidRPr="00A5530B">
        <w:rPr>
          <w:rStyle w:val="SubtitleChar"/>
        </w:rPr>
        <w:t>Supplementary Table S1</w:t>
      </w:r>
      <w:r w:rsidR="00D639BA">
        <w:rPr>
          <w:lang w:val="en-US"/>
        </w:rPr>
        <w:t xml:space="preserve"> for full breakdown</w:t>
      </w:r>
      <w:r w:rsidR="009F04F5">
        <w:rPr>
          <w:lang w:val="en-US"/>
        </w:rPr>
        <w:t xml:space="preserve"> of cell types and sample size</w:t>
      </w:r>
      <w:r w:rsidR="00D639BA">
        <w:rPr>
          <w:lang w:val="en-US"/>
        </w:rPr>
        <w:t xml:space="preserve">. </w:t>
      </w:r>
      <w:r w:rsidR="00695AB5">
        <w:rPr>
          <w:lang w:val="en-US"/>
        </w:rPr>
        <w:t>Additional p</w:t>
      </w:r>
      <w:r w:rsidR="00D648C4">
        <w:rPr>
          <w:lang w:val="en-US"/>
        </w:rPr>
        <w:t xml:space="preserve">rocessed data for </w:t>
      </w:r>
      <w:r w:rsidR="00D648C4" w:rsidRPr="0082026A">
        <w:rPr>
          <w:lang w:val="en-US"/>
        </w:rPr>
        <w:t>GSE151506</w:t>
      </w:r>
      <w:r w:rsidR="00D648C4">
        <w:rPr>
          <w:lang w:val="en-US"/>
        </w:rPr>
        <w:t xml:space="preserve"> was obtained directly from the authors. </w:t>
      </w:r>
      <w:r w:rsidR="00BC7B73">
        <w:rPr>
          <w:lang w:val="en-US"/>
        </w:rPr>
        <w:t>For</w:t>
      </w:r>
      <w:r w:rsidR="00A20C9F">
        <w:rPr>
          <w:lang w:val="en-US"/>
        </w:rPr>
        <w:t xml:space="preserve"> datasets where c</w:t>
      </w:r>
      <w:r w:rsidR="00D639BA">
        <w:rPr>
          <w:lang w:val="en-US"/>
        </w:rPr>
        <w:t xml:space="preserve">ell types </w:t>
      </w:r>
      <w:r w:rsidR="005847CD">
        <w:rPr>
          <w:lang w:val="en-US"/>
        </w:rPr>
        <w:t xml:space="preserve">are </w:t>
      </w:r>
      <w:r w:rsidR="00D639BA">
        <w:rPr>
          <w:lang w:val="en-US"/>
        </w:rPr>
        <w:t xml:space="preserve">identified only </w:t>
      </w:r>
      <w:r w:rsidR="005847CD">
        <w:rPr>
          <w:lang w:val="en-US"/>
        </w:rPr>
        <w:t xml:space="preserve">by </w:t>
      </w:r>
      <w:r w:rsidR="00D639BA">
        <w:rPr>
          <w:lang w:val="en-US"/>
        </w:rPr>
        <w:t>protein markers</w:t>
      </w:r>
      <w:r w:rsidR="00A20C9F">
        <w:rPr>
          <w:lang w:val="en-US"/>
        </w:rPr>
        <w:t xml:space="preserve">, </w:t>
      </w:r>
      <w:r w:rsidR="00D639BA" w:rsidRPr="000C18ED">
        <w:rPr>
          <w:lang w:val="en-US"/>
        </w:rPr>
        <w:t xml:space="preserve">archetypal </w:t>
      </w:r>
      <w:r w:rsidR="00D639BA">
        <w:rPr>
          <w:lang w:val="en-US"/>
        </w:rPr>
        <w:t xml:space="preserve">cell type </w:t>
      </w:r>
      <w:r w:rsidR="001E0CA0">
        <w:rPr>
          <w:lang w:val="en-US"/>
        </w:rPr>
        <w:t xml:space="preserve">was used instead </w:t>
      </w:r>
      <w:r w:rsidR="00D639BA">
        <w:rPr>
          <w:lang w:val="en-US"/>
        </w:rPr>
        <w:t xml:space="preserve">(e.g., CD45+ </w:t>
      </w:r>
      <w:r w:rsidR="00A96420">
        <w:rPr>
          <w:lang w:val="en-US"/>
        </w:rPr>
        <w:t>representing</w:t>
      </w:r>
      <w:r w:rsidR="00D639BA">
        <w:rPr>
          <w:lang w:val="en-US"/>
        </w:rPr>
        <w:t xml:space="preserve"> NK cells).</w:t>
      </w:r>
      <w:r w:rsidR="00E33269">
        <w:rPr>
          <w:lang w:val="en-US"/>
        </w:rPr>
        <w:t xml:space="preserve"> </w:t>
      </w:r>
      <w:r w:rsidR="00523DA8">
        <w:rPr>
          <w:lang w:val="en-US"/>
        </w:rPr>
        <w:t xml:space="preserve">As well, </w:t>
      </w:r>
      <w:r w:rsidR="00E66977">
        <w:rPr>
          <w:lang w:val="en-US"/>
        </w:rPr>
        <w:t>for</w:t>
      </w:r>
      <w:r w:rsidR="00523DA8">
        <w:rPr>
          <w:lang w:val="en-US"/>
        </w:rPr>
        <w:t xml:space="preserve"> studies investigat</w:t>
      </w:r>
      <w:r w:rsidR="009F1EC3">
        <w:rPr>
          <w:lang w:val="en-US"/>
        </w:rPr>
        <w:t>ing</w:t>
      </w:r>
      <w:r w:rsidR="00523DA8">
        <w:rPr>
          <w:lang w:val="en-US"/>
        </w:rPr>
        <w:t xml:space="preserve"> </w:t>
      </w:r>
      <w:r w:rsidR="00E66977">
        <w:rPr>
          <w:lang w:val="en-US"/>
        </w:rPr>
        <w:t xml:space="preserve">methylation </w:t>
      </w:r>
      <w:r w:rsidR="008C0445">
        <w:rPr>
          <w:lang w:val="en-US"/>
        </w:rPr>
        <w:t>and</w:t>
      </w:r>
      <w:r w:rsidR="00E66977">
        <w:rPr>
          <w:lang w:val="en-US"/>
        </w:rPr>
        <w:t xml:space="preserve"> </w:t>
      </w:r>
      <w:r w:rsidR="00523DA8">
        <w:rPr>
          <w:lang w:val="en-US"/>
        </w:rPr>
        <w:t xml:space="preserve">disease (e.g., </w:t>
      </w:r>
      <w:r w:rsidR="0041270E" w:rsidRPr="00170FCC">
        <w:rPr>
          <w:lang w:val="en-US"/>
        </w:rPr>
        <w:t>GSE66351</w:t>
      </w:r>
      <w:r w:rsidR="00147382">
        <w:rPr>
          <w:lang w:val="en-US"/>
        </w:rPr>
        <w:t xml:space="preserve"> </w:t>
      </w:r>
      <w:r w:rsidR="00FF5D57">
        <w:rPr>
          <w:lang w:val="en-US"/>
        </w:rPr>
        <w:t>with</w:t>
      </w:r>
      <w:r w:rsidR="0041270E">
        <w:rPr>
          <w:lang w:val="en-US"/>
        </w:rPr>
        <w:t xml:space="preserve"> </w:t>
      </w:r>
      <w:r w:rsidR="00523DA8">
        <w:rPr>
          <w:lang w:val="en-US"/>
        </w:rPr>
        <w:t xml:space="preserve">Alzheimer’s disease), </w:t>
      </w:r>
      <w:r w:rsidR="00F7032F">
        <w:rPr>
          <w:lang w:val="en-US"/>
        </w:rPr>
        <w:t>only</w:t>
      </w:r>
      <w:r w:rsidR="00E66977">
        <w:rPr>
          <w:lang w:val="en-US"/>
        </w:rPr>
        <w:t xml:space="preserve"> the</w:t>
      </w:r>
      <w:r w:rsidR="00F7032F">
        <w:rPr>
          <w:lang w:val="en-US"/>
        </w:rPr>
        <w:t xml:space="preserve"> data from control subjects was </w:t>
      </w:r>
      <w:r w:rsidR="00F42B79">
        <w:rPr>
          <w:lang w:val="en-US"/>
        </w:rPr>
        <w:t>taken.</w:t>
      </w:r>
    </w:p>
    <w:p w14:paraId="0CE89C3D" w14:textId="5306C556" w:rsidR="004B3DD6" w:rsidRDefault="00C94E37" w:rsidP="005206DF">
      <w:pPr>
        <w:jc w:val="both"/>
        <w:rPr>
          <w:lang w:val="en-US"/>
        </w:rPr>
      </w:pPr>
      <w:r w:rsidRPr="00C94E37">
        <w:rPr>
          <w:b/>
          <w:bCs/>
          <w:lang w:val="en-US"/>
        </w:rPr>
        <w:t>Annotation:</w:t>
      </w:r>
      <w:r w:rsidR="00B954E7">
        <w:rPr>
          <w:lang w:val="en-US"/>
        </w:rPr>
        <w:t xml:space="preserve"> </w:t>
      </w:r>
      <w:r w:rsidR="00DA1028">
        <w:rPr>
          <w:lang w:val="en-US"/>
        </w:rPr>
        <w:t>Annotation for m</w:t>
      </w:r>
      <w:r w:rsidR="00D639BA">
        <w:rPr>
          <w:lang w:val="en-US"/>
        </w:rPr>
        <w:t>ethylation array data</w:t>
      </w:r>
      <w:r w:rsidR="00DA1028">
        <w:rPr>
          <w:lang w:val="en-US"/>
        </w:rPr>
        <w:t xml:space="preserve"> was obtained</w:t>
      </w:r>
      <w:r w:rsidR="00DA1028">
        <w:rPr>
          <w:lang w:val="en-US"/>
        </w:rPr>
        <w:fldChar w:fldCharType="begin"/>
      </w:r>
      <w:r w:rsidR="000A7502">
        <w:rPr>
          <w:lang w:val="en-US"/>
        </w:rPr>
        <w:instrText xml:space="preserve"> ADDIN ZOTERO_ITEM CSL_CITATION {"citationID":"Qv10Tukw","properties":{"formattedCitation":"\\super 113\\uc0\\u8211{}115\\nosupersub{}","plainCitation":"113–115","noteIndex":0},"citationItems":[{"id":1053,"uris":["http://zotero.org/users/local/oxMpWYo5/items/L8I532JR"],"uri":["http://zotero.org/users/local/oxMpWYo5/items/L8I532JR"],"itemData":{"id":1053,"type":"webpage","abstract":"IlluminaHumanMethylationEPICanno.ilm10b4.hg19: Annotation for Illumina's EPIC methylation arrays","container-title":"Bioconductor","language":"en-US","title":"IlluminaHumanMethylation27kanno.ilmn12.hg19","URL":"http://bioconductor.org/packages/IlluminaHumanMethylation27kanno.ilmn12.hg19/","author":[{"family":"Hansen","given":"KD"},{"family":"Fortin","given":"Jean-Philippe"}],"accessed":{"date-parts":[["2021",11,13]]}}},{"id":1054,"uris":["http://zotero.org/users/local/oxMpWYo5/items/FPT8AF89"],"uri":["http://zotero.org/users/local/oxMpWYo5/items/FPT8AF89"],"itemData":{"id":1054,"type":"webpage","abstract":"IlluminaHumanMethylation450kanno.ilmn12.hg19: Annotation for Illumina's 450k methylation arrays","container-title":"Bioconductor","language":"en-US","title":"IlluminaHumanMethylation450kanno.ilmn12.hg19","URL":"http://bioconductor.org/packages/IlluminaHumanMethylation450kanno.ilmn12.hg19/","author":[{"family":"Hansen","given":"KD"}],"accessed":{"date-parts":[["2021",11,13]]}}},{"id":1057,"uris":["http://zotero.org/users/local/oxMpWYo5/items/2NSG9NVT"],"uri":["http://zotero.org/users/local/oxMpWYo5/items/2NSG9NVT"],"itemData":{"id":1057,"type":"webpage","abstract":"IlluminaHumanMethylationEPICanno.ilm10b4.hg19: Annotation for Illumina's EPIC methylation arrays","container-title":"Bioconductor","language":"en-US","title":"IlluminaHumanMethylationEPICanno.ilm10b4.hg19","URL":"http://bioconductor.org/packages/IlluminaHumanMethylationEPICanno.ilm10b4.hg19/","author":[{"family":"Hansen","given":"KD"}],"accessed":{"date-parts":[["2021",11,13]]}}}],"schema":"https://github.com/citation-style-language/schema/raw/master/csl-citation.json"} </w:instrText>
      </w:r>
      <w:r w:rsidR="00DA1028">
        <w:rPr>
          <w:lang w:val="en-US"/>
        </w:rPr>
        <w:fldChar w:fldCharType="separate"/>
      </w:r>
      <w:r w:rsidR="000A7502" w:rsidRPr="000A7502">
        <w:rPr>
          <w:rFonts w:ascii="Calibri" w:hAnsi="Calibri" w:cs="Calibri"/>
          <w:szCs w:val="24"/>
          <w:vertAlign w:val="superscript"/>
        </w:rPr>
        <w:t>113–115</w:t>
      </w:r>
      <w:r w:rsidR="00DA1028">
        <w:rPr>
          <w:lang w:val="en-US"/>
        </w:rPr>
        <w:fldChar w:fldCharType="end"/>
      </w:r>
      <w:r w:rsidR="00DA1028">
        <w:rPr>
          <w:lang w:val="en-US"/>
        </w:rPr>
        <w:t>, then</w:t>
      </w:r>
      <w:r w:rsidR="00D639BA">
        <w:rPr>
          <w:lang w:val="en-US"/>
        </w:rPr>
        <w:t xml:space="preserve"> converted to genomic positions via </w:t>
      </w:r>
      <w:proofErr w:type="spellStart"/>
      <w:r w:rsidR="00D639BA" w:rsidRPr="00DA7182">
        <w:rPr>
          <w:i/>
          <w:iCs/>
          <w:lang w:val="en-US"/>
        </w:rPr>
        <w:t>Minfi</w:t>
      </w:r>
      <w:proofErr w:type="spellEnd"/>
      <w:r w:rsidR="00D639BA">
        <w:rPr>
          <w:lang w:val="en-US"/>
        </w:rPr>
        <w:fldChar w:fldCharType="begin"/>
      </w:r>
      <w:r w:rsidR="000A7502">
        <w:rPr>
          <w:lang w:val="en-US"/>
        </w:rPr>
        <w:instrText xml:space="preserve"> ADDIN ZOTERO_ITEM CSL_CITATION {"citationID":"71p0QQMd","properties":{"formattedCitation":"\\super 116\\nosupersub{}","plainCitation":"116","noteIndex":0},"citationItems":[{"id":855,"uris":["http://zotero.org/users/local/oxMpWYo5/items/6ZHEXCQR"],"uri":["http://zotero.org/users/local/oxMpWYo5/items/6ZHEXCQR"],"itemData":{"id":855,"type":"article-journal","abstract":"MOTIVATION: The recently released Infinium HumanMethylation450 array (the '450k' array) provides a high-throughput assay to quantify DNA methylation (DNAm) at </w:instrText>
      </w:r>
      <w:r w:rsidR="000A7502">
        <w:rPr>
          <w:rFonts w:ascii="Cambria Math" w:hAnsi="Cambria Math" w:cs="Cambria Math"/>
          <w:lang w:val="en-US"/>
        </w:rPr>
        <w:instrText>∼</w:instrText>
      </w:r>
      <w:r w:rsidR="000A7502">
        <w:rPr>
          <w:lang w:val="en-US"/>
        </w:rPr>
        <w:instrText xml:space="preserve">450 000 loci across a range of genomic features. Although less comprehensive than high-throughput sequencing-based techniques, this product is more cost-effective and promises to be the most widely used DNAm high-throughput measurement technology over the next several years.\nRESULTS: Here we describe a suite of computational tools that incorporate state-of-the-art statistical techniques for the analysis of DNAm data. The software is structured to easily adapt to future versions of the technology. We include methods for preprocessing, quality assessment and detection of differentially methylated regions from the kilobase to the megabase scale. We show how our software provides a powerful and flexible development platform for future methods. We also illustrate how our methods empower the technology to make discoveries previously thought to be possible only with sequencing-based methods.\nAVAILABILITY AND IMPLEMENTATION: http://bioconductor.org/packages/release/bioc/html/minfi.html.\nCONTACT: khansen@jhsph.edu; rafa@jimmy.harvard.edu\nSUPPLEMENTARY INFORMATION: Supplementary data are available at Bioinformatics online.","container-title":"Bioinformatics (Oxford, England)","DOI":"10.1093/bioinformatics/btu049","ISSN":"1367-4811","issue":"10","journalAbbreviation":"Bioinformatics","language":"eng","note":"PMID: 24478339\nPMCID: PMC4016708","page":"1363-1369","source":"PubMed","title":"Minfi: a flexible and comprehensive Bioconductor package for the analysis of Infinium DNA methylation microarrays","title-short":"Minfi","volume":"30","author":[{"family":"Aryee","given":"Martin J."},{"family":"Jaffe","given":"Andrew E."},{"family":"Corrada-Bravo","given":"Hector"},{"family":"Ladd-Acosta","given":"Christine"},{"family":"Feinberg","given":"Andrew P."},{"family":"Hansen","given":"Kasper D."},{"family":"Irizarry","given":"Rafael A."}],"issued":{"date-parts":[["2014",5,15]]}}}],"schema":"https://github.com/citation-style-language/schema/raw/master/csl-citation.json"} </w:instrText>
      </w:r>
      <w:r w:rsidR="00D639BA">
        <w:rPr>
          <w:lang w:val="en-US"/>
        </w:rPr>
        <w:fldChar w:fldCharType="separate"/>
      </w:r>
      <w:r w:rsidR="000A7502" w:rsidRPr="000A7502">
        <w:rPr>
          <w:rFonts w:ascii="Calibri" w:hAnsi="Calibri" w:cs="Calibri"/>
          <w:szCs w:val="24"/>
          <w:vertAlign w:val="superscript"/>
        </w:rPr>
        <w:t>116</w:t>
      </w:r>
      <w:r w:rsidR="00D639BA">
        <w:rPr>
          <w:lang w:val="en-US"/>
        </w:rPr>
        <w:fldChar w:fldCharType="end"/>
      </w:r>
      <w:r w:rsidR="00D639BA">
        <w:rPr>
          <w:lang w:val="en-US"/>
        </w:rPr>
        <w:t xml:space="preserve">. </w:t>
      </w:r>
      <w:r w:rsidR="00626E7F">
        <w:rPr>
          <w:lang w:val="en-US"/>
        </w:rPr>
        <w:t xml:space="preserve">Array data and bisulfite sequencing show </w:t>
      </w:r>
      <w:r w:rsidR="00626E7F" w:rsidRPr="00C12D34">
        <w:rPr>
          <w:lang w:val="en-US"/>
        </w:rPr>
        <w:t>correlation coefficients ranging from 0.95 to 0.97</w:t>
      </w:r>
      <w:r w:rsidR="00626E7F">
        <w:rPr>
          <w:lang w:val="en-US"/>
        </w:rPr>
        <w:fldChar w:fldCharType="begin"/>
      </w:r>
      <w:r w:rsidR="000A7502">
        <w:rPr>
          <w:lang w:val="en-US"/>
        </w:rPr>
        <w:instrText xml:space="preserve"> ADDIN ZOTERO_ITEM CSL_CITATION {"citationID":"2YPjXByG","properties":{"formattedCitation":"\\super 76\\nosupersub{}","plainCitation":"76","noteIndex":0},"citationItems":[{"id":1003,"uris":["http://zotero.org/users/local/oxMpWYo5/items/AB26XYGU"],"uri":["http://zotero.org/users/local/oxMpWYo5/items/AB26XYGU"],"itemData":{"id":1003,"type":"article-journal","abstract":"Whole genome bisulfite sequencing (WGBS), with its ability to interrogate methylation status at single CpG site resolution epigenome-wide, is a powerful technique for use in molecular experiments. Here, we aim to advance strategies for accurate and efficient WGBS for application in future large-scale epidemiological studies. We systematically compared the performance of three WGBS library preparation methods with low DNA input requirement (Swift Biosciences Accel-NGS, Illumina TruSeq and QIAGEN QIAseq) on two state-of-the-art sequencing platforms (Illumina NovaSeq and HiSeq X), and also assessed concordance between data generated by WGBS and methylation arrays. Swift achieved the highest proportion of CpG sites assayed and effective coverage at 26x (P &lt; 0.001). TruSeq suffered from the highest proportion of PCR duplicates, while QIAseq failed to deliver across all quality metrics. There was little difference in performance between NovaSeq and HiSeq X, with the exception of higher read duplication rate on the NovaSeq (P &lt; 0.05), likely attributable to the higher cluster densities on its flow cells. Systematic biases exist between WGBS and methylation arrays, with lower precision observed for WGBS across the range of depths investigated. To achieve a level of precision broadly comparable to the methylation array, a minimum coverage of 100x is recommended.","container-title":"Scientific Reports","DOI":"10.1038/s41598-019-46875-5","ISSN":"2045-2322","issue":"1","journalAbbreviation":"Sci Rep","language":"en","note":"Bandiera_abtest: a\nCc_license_type: cc_by\nCg_type: Nature Research Journals\nnumber: 1\nPrimary_atype: Research\npublisher: Nature Publishing Group\nSubject_term: Biotechnology;Genomics;Sequencing\nSubject_term_id: biotechnology;genomics;sequencing","page":"10383","source":"www.nature.com","title":"Systematic evaluation of library preparation methods and sequencing platforms for high-throughput whole genome bisulfite sequencing","volume":"9","author":[{"family":"Zhou","given":"Li"},{"family":"Ng","given":"Hong Kiat"},{"family":"Drautz-Moses","given":"Daniela I."},{"family":"Schuster","given":"Stephan C."},{"family":"Beck","given":"Stephan"},{"family":"Kim","given":"Changhoon"},{"family":"Chambers","given":"John Campbell"},{"family":"Loh","given":"Marie"}],"issued":{"date-parts":[["2019",7,17]]}}}],"schema":"https://github.com/citation-style-language/schema/raw/master/csl-citation.json"} </w:instrText>
      </w:r>
      <w:r w:rsidR="00626E7F">
        <w:rPr>
          <w:lang w:val="en-US"/>
        </w:rPr>
        <w:fldChar w:fldCharType="separate"/>
      </w:r>
      <w:r w:rsidR="000A7502" w:rsidRPr="000A7502">
        <w:rPr>
          <w:rFonts w:ascii="Calibri" w:hAnsi="Calibri" w:cs="Calibri"/>
          <w:szCs w:val="24"/>
          <w:vertAlign w:val="superscript"/>
        </w:rPr>
        <w:t>76</w:t>
      </w:r>
      <w:r w:rsidR="00626E7F">
        <w:rPr>
          <w:lang w:val="en-US"/>
        </w:rPr>
        <w:fldChar w:fldCharType="end"/>
      </w:r>
      <w:r w:rsidR="00626E7F">
        <w:rPr>
          <w:lang w:val="en-US"/>
        </w:rPr>
        <w:t xml:space="preserve">, so are suitable for comparison. </w:t>
      </w:r>
      <w:r w:rsidR="00D639BA">
        <w:rPr>
          <w:lang w:val="en-US"/>
        </w:rPr>
        <w:t xml:space="preserve">All genome assemblies </w:t>
      </w:r>
      <w:r w:rsidR="0080184D">
        <w:rPr>
          <w:lang w:val="en-US"/>
        </w:rPr>
        <w:t xml:space="preserve">for sample data and reference probes </w:t>
      </w:r>
      <w:r w:rsidR="00D639BA">
        <w:rPr>
          <w:lang w:val="en-US"/>
        </w:rPr>
        <w:t xml:space="preserve">were translated to hg38 by the </w:t>
      </w:r>
      <w:proofErr w:type="spellStart"/>
      <w:r w:rsidR="00D639BA" w:rsidRPr="00DA7182">
        <w:rPr>
          <w:i/>
          <w:iCs/>
          <w:lang w:val="en-US"/>
        </w:rPr>
        <w:t>liftOver</w:t>
      </w:r>
      <w:proofErr w:type="spellEnd"/>
      <w:r w:rsidR="00D639BA">
        <w:rPr>
          <w:lang w:val="en-US"/>
        </w:rPr>
        <w:fldChar w:fldCharType="begin"/>
      </w:r>
      <w:r w:rsidR="000A7502">
        <w:rPr>
          <w:lang w:val="en-US"/>
        </w:rPr>
        <w:instrText xml:space="preserve"> ADDIN ZOTERO_ITEM CSL_CITATION {"citationID":"wgCBYf5y","properties":{"formattedCitation":"\\super 117\\nosupersub{}","plainCitation":"117","noteIndex":0},"citationItems":[{"id":850,"uris":["http://zotero.org/users/local/oxMpWYo5/items/2KY5TSJY"],"uri":["http://zotero.org/users/local/oxMpWYo5/items/2KY5TSJY"],"itemData":{"id":850,"type":"webpage","abstract":"The liftOver facilities developed in conjunction with the UCSC browser track infrastructure are available for transforming data in GRanges formats.  This is illustrated here with an image of the EBI/NHGRI GWAS catalog that is, as of May 10 2017, distributed with coordinates defined by NCBI build hg38.","language":"en-US","title":"liftOver: Changing genomic coordinate systems with rtracklayer::liftOver. R package version 1.18.0","URL":"https://www.bioconductor.org/help/workflows/liftOver/","author":[{"family":"Bioconductor Package Maintainer","given":""}],"accessed":{"date-parts":[["2021",11,2]]}}}],"schema":"https://github.com/citation-style-language/schema/raw/master/csl-citation.json"} </w:instrText>
      </w:r>
      <w:r w:rsidR="00D639BA">
        <w:rPr>
          <w:lang w:val="en-US"/>
        </w:rPr>
        <w:fldChar w:fldCharType="separate"/>
      </w:r>
      <w:r w:rsidR="000A7502" w:rsidRPr="000A7502">
        <w:rPr>
          <w:rFonts w:ascii="Calibri" w:hAnsi="Calibri" w:cs="Calibri"/>
          <w:szCs w:val="24"/>
          <w:vertAlign w:val="superscript"/>
        </w:rPr>
        <w:t>117</w:t>
      </w:r>
      <w:r w:rsidR="00D639BA">
        <w:rPr>
          <w:lang w:val="en-US"/>
        </w:rPr>
        <w:fldChar w:fldCharType="end"/>
      </w:r>
      <w:r w:rsidR="00D639BA">
        <w:rPr>
          <w:lang w:val="en-US"/>
        </w:rPr>
        <w:t>. For data sourced from mouse models (</w:t>
      </w:r>
      <w:r w:rsidR="00D639BA" w:rsidRPr="00D259AE">
        <w:rPr>
          <w:lang w:val="en-US"/>
        </w:rPr>
        <w:t>GSE121483</w:t>
      </w:r>
      <w:r w:rsidR="00D639BA">
        <w:rPr>
          <w:lang w:val="en-US"/>
        </w:rPr>
        <w:t xml:space="preserve">), only the </w:t>
      </w:r>
      <w:r w:rsidR="00D639BA">
        <w:rPr>
          <w:color w:val="000000"/>
          <w:shd w:val="clear" w:color="auto" w:fill="FFFFFF"/>
        </w:rPr>
        <w:t>19</w:t>
      </w:r>
      <w:r w:rsidR="00127106">
        <w:rPr>
          <w:color w:val="000000"/>
          <w:shd w:val="clear" w:color="auto" w:fill="FFFFFF"/>
        </w:rPr>
        <w:t>,</w:t>
      </w:r>
      <w:r w:rsidR="00D639BA">
        <w:rPr>
          <w:color w:val="000000"/>
          <w:shd w:val="clear" w:color="auto" w:fill="FFFFFF"/>
        </w:rPr>
        <w:t xml:space="preserve">420 </w:t>
      </w:r>
      <w:r w:rsidR="00D639BA">
        <w:rPr>
          <w:lang w:val="en-US"/>
        </w:rPr>
        <w:t>probes conserved with humans were kept</w:t>
      </w:r>
      <w:r w:rsidR="00D639BA">
        <w:rPr>
          <w:lang w:val="en-US"/>
        </w:rPr>
        <w:fldChar w:fldCharType="begin"/>
      </w:r>
      <w:r w:rsidR="000A7502">
        <w:rPr>
          <w:lang w:val="en-US"/>
        </w:rPr>
        <w:instrText xml:space="preserve"> ADDIN ZOTERO_ITEM CSL_CITATION {"citationID":"Ke4A1dVR","properties":{"formattedCitation":"\\super 118\\nosupersub{}","plainCitation":"118","noteIndex":0},"citationItems":[{"id":858,"uris":["http://zotero.org/users/local/oxMpWYo5/items/BYKHKMET"],"uri":["http://zotero.org/users/local/oxMpWYo5/items/BYKHKMET"],"itemData":{"id":858,"type":"article-journal","abstract":"The advent of array-based genome-wide DNA methylation methods has enabled quantitative measurement of single CpG methylation status at relatively low cost and sample input. Whereas the use of Infinium Human Methylation BeadChips has shown great utility in clinical studies, no equivalent tool is available for rodent animal samples. We examined the feasibility of using the new Infinium MethylationEPIC BeadChip for studying DNA methylation in mouse.","container-title":"BMC Bioinformatics","DOI":"10.1186/s12859-017-1870-y","ISSN":"1471-2105","issue":"1","journalAbbreviation":"BMC Bioinformatics","page":"486","source":"BioMed Central","title":"Usability of human Infinium MethylationEPIC BeadChip for mouse DNA methylation studies","volume":"18","author":[{"family":"Needhamsen","given":"Maria"},{"family":"Ewing","given":"Ewoud"},{"family":"Lund","given":"Harald"},{"family":"Gomez-Cabrero","given":"David"},{"family":"Harris","given":"Robert Adam"},{"family":"Kular","given":"Lara"},{"family":"Jagodic","given":"Maja"}],"issued":{"date-parts":[["2017",11,15]]}}}],"schema":"https://github.com/citation-style-language/schema/raw/master/csl-citation.json"} </w:instrText>
      </w:r>
      <w:r w:rsidR="00D639BA">
        <w:rPr>
          <w:lang w:val="en-US"/>
        </w:rPr>
        <w:fldChar w:fldCharType="separate"/>
      </w:r>
      <w:r w:rsidR="000A7502" w:rsidRPr="000A7502">
        <w:rPr>
          <w:rFonts w:ascii="Calibri" w:hAnsi="Calibri" w:cs="Calibri"/>
          <w:szCs w:val="24"/>
          <w:vertAlign w:val="superscript"/>
        </w:rPr>
        <w:t>118</w:t>
      </w:r>
      <w:r w:rsidR="00D639BA">
        <w:rPr>
          <w:lang w:val="en-US"/>
        </w:rPr>
        <w:fldChar w:fldCharType="end"/>
      </w:r>
      <w:r w:rsidR="00D639BA">
        <w:rPr>
          <w:lang w:val="en-US"/>
        </w:rPr>
        <w:t>, and it has been show that CpG methylation for glial cells is highly conserved between mice and humans</w:t>
      </w:r>
      <w:r w:rsidR="00D639BA">
        <w:rPr>
          <w:lang w:val="en-US"/>
        </w:rPr>
        <w:fldChar w:fldCharType="begin"/>
      </w:r>
      <w:r w:rsidR="000A7502">
        <w:rPr>
          <w:lang w:val="en-US"/>
        </w:rPr>
        <w:instrText xml:space="preserve"> ADDIN ZOTERO_ITEM CSL_CITATION {"citationID":"lGqrQypG","properties":{"formattedCitation":"\\super 119\\nosupersub{}","plainCitation":"119","noteIndex":0},"citationItems":[{"id":852,"uris":["http://zotero.org/users/local/oxMpWYo5/items/XYSYQ5FM"],"uri":["http://zotero.org/users/local/oxMpWYo5/items/XYSYQ5FM"],"itemData":{"id":852,"type":"article-journal","abstract":"Understanding epigenetic differences that distinguish neurons and glia is of fundamental importance to the nascent field of neuroepigenetics. A recent study used genome-wide bisulfite sequencing to survey differences in DNA methylation between these two cell types, in both humans and mice. That study minimized the importance of cell type-specific differences in CpG methylation, claiming these are restricted to localized genomic regions, and instead emphasized that widespread and highly conserved differences in non-CpG methylation distinguish neurons and glia. We reanalyzed the data from that study and came to markedly different conclusions. In particular, we found widespread cell type-specific differences in CpG methylation, with a genome-wide tendency for neuronal CpG-hypermethylation punctuated by regions of glia-specific hypermethylation. Alarmingly, our analysis indicated that the majority of genes identified by the primary study as exhibiting cell type-specific CpG methylation differences were misclassified. To verify the accuracy of our analysis, we isolated neuronal and glial DNA from mouse cortex and performed quantitative bisulfite pyrosequencing at nine loci. The pyrosequencing results corroborated our analysis, without exception. Most interestingly, we found that gene-associated neuron vs. glia CpG methylation differences are highly conserved across human and mouse, and are very likely to be functional. In addition to underscoring the importance of independent verification to confirm the conclusions of genome-wide epigenetic analyses, our data indicate that CpG methylation plays a major role in neuroepigenetics, and that the mouse is likely an excellent model in which to study the role of DNA methylation in human neurodevelopment and disease.","container-title":"Human Molecular Genetics","DOI":"10.1093/hmg/ddv459","ISSN":"0964-6906","issue":"2","journalAbbreviation":"Human Molecular Genetics","page":"223-232","source":"Silverchair","title":"CpG methylation differences between neurons and glia are highly conserved from mouse to human","volume":"25","author":[{"family":"Kessler","given":"Noah J."},{"family":"Van Baak","given":"Timothy E."},{"family":"Baker","given":"Maria S."},{"family":"Laritsky","given":"Eleonora"},{"family":"Coarfa","given":"Cristian"},{"family":"Waterland","given":"Robert A."}],"issued":{"date-parts":[["2016",1,15]]}}}],"schema":"https://github.com/citation-style-language/schema/raw/master/csl-citation.json"} </w:instrText>
      </w:r>
      <w:r w:rsidR="00D639BA">
        <w:rPr>
          <w:lang w:val="en-US"/>
        </w:rPr>
        <w:fldChar w:fldCharType="separate"/>
      </w:r>
      <w:r w:rsidR="000A7502" w:rsidRPr="000A7502">
        <w:rPr>
          <w:rFonts w:ascii="Calibri" w:hAnsi="Calibri" w:cs="Calibri"/>
          <w:szCs w:val="24"/>
          <w:vertAlign w:val="superscript"/>
        </w:rPr>
        <w:t>119</w:t>
      </w:r>
      <w:r w:rsidR="00D639BA">
        <w:rPr>
          <w:lang w:val="en-US"/>
        </w:rPr>
        <w:fldChar w:fldCharType="end"/>
      </w:r>
      <w:r w:rsidR="00D639BA">
        <w:rPr>
          <w:lang w:val="en-US"/>
        </w:rPr>
        <w:t xml:space="preserve">. </w:t>
      </w:r>
    </w:p>
    <w:p w14:paraId="4BCEFDC6" w14:textId="3BD88ED9" w:rsidR="009A2612" w:rsidRDefault="00917AA2" w:rsidP="00917AA2">
      <w:pPr>
        <w:pStyle w:val="Heading3"/>
        <w:rPr>
          <w:lang w:val="en-US"/>
        </w:rPr>
      </w:pPr>
      <w:bookmarkStart w:id="47" w:name="_Toc88049369"/>
      <w:r>
        <w:rPr>
          <w:lang w:val="en-US"/>
        </w:rPr>
        <w:t>Cell deconvolution</w:t>
      </w:r>
      <w:bookmarkEnd w:id="47"/>
    </w:p>
    <w:p w14:paraId="606FBD3A" w14:textId="5922620A" w:rsidR="006A3DBA" w:rsidRDefault="006A3DBA" w:rsidP="006A3DBA">
      <w:pPr>
        <w:rPr>
          <w:lang w:val="en-US"/>
        </w:rPr>
      </w:pPr>
      <w:r w:rsidRPr="006A3DBA">
        <w:rPr>
          <w:b/>
          <w:bCs/>
          <w:lang w:val="en-US"/>
        </w:rPr>
        <w:t xml:space="preserve">Tumor cell separation: </w:t>
      </w:r>
      <w:r>
        <w:rPr>
          <w:lang w:val="en-US"/>
        </w:rPr>
        <w:t xml:space="preserve">Cell type annotation was given for most obtained samples. For un- or under-annotated </w:t>
      </w:r>
      <w:r w:rsidR="000B6FDB">
        <w:rPr>
          <w:lang w:val="en-US"/>
        </w:rPr>
        <w:t xml:space="preserve">glioma </w:t>
      </w:r>
      <w:r>
        <w:rPr>
          <w:lang w:val="en-US"/>
        </w:rPr>
        <w:t xml:space="preserve">data sets, tumor cells were identified by glioma-specific CpG probes taken from </w:t>
      </w:r>
      <w:r w:rsidRPr="00D25646">
        <w:rPr>
          <w:lang w:val="en-US"/>
        </w:rPr>
        <w:t>by a previous TCGA bulk DNA methylation study</w:t>
      </w:r>
      <w:r>
        <w:rPr>
          <w:lang w:val="en-US"/>
        </w:rPr>
        <w:fldChar w:fldCharType="begin"/>
      </w:r>
      <w:r w:rsidR="000A7502">
        <w:rPr>
          <w:lang w:val="en-US"/>
        </w:rPr>
        <w:instrText xml:space="preserve"> ADDIN ZOTERO_ITEM CSL_CITATION {"citationID":"pU82v8CD","properties":{"formattedCitation":"\\super 120\\nosupersub{}","plainCitation":"120","noteIndex":0},"citationItems":[{"id":1059,"uris":["http://zotero.org/users/local/oxMpWYo5/items/A6ER5KXC"],"uri":["http://zotero.org/users/local/oxMpWYo5/items/A6ER5KXC"],"itemData":{"id":1059,"type":"article-journal","abstract":"Therapy development for adult diffuse glioma is hindered by incomplete knowledge of somatic glioma driving alterations and suboptimal disease classification. We defined the complete set of genes associated with 1,122 diffuse grade II-III-IV gliomas from The Cancer Genome Atlas and used molecular profiles to improve disease classification, identify molecular correlations, and provide insights into the progression from low- to high-grade disease. Whole-genome sequencing data analysis determined that ATRX but not TERT promoter mutations are associated with increased telomere length. Recent advances in glioma classification based on IDH mutation and 1p/19q co-deletion status were recapitulated through analysis of DNA methylation profiles, which identified clinically relevant molecular subsets. A subtype of IDH mutant glioma was associated with DNA demethylation and poor outcome; a group of IDH-wild-type diffuse glioma showed molecular similarity to pilocytic astrocytoma and relatively favorable survival. Understanding of cohesive disease groups may aid improved clinical outcomes.","container-title":"Cell","DOI":"10.1016/j.cell.2015.12.028","ISSN":"1097-4172","issue":"3","journalAbbreviation":"Cell","language":"eng","note":"PMID: 26824661\nPMCID: PMC4754110","page":"550-563","source":"PubMed","title":"Molecular Profiling Reveals Biologically Discrete Subsets and Pathways of Progression in Diffuse Glioma","volume":"164","author":[{"family":"Ceccarelli","given":"Michele"},{"family":"Barthel","given":"Floris P."},{"family":"Malta","given":"Tathiane M."},{"family":"Sabedot","given":"Thais S."},{"family":"Salama","given":"Sofie R."},{"family":"Murray","given":"Bradley A."},{"family":"Morozova","given":"Olena"},{"family":"Newton","given":"Yulia"},{"family":"Radenbaugh","given":"Amie"},{"family":"Pagnotta","given":"Stefano M."},{"family":"Anjum","given":"Samreen"},{"family":"Wang","given":"Jiguang"},{"family":"Manyam","given":"Ganiraju"},{"family":"Zoppoli","given":"Pietro"},{"family":"Ling","given":"Shiyun"},{"family":"Rao","given":"Arjun A."},{"family":"Grifford","given":"Mia"},{"family":"Cherniack","given":"Andrew D."},{"family":"Zhang","given":"Hailei"},{"family":"Poisson","given":"Laila"},{"family":"Carlotti","given":"Carlos Gilberto"},{"family":"Tirapelli","given":"Daniela Pretti da Cunha"},{"family":"Rao","given":"Arvind"},{"family":"Mikkelsen","given":"Tom"},{"family":"Lau","given":"Ching C."},{"family":"Yung","given":"W. K. Alfred"},{"family":"Rabadan","given":"Raul"},{"family":"Huse","given":"Jason"},{"family":"Brat","given":"Daniel J."},{"family":"Lehman","given":"Norman L."},{"family":"Barnholtz-Sloan","given":"Jill S."},{"family":"Zheng","given":"Siyuan"},{"family":"Hess","given":"Kenneth"},{"family":"Rao","given":"Ganesh"},{"family":"Meyerson","given":"Matthew"},{"family":"Beroukhim","given":"Rameen"},{"family":"Cooper","given":"Lee"},{"family":"Akbani","given":"Rehan"},{"family":"Wrensch","given":"Margaret"},{"family":"Haussler","given":"David"},{"family":"Aldape","given":"Kenneth D."},{"family":"Laird","given":"Peter W."},{"family":"Gutmann","given":"David H."},{"literal":"TCGA Research Network"},{"family":"Noushmehr","given":"Houtan"},{"family":"Iavarone","given":"Antonio"},{"family":"Verhaak","given":"Roel G. W."}],"issued":{"date-parts":[["2016",1,28]]}}}],"schema":"https://github.com/citation-style-language/schema/raw/master/csl-citation.json"} </w:instrText>
      </w:r>
      <w:r>
        <w:rPr>
          <w:lang w:val="en-US"/>
        </w:rPr>
        <w:fldChar w:fldCharType="separate"/>
      </w:r>
      <w:r w:rsidR="000A7502" w:rsidRPr="000A7502">
        <w:rPr>
          <w:rFonts w:ascii="Calibri" w:hAnsi="Calibri" w:cs="Calibri"/>
          <w:szCs w:val="24"/>
          <w:vertAlign w:val="superscript"/>
        </w:rPr>
        <w:t>120</w:t>
      </w:r>
      <w:r>
        <w:rPr>
          <w:lang w:val="en-US"/>
        </w:rPr>
        <w:fldChar w:fldCharType="end"/>
      </w:r>
      <w:r>
        <w:rPr>
          <w:lang w:val="en-US"/>
        </w:rPr>
        <w:t xml:space="preserve">. A window of 1000 bp was defined for each probe and average </w:t>
      </w:r>
      <w:r w:rsidR="00AD5711">
        <w:rPr>
          <w:lang w:val="en-US"/>
        </w:rPr>
        <w:t>beta value</w:t>
      </w:r>
      <w:r>
        <w:rPr>
          <w:lang w:val="en-US"/>
        </w:rPr>
        <w:t xml:space="preserve"> was taken. For overlapping windows, they were combined and tiled into a minimum number of 1000 bp windows.</w:t>
      </w:r>
      <w:r>
        <w:rPr>
          <w:lang w:val="en-US"/>
        </w:rPr>
        <w:t xml:space="preserve"> </w:t>
      </w:r>
    </w:p>
    <w:p w14:paraId="782A58FC" w14:textId="77777777" w:rsidR="00EC7DB7" w:rsidRDefault="00EC7DB7" w:rsidP="006A3DBA">
      <w:pPr>
        <w:rPr>
          <w:lang w:val="en-US"/>
        </w:rPr>
      </w:pPr>
    </w:p>
    <w:p w14:paraId="7ABB90A1" w14:textId="08A8745E" w:rsidR="009007B0" w:rsidRDefault="009007B0" w:rsidP="00917AA2">
      <w:pPr>
        <w:rPr>
          <w:lang w:val="en-US"/>
        </w:rPr>
      </w:pPr>
    </w:p>
    <w:p w14:paraId="4184E1A3" w14:textId="77777777" w:rsidR="009007B0" w:rsidRPr="00917AA2" w:rsidRDefault="009007B0" w:rsidP="00917AA2">
      <w:pPr>
        <w:rPr>
          <w:lang w:val="en-US"/>
        </w:rPr>
      </w:pPr>
    </w:p>
    <w:p w14:paraId="65404F5D" w14:textId="1E8C56D8" w:rsidR="009A2612" w:rsidRDefault="009A2612" w:rsidP="005206DF">
      <w:pPr>
        <w:jc w:val="both"/>
        <w:rPr>
          <w:lang w:val="en-US"/>
        </w:rPr>
      </w:pPr>
    </w:p>
    <w:p w14:paraId="08EC6CA5" w14:textId="4CE1D8FC" w:rsidR="009A2612" w:rsidRDefault="009A2612" w:rsidP="005206DF">
      <w:pPr>
        <w:jc w:val="both"/>
        <w:rPr>
          <w:lang w:val="en-US"/>
        </w:rPr>
      </w:pPr>
    </w:p>
    <w:p w14:paraId="0F4E2799" w14:textId="77777777" w:rsidR="009A2612" w:rsidRDefault="009A2612" w:rsidP="005206DF">
      <w:pPr>
        <w:jc w:val="both"/>
        <w:rPr>
          <w:lang w:val="en-US"/>
        </w:rPr>
      </w:pPr>
    </w:p>
    <w:p w14:paraId="0127908F" w14:textId="459037C4" w:rsidR="00906CB7" w:rsidRDefault="00906CB7" w:rsidP="00906CB7">
      <w:pPr>
        <w:pStyle w:val="Heading1"/>
        <w:rPr>
          <w:lang w:val="en-US"/>
        </w:rPr>
      </w:pPr>
      <w:bookmarkStart w:id="48" w:name="_Toc88049370"/>
      <w:r>
        <w:rPr>
          <w:lang w:val="en-US"/>
        </w:rPr>
        <w:t>Results</w:t>
      </w:r>
      <w:bookmarkEnd w:id="48"/>
    </w:p>
    <w:p w14:paraId="48B835C4" w14:textId="5DF378B1" w:rsidR="009D1DBB" w:rsidRDefault="009D1DBB" w:rsidP="009D1DBB">
      <w:pPr>
        <w:rPr>
          <w:lang w:val="en-US"/>
        </w:rPr>
      </w:pPr>
    </w:p>
    <w:p w14:paraId="606A0BFF" w14:textId="725CE744" w:rsidR="009D1DBB" w:rsidRDefault="009D1DBB" w:rsidP="009D1DBB">
      <w:pPr>
        <w:pStyle w:val="Heading2"/>
        <w:rPr>
          <w:lang w:val="en-US"/>
        </w:rPr>
      </w:pPr>
      <w:bookmarkStart w:id="49" w:name="_Toc88049371"/>
      <w:r>
        <w:rPr>
          <w:lang w:val="en-US"/>
        </w:rPr>
        <w:t>Reference methylomes</w:t>
      </w:r>
      <w:bookmarkEnd w:id="49"/>
    </w:p>
    <w:p w14:paraId="71211CBA" w14:textId="350330EA" w:rsidR="009D1DBB" w:rsidRDefault="009D1DBB" w:rsidP="009D1DBB">
      <w:pPr>
        <w:pStyle w:val="Heading3"/>
        <w:rPr>
          <w:lang w:val="en-US"/>
        </w:rPr>
      </w:pPr>
      <w:bookmarkStart w:id="50" w:name="_Toc88049372"/>
      <w:r>
        <w:rPr>
          <w:lang w:val="en-US"/>
        </w:rPr>
        <w:t>Array-based</w:t>
      </w:r>
      <w:bookmarkEnd w:id="50"/>
    </w:p>
    <w:p w14:paraId="5678433E" w14:textId="2F79DEBF" w:rsidR="009D1DBB" w:rsidRPr="009D1DBB" w:rsidRDefault="00DA1028" w:rsidP="009D1DBB">
      <w:pPr>
        <w:rPr>
          <w:lang w:val="en-US"/>
        </w:rPr>
      </w:pPr>
      <w:r>
        <w:rPr>
          <w:lang w:val="en-US"/>
        </w:rPr>
        <w:t xml:space="preserve">Methylation arrays showed </w:t>
      </w:r>
    </w:p>
    <w:p w14:paraId="4C5AAE6C" w14:textId="4DE24751" w:rsidR="00906CB7" w:rsidRDefault="00906CB7" w:rsidP="00906CB7">
      <w:pPr>
        <w:rPr>
          <w:lang w:val="en-US"/>
        </w:rPr>
      </w:pPr>
    </w:p>
    <w:p w14:paraId="7CD6BF58" w14:textId="1764A40B" w:rsidR="00906CB7" w:rsidRDefault="00906CB7" w:rsidP="00906CB7">
      <w:pPr>
        <w:pStyle w:val="Heading1"/>
        <w:rPr>
          <w:lang w:val="en-US"/>
        </w:rPr>
      </w:pPr>
      <w:bookmarkStart w:id="51" w:name="_Toc88049373"/>
      <w:r>
        <w:rPr>
          <w:lang w:val="en-US"/>
        </w:rPr>
        <w:t>Discussion</w:t>
      </w:r>
      <w:bookmarkEnd w:id="51"/>
    </w:p>
    <w:p w14:paraId="4AFE2C7D" w14:textId="13FDA542" w:rsidR="00906CB7" w:rsidRDefault="00906CB7" w:rsidP="00906CB7">
      <w:pPr>
        <w:rPr>
          <w:lang w:val="en-US"/>
        </w:rPr>
      </w:pPr>
    </w:p>
    <w:p w14:paraId="04B99365" w14:textId="072268D1" w:rsidR="00906CB7" w:rsidRDefault="00925E76" w:rsidP="00925E76">
      <w:pPr>
        <w:pStyle w:val="Heading1"/>
        <w:rPr>
          <w:lang w:val="en-US"/>
        </w:rPr>
      </w:pPr>
      <w:bookmarkStart w:id="52" w:name="_Toc88049374"/>
      <w:r>
        <w:rPr>
          <w:lang w:val="en-US"/>
        </w:rPr>
        <w:t>Future Outlook</w:t>
      </w:r>
      <w:bookmarkEnd w:id="52"/>
    </w:p>
    <w:p w14:paraId="780E060D" w14:textId="4D0B24F8" w:rsidR="00925E76" w:rsidRDefault="00925E76" w:rsidP="00906CB7">
      <w:pPr>
        <w:rPr>
          <w:lang w:val="en-US"/>
        </w:rPr>
      </w:pPr>
    </w:p>
    <w:p w14:paraId="3F962EDC" w14:textId="3C1FA1A5" w:rsidR="00925E76" w:rsidRPr="00906CB7" w:rsidRDefault="00925E76" w:rsidP="00925E76">
      <w:pPr>
        <w:pStyle w:val="Heading1"/>
        <w:rPr>
          <w:lang w:val="en-US"/>
        </w:rPr>
      </w:pPr>
      <w:bookmarkStart w:id="53" w:name="_Toc88049375"/>
      <w:r>
        <w:rPr>
          <w:lang w:val="en-US"/>
        </w:rPr>
        <w:t>Conclusion</w:t>
      </w:r>
      <w:bookmarkEnd w:id="53"/>
    </w:p>
    <w:p w14:paraId="13819A03" w14:textId="77777777" w:rsidR="00906CB7" w:rsidRDefault="00906CB7" w:rsidP="005206DF">
      <w:pPr>
        <w:jc w:val="both"/>
        <w:rPr>
          <w:lang w:val="en-US"/>
        </w:rPr>
      </w:pPr>
    </w:p>
    <w:p w14:paraId="09289E25" w14:textId="7FEEF360" w:rsidR="00963BA4" w:rsidRDefault="00963BA4" w:rsidP="005206DF">
      <w:pPr>
        <w:pStyle w:val="Heading1"/>
        <w:jc w:val="both"/>
        <w:rPr>
          <w:lang w:val="en-US"/>
        </w:rPr>
      </w:pPr>
      <w:bookmarkStart w:id="54" w:name="_Data_Availability"/>
      <w:bookmarkStart w:id="55" w:name="_Toc88049376"/>
      <w:bookmarkEnd w:id="54"/>
      <w:r>
        <w:rPr>
          <w:lang w:val="en-US"/>
        </w:rPr>
        <w:t>Data Availability</w:t>
      </w:r>
      <w:bookmarkEnd w:id="55"/>
    </w:p>
    <w:p w14:paraId="5837982C" w14:textId="6E2FF026" w:rsidR="00E116C2" w:rsidRDefault="00972B2E" w:rsidP="00E116C2">
      <w:r>
        <w:t xml:space="preserve">Extended documentation and vignettes for </w:t>
      </w:r>
      <w:proofErr w:type="spellStart"/>
      <w:r w:rsidRPr="00972B2E">
        <w:rPr>
          <w:i/>
          <w:iCs/>
        </w:rPr>
        <w:t>scMethrix</w:t>
      </w:r>
      <w:proofErr w:type="spellEnd"/>
      <w:r>
        <w:t xml:space="preserve"> are also available on Github (</w:t>
      </w:r>
      <w:hyperlink r:id="rId14" w:history="1">
        <w:r w:rsidRPr="00EB35B6">
          <w:rPr>
            <w:rStyle w:val="SubtitleChar"/>
          </w:rPr>
          <w:t>https://github.com/CompEpigen/scMethrix/</w:t>
        </w:r>
      </w:hyperlink>
      <w:r w:rsidRPr="00EB35B6">
        <w:rPr>
          <w:rStyle w:val="SubtitleChar"/>
        </w:rPr>
        <w:t>).</w:t>
      </w:r>
      <w:r>
        <w:t xml:space="preserve"> </w:t>
      </w:r>
      <w:r w:rsidR="008D58B2" w:rsidRPr="008D58B2">
        <w:t xml:space="preserve">The datasets presented in this </w:t>
      </w:r>
      <w:r w:rsidR="008D58B2" w:rsidRPr="000C7FBD">
        <w:t>study</w:t>
      </w:r>
      <w:r w:rsidR="008D58B2" w:rsidRPr="008D58B2">
        <w:t xml:space="preserve"> can be found in </w:t>
      </w:r>
      <w:r w:rsidR="008D58B2">
        <w:t xml:space="preserve">online </w:t>
      </w:r>
      <w:r w:rsidR="005373F6">
        <w:t>open-source</w:t>
      </w:r>
      <w:r w:rsidR="008D58B2" w:rsidRPr="008D58B2">
        <w:t xml:space="preserve"> repositories. The names of the repository/repositories and accession number(s) can be found in the </w:t>
      </w:r>
      <w:hyperlink w:anchor="_Data_collection" w:history="1">
        <w:r w:rsidR="008D58B2" w:rsidRPr="00EB35B6">
          <w:rPr>
            <w:rStyle w:val="SubtitleChar"/>
          </w:rPr>
          <w:t>Methods</w:t>
        </w:r>
      </w:hyperlink>
      <w:r w:rsidR="008D58B2">
        <w:t xml:space="preserve"> section or in </w:t>
      </w:r>
      <w:r w:rsidR="008D58B2" w:rsidRPr="00186988">
        <w:rPr>
          <w:rStyle w:val="SubtitleChar"/>
        </w:rPr>
        <w:t>Supplementary Table S1</w:t>
      </w:r>
      <w:r w:rsidR="008D58B2" w:rsidRPr="008D58B2">
        <w:t>.</w:t>
      </w:r>
      <w:r w:rsidR="008D58B2">
        <w:t xml:space="preserve"> Scripts for data import and analysis are available on Github (</w:t>
      </w:r>
      <w:hyperlink r:id="rId15" w:history="1">
        <w:r w:rsidR="008D58B2" w:rsidRPr="00EB35B6">
          <w:rPr>
            <w:rStyle w:val="SubtitleChar"/>
          </w:rPr>
          <w:t>https://github.com/knacko/monobrainDNAme</w:t>
        </w:r>
      </w:hyperlink>
      <w:r w:rsidR="008D58B2">
        <w:t>).</w:t>
      </w:r>
      <w:r>
        <w:t xml:space="preserve"> </w:t>
      </w:r>
    </w:p>
    <w:p w14:paraId="018A789B" w14:textId="2F248D35" w:rsidR="00925E76" w:rsidRDefault="00925E76" w:rsidP="00E116C2">
      <w:pPr>
        <w:pStyle w:val="Heading1"/>
        <w:rPr>
          <w:lang w:val="en-US"/>
        </w:rPr>
      </w:pPr>
      <w:bookmarkStart w:id="56" w:name="_Toc88049377"/>
      <w:r>
        <w:rPr>
          <w:lang w:val="en-US"/>
        </w:rPr>
        <w:t>Supplementary Data</w:t>
      </w:r>
      <w:bookmarkEnd w:id="56"/>
    </w:p>
    <w:tbl>
      <w:tblPr>
        <w:tblStyle w:val="TableGrid0"/>
        <w:tblW w:w="0" w:type="auto"/>
        <w:tblLook w:val="04A0" w:firstRow="1" w:lastRow="0" w:firstColumn="1" w:lastColumn="0" w:noHBand="0" w:noVBand="1"/>
      </w:tblPr>
      <w:tblGrid>
        <w:gridCol w:w="9350"/>
      </w:tblGrid>
      <w:tr w:rsidR="0094046C" w14:paraId="4D6B0654" w14:textId="77777777" w:rsidTr="0094046C">
        <w:tc>
          <w:tcPr>
            <w:tcW w:w="9350" w:type="dxa"/>
          </w:tcPr>
          <w:p w14:paraId="3A6EF2F2" w14:textId="77777777" w:rsidR="0094046C" w:rsidRDefault="0094046C" w:rsidP="00296B36">
            <w:pPr>
              <w:rPr>
                <w:lang w:val="en-US"/>
              </w:rPr>
            </w:pPr>
          </w:p>
        </w:tc>
      </w:tr>
      <w:tr w:rsidR="0094046C" w14:paraId="025C447E" w14:textId="77777777" w:rsidTr="0094046C">
        <w:tc>
          <w:tcPr>
            <w:tcW w:w="9350" w:type="dxa"/>
          </w:tcPr>
          <w:p w14:paraId="273C4536" w14:textId="77777777" w:rsidR="001D0EDA" w:rsidRDefault="0094046C" w:rsidP="0094046C">
            <w:pPr>
              <w:pStyle w:val="Caption"/>
              <w:rPr>
                <w:rStyle w:val="SubtleEmphasis"/>
              </w:rPr>
            </w:pPr>
            <w:bookmarkStart w:id="57" w:name="_Toc87454816"/>
            <w:r w:rsidRPr="0094046C">
              <w:rPr>
                <w:rStyle w:val="SubtleEmphasis"/>
              </w:rPr>
              <w:t xml:space="preserve">Supplementary Figure </w:t>
            </w:r>
            <w:r w:rsidRPr="0094046C">
              <w:rPr>
                <w:rStyle w:val="SubtleEmphasis"/>
              </w:rPr>
              <w:fldChar w:fldCharType="begin"/>
            </w:r>
            <w:r w:rsidRPr="0094046C">
              <w:rPr>
                <w:rStyle w:val="SubtleEmphasis"/>
              </w:rPr>
              <w:instrText xml:space="preserve"> SEQ Supplementary_Figure \* ARABIC </w:instrText>
            </w:r>
            <w:r w:rsidRPr="0094046C">
              <w:rPr>
                <w:rStyle w:val="SubtleEmphasis"/>
              </w:rPr>
              <w:fldChar w:fldCharType="separate"/>
            </w:r>
            <w:r w:rsidRPr="0094046C">
              <w:rPr>
                <w:rStyle w:val="SubtleEmphasis"/>
              </w:rPr>
              <w:t>1</w:t>
            </w:r>
            <w:r w:rsidRPr="0094046C">
              <w:rPr>
                <w:rStyle w:val="SubtleEmphasis"/>
              </w:rPr>
              <w:fldChar w:fldCharType="end"/>
            </w:r>
            <w:r>
              <w:rPr>
                <w:rStyle w:val="SubtleEmphasis"/>
              </w:rPr>
              <w:t xml:space="preserve">. Runtime of </w:t>
            </w:r>
            <w:r w:rsidR="001D0EDA">
              <w:rPr>
                <w:rStyle w:val="SubtleEmphasis"/>
              </w:rPr>
              <w:t xml:space="preserve">select functions in single- and multi-threaded configuration. </w:t>
            </w:r>
          </w:p>
          <w:p w14:paraId="40016D60" w14:textId="122168BD" w:rsidR="0094046C" w:rsidRPr="001D0EDA" w:rsidRDefault="001D0EDA" w:rsidP="0094046C">
            <w:pPr>
              <w:pStyle w:val="Caption"/>
              <w:rPr>
                <w:rStyle w:val="SubtleEmphasis"/>
                <w:b w:val="0"/>
                <w:bCs w:val="0"/>
              </w:rPr>
            </w:pPr>
            <w:r w:rsidRPr="001D0EDA">
              <w:rPr>
                <w:rStyle w:val="SubtleEmphasis"/>
                <w:b w:val="0"/>
                <w:bCs w:val="0"/>
              </w:rPr>
              <w:t xml:space="preserve">The workflow is described in </w:t>
            </w:r>
            <w:r w:rsidR="0094046C" w:rsidRPr="001D0EDA">
              <w:rPr>
                <w:rStyle w:val="SubtitleChar"/>
              </w:rPr>
              <w:fldChar w:fldCharType="begin"/>
            </w:r>
            <w:r w:rsidR="0094046C" w:rsidRPr="001D0EDA">
              <w:rPr>
                <w:rStyle w:val="SubtitleChar"/>
              </w:rPr>
              <w:instrText xml:space="preserve"> REF _Ref87454299 \h </w:instrText>
            </w:r>
            <w:r w:rsidRPr="001D0EDA">
              <w:rPr>
                <w:rStyle w:val="SubtitleChar"/>
              </w:rPr>
              <w:instrText xml:space="preserve"> \* MERGEFORMAT </w:instrText>
            </w:r>
            <w:r w:rsidR="0094046C" w:rsidRPr="001D0EDA">
              <w:rPr>
                <w:rStyle w:val="SubtitleChar"/>
              </w:rPr>
            </w:r>
            <w:r w:rsidR="0094046C" w:rsidRPr="001D0EDA">
              <w:rPr>
                <w:rStyle w:val="SubtitleChar"/>
              </w:rPr>
              <w:fldChar w:fldCharType="separate"/>
            </w:r>
            <w:r w:rsidR="0094046C" w:rsidRPr="001D0EDA">
              <w:rPr>
                <w:rStyle w:val="SubtitleChar"/>
              </w:rPr>
              <w:t>Supplementary Method 1</w:t>
            </w:r>
            <w:r w:rsidR="0094046C" w:rsidRPr="001D0EDA">
              <w:rPr>
                <w:rStyle w:val="SubtitleChar"/>
              </w:rPr>
              <w:fldChar w:fldCharType="end"/>
            </w:r>
            <w:r w:rsidR="0094046C" w:rsidRPr="001D0EDA">
              <w:rPr>
                <w:rStyle w:val="SubtleEmphasis"/>
                <w:b w:val="0"/>
                <w:bCs w:val="0"/>
              </w:rPr>
              <w:t>.</w:t>
            </w:r>
            <w:bookmarkEnd w:id="57"/>
            <w:r>
              <w:rPr>
                <w:rStyle w:val="SubtleEmphasis"/>
                <w:b w:val="0"/>
                <w:bCs w:val="0"/>
              </w:rPr>
              <w:t xml:space="preserve"> </w:t>
            </w:r>
            <w:r w:rsidR="00173DAC">
              <w:rPr>
                <w:rStyle w:val="SubtleEmphasis"/>
                <w:b w:val="0"/>
                <w:bCs w:val="0"/>
              </w:rPr>
              <w:t>The workstation was equipped with a 2.9 GHz AMD Ryzen 7 4800H</w:t>
            </w:r>
            <w:r w:rsidR="00A3191C">
              <w:rPr>
                <w:rStyle w:val="SubtleEmphasis"/>
                <w:b w:val="0"/>
                <w:bCs w:val="0"/>
              </w:rPr>
              <w:t xml:space="preserve"> processor,</w:t>
            </w:r>
            <w:r w:rsidR="00173DAC">
              <w:rPr>
                <w:rStyle w:val="SubtleEmphasis"/>
                <w:b w:val="0"/>
                <w:bCs w:val="0"/>
              </w:rPr>
              <w:t xml:space="preserve"> 2x16GB of </w:t>
            </w:r>
            <w:r w:rsidR="00173DAC" w:rsidRPr="00173DAC">
              <w:rPr>
                <w:rStyle w:val="SubtleEmphasis"/>
                <w:b w:val="0"/>
                <w:bCs w:val="0"/>
              </w:rPr>
              <w:t>PC4 25600</w:t>
            </w:r>
            <w:r w:rsidR="00173DAC">
              <w:rPr>
                <w:rStyle w:val="SubtleEmphasis"/>
                <w:b w:val="0"/>
                <w:bCs w:val="0"/>
              </w:rPr>
              <w:t xml:space="preserve"> RAM</w:t>
            </w:r>
            <w:r w:rsidR="00A3191C">
              <w:rPr>
                <w:rStyle w:val="SubtleEmphasis"/>
                <w:b w:val="0"/>
                <w:bCs w:val="0"/>
              </w:rPr>
              <w:t>, and</w:t>
            </w:r>
            <w:r w:rsidR="00173DAC">
              <w:rPr>
                <w:rStyle w:val="SubtleEmphasis"/>
                <w:b w:val="0"/>
                <w:bCs w:val="0"/>
              </w:rPr>
              <w:t xml:space="preserve"> </w:t>
            </w:r>
            <w:r w:rsidR="00FB1730">
              <w:rPr>
                <w:rStyle w:val="SubtleEmphasis"/>
                <w:b w:val="0"/>
                <w:bCs w:val="0"/>
              </w:rPr>
              <w:t xml:space="preserve">HDF5 data was stored on a </w:t>
            </w:r>
            <w:r w:rsidR="00FB1730" w:rsidRPr="00FB1730">
              <w:rPr>
                <w:rStyle w:val="SubtleEmphasis"/>
                <w:b w:val="0"/>
                <w:bCs w:val="0"/>
              </w:rPr>
              <w:t>150,000 IOPS</w:t>
            </w:r>
            <w:r w:rsidR="00FB1730">
              <w:rPr>
                <w:rStyle w:val="SubtleEmphasis"/>
                <w:b w:val="0"/>
                <w:bCs w:val="0"/>
              </w:rPr>
              <w:t xml:space="preserve"> solid state drive.</w:t>
            </w:r>
          </w:p>
          <w:p w14:paraId="1DDEAB3F" w14:textId="5C72ED2B" w:rsidR="0094046C" w:rsidRPr="0094046C" w:rsidRDefault="0094046C" w:rsidP="0094046C">
            <w:pPr>
              <w:pStyle w:val="Caption"/>
              <w:rPr>
                <w:rStyle w:val="SubtleEmphasis"/>
              </w:rPr>
            </w:pPr>
          </w:p>
        </w:tc>
      </w:tr>
    </w:tbl>
    <w:p w14:paraId="64C1D6D5" w14:textId="795852A5" w:rsidR="00296B36" w:rsidRDefault="00296B36" w:rsidP="0094046C">
      <w:pPr>
        <w:pStyle w:val="Caption"/>
      </w:pPr>
    </w:p>
    <w:tbl>
      <w:tblPr>
        <w:tblStyle w:val="TableGrid0"/>
        <w:tblW w:w="0" w:type="auto"/>
        <w:tblLook w:val="04A0" w:firstRow="1" w:lastRow="0" w:firstColumn="1" w:lastColumn="0" w:noHBand="0" w:noVBand="1"/>
      </w:tblPr>
      <w:tblGrid>
        <w:gridCol w:w="9350"/>
      </w:tblGrid>
      <w:tr w:rsidR="005C4255" w14:paraId="7D084251" w14:textId="77777777" w:rsidTr="005C4255">
        <w:tc>
          <w:tcPr>
            <w:tcW w:w="9350" w:type="dxa"/>
          </w:tcPr>
          <w:p w14:paraId="4E4D0D69" w14:textId="77777777" w:rsidR="005C4255" w:rsidRDefault="005C4255" w:rsidP="00296B36">
            <w:pPr>
              <w:rPr>
                <w:lang w:val="en-US"/>
              </w:rPr>
            </w:pPr>
          </w:p>
        </w:tc>
      </w:tr>
      <w:tr w:rsidR="005C4255" w14:paraId="3132B54A" w14:textId="77777777" w:rsidTr="005C4255">
        <w:tc>
          <w:tcPr>
            <w:tcW w:w="9350" w:type="dxa"/>
          </w:tcPr>
          <w:p w14:paraId="1316DC34" w14:textId="1262A1DD" w:rsidR="005C4255" w:rsidRPr="00D458EE" w:rsidRDefault="005C4255" w:rsidP="005C4255">
            <w:pPr>
              <w:pStyle w:val="Caption"/>
              <w:rPr>
                <w:b/>
                <w:bCs/>
              </w:rPr>
            </w:pPr>
            <w:r w:rsidRPr="00D458EE">
              <w:rPr>
                <w:b/>
                <w:bCs/>
              </w:rPr>
              <w:t xml:space="preserve">Supplementary Table </w:t>
            </w:r>
            <w:r w:rsidRPr="00D458EE">
              <w:rPr>
                <w:b/>
                <w:bCs/>
              </w:rPr>
              <w:fldChar w:fldCharType="begin"/>
            </w:r>
            <w:r w:rsidRPr="00D458EE">
              <w:rPr>
                <w:b/>
                <w:bCs/>
              </w:rPr>
              <w:instrText xml:space="preserve"> SEQ Supplementary_Table \* ARABIC </w:instrText>
            </w:r>
            <w:r w:rsidRPr="00D458EE">
              <w:rPr>
                <w:b/>
                <w:bCs/>
              </w:rPr>
              <w:fldChar w:fldCharType="separate"/>
            </w:r>
            <w:r w:rsidRPr="00D458EE">
              <w:rPr>
                <w:b/>
                <w:bCs/>
                <w:noProof/>
              </w:rPr>
              <w:t>1</w:t>
            </w:r>
            <w:r w:rsidRPr="00D458EE">
              <w:rPr>
                <w:b/>
                <w:bCs/>
              </w:rPr>
              <w:fldChar w:fldCharType="end"/>
            </w:r>
            <w:r w:rsidRPr="00D458EE">
              <w:rPr>
                <w:b/>
                <w:bCs/>
              </w:rPr>
              <w:t>. Cell types obtained from the Gene Expression Omnibus (GEO) accessions included in the study.</w:t>
            </w:r>
          </w:p>
          <w:p w14:paraId="40E52113" w14:textId="77777777" w:rsidR="005C4255" w:rsidRDefault="005C4255" w:rsidP="005C4255">
            <w:pPr>
              <w:keepNext/>
              <w:rPr>
                <w:lang w:val="en-US"/>
              </w:rPr>
            </w:pPr>
          </w:p>
        </w:tc>
      </w:tr>
    </w:tbl>
    <w:p w14:paraId="4800512C" w14:textId="0F8C9C34" w:rsidR="00963BA4" w:rsidRDefault="00963BA4" w:rsidP="005206DF">
      <w:pPr>
        <w:jc w:val="both"/>
        <w:rPr>
          <w:lang w:val="en-US"/>
        </w:rPr>
      </w:pPr>
    </w:p>
    <w:tbl>
      <w:tblPr>
        <w:tblStyle w:val="TableGrid0"/>
        <w:tblW w:w="0" w:type="auto"/>
        <w:tblLook w:val="04A0" w:firstRow="1" w:lastRow="0" w:firstColumn="1" w:lastColumn="0" w:noHBand="0" w:noVBand="1"/>
      </w:tblPr>
      <w:tblGrid>
        <w:gridCol w:w="9350"/>
      </w:tblGrid>
      <w:tr w:rsidR="004C545C" w14:paraId="6E04BF35" w14:textId="77777777" w:rsidTr="004C545C">
        <w:tc>
          <w:tcPr>
            <w:tcW w:w="9350" w:type="dxa"/>
          </w:tcPr>
          <w:p w14:paraId="047094AF" w14:textId="77777777" w:rsidR="004C545C" w:rsidRDefault="004C545C" w:rsidP="005206DF">
            <w:pPr>
              <w:jc w:val="both"/>
              <w:rPr>
                <w:lang w:val="en-US"/>
              </w:rPr>
            </w:pPr>
          </w:p>
        </w:tc>
      </w:tr>
      <w:tr w:rsidR="004C545C" w14:paraId="71E9567D" w14:textId="77777777" w:rsidTr="004C545C">
        <w:tc>
          <w:tcPr>
            <w:tcW w:w="9350" w:type="dxa"/>
          </w:tcPr>
          <w:p w14:paraId="16C64ADC" w14:textId="77777777" w:rsidR="005765E2" w:rsidRDefault="00A67321" w:rsidP="00D45E43">
            <w:pPr>
              <w:pStyle w:val="Caption"/>
              <w:rPr>
                <w:b/>
                <w:bCs/>
              </w:rPr>
            </w:pPr>
            <w:bookmarkStart w:id="58" w:name="_Ref87454299"/>
            <w:bookmarkStart w:id="59" w:name="_Ref87291392"/>
            <w:r w:rsidRPr="00414B29">
              <w:rPr>
                <w:b/>
                <w:bCs/>
              </w:rPr>
              <w:t xml:space="preserve">Supplementary Method </w:t>
            </w:r>
            <w:r w:rsidRPr="00414B29">
              <w:rPr>
                <w:b/>
                <w:bCs/>
              </w:rPr>
              <w:fldChar w:fldCharType="begin"/>
            </w:r>
            <w:r w:rsidRPr="00414B29">
              <w:rPr>
                <w:b/>
                <w:bCs/>
              </w:rPr>
              <w:instrText xml:space="preserve"> SEQ Supplementary_Method \* ARABIC </w:instrText>
            </w:r>
            <w:r w:rsidRPr="00414B29">
              <w:rPr>
                <w:b/>
                <w:bCs/>
              </w:rPr>
              <w:fldChar w:fldCharType="separate"/>
            </w:r>
            <w:r w:rsidRPr="00414B29">
              <w:rPr>
                <w:b/>
                <w:bCs/>
                <w:noProof/>
              </w:rPr>
              <w:t>1</w:t>
            </w:r>
            <w:r w:rsidRPr="00414B29">
              <w:rPr>
                <w:b/>
                <w:bCs/>
              </w:rPr>
              <w:fldChar w:fldCharType="end"/>
            </w:r>
            <w:bookmarkEnd w:id="58"/>
            <w:r w:rsidR="00E60023" w:rsidRPr="00414B29">
              <w:rPr>
                <w:b/>
                <w:bCs/>
              </w:rPr>
              <w:t>.</w:t>
            </w:r>
            <w:r w:rsidR="00E60023">
              <w:t xml:space="preserve"> </w:t>
            </w:r>
            <w:r w:rsidR="00E4099C" w:rsidRPr="00414B29">
              <w:rPr>
                <w:b/>
                <w:bCs/>
              </w:rPr>
              <w:t xml:space="preserve">Condensed workflow for </w:t>
            </w:r>
            <w:proofErr w:type="spellStart"/>
            <w:r w:rsidR="00E4099C" w:rsidRPr="00414B29">
              <w:rPr>
                <w:b/>
                <w:bCs/>
              </w:rPr>
              <w:t>scMethrix</w:t>
            </w:r>
            <w:bookmarkEnd w:id="59"/>
            <w:proofErr w:type="spellEnd"/>
            <w:r w:rsidR="00414B29">
              <w:rPr>
                <w:b/>
                <w:bCs/>
              </w:rPr>
              <w:t>.</w:t>
            </w:r>
            <w:r w:rsidR="00BF3845">
              <w:rPr>
                <w:b/>
                <w:bCs/>
              </w:rPr>
              <w:t xml:space="preserve"> </w:t>
            </w:r>
          </w:p>
          <w:p w14:paraId="6B10FFF7" w14:textId="5D335EBC" w:rsidR="00E4099C" w:rsidRDefault="00E4099C" w:rsidP="00D45E43">
            <w:pPr>
              <w:pStyle w:val="Caption"/>
            </w:pPr>
            <w:r>
              <w:t>This workflow uses data from GEO accession GSE</w:t>
            </w:r>
          </w:p>
          <w:p w14:paraId="472858F4" w14:textId="088A8018" w:rsidR="004C545C" w:rsidRDefault="004C545C" w:rsidP="00D45E43">
            <w:pPr>
              <w:keepNext/>
              <w:jc w:val="both"/>
              <w:rPr>
                <w:lang w:val="en-US"/>
              </w:rPr>
            </w:pPr>
          </w:p>
        </w:tc>
      </w:tr>
    </w:tbl>
    <w:p w14:paraId="085B27D5" w14:textId="77777777" w:rsidR="00D45E43" w:rsidRDefault="00D45E43" w:rsidP="00D467A5">
      <w:pPr>
        <w:pStyle w:val="Bibliography"/>
        <w:rPr>
          <w:sz w:val="16"/>
          <w:szCs w:val="16"/>
          <w:lang w:val="en-US"/>
        </w:rPr>
      </w:pPr>
    </w:p>
    <w:p w14:paraId="71874E7F" w14:textId="77777777" w:rsidR="00374FB1" w:rsidRDefault="00D45E43" w:rsidP="00374FB1">
      <w:pPr>
        <w:pStyle w:val="Heading1"/>
        <w:rPr>
          <w:lang w:val="en-US"/>
        </w:rPr>
      </w:pPr>
      <w:bookmarkStart w:id="60" w:name="_Toc88049378"/>
      <w:r>
        <w:rPr>
          <w:lang w:val="en-US"/>
        </w:rPr>
        <w:lastRenderedPageBreak/>
        <w:t>References</w:t>
      </w:r>
      <w:bookmarkEnd w:id="60"/>
    </w:p>
    <w:p w14:paraId="33489F38" w14:textId="77777777" w:rsidR="000A7502" w:rsidRDefault="004B59C1" w:rsidP="000A7502">
      <w:pPr>
        <w:pStyle w:val="Bibliography"/>
      </w:pPr>
      <w:r w:rsidRPr="00C41223">
        <w:rPr>
          <w:lang w:val="en-US"/>
        </w:rPr>
        <w:fldChar w:fldCharType="begin"/>
      </w:r>
      <w:r w:rsidR="0089698F">
        <w:rPr>
          <w:lang w:val="en-US"/>
        </w:rPr>
        <w:instrText xml:space="preserve"> ADDIN ZOTERO_BIBL {"uncited":[],"omitted":[],"custom":[]} CSL_BIBLIOGRAPHY </w:instrText>
      </w:r>
      <w:r w:rsidRPr="00C41223">
        <w:rPr>
          <w:lang w:val="en-US"/>
        </w:rPr>
        <w:fldChar w:fldCharType="separate"/>
      </w:r>
      <w:r w:rsidR="000A7502">
        <w:t>1.</w:t>
      </w:r>
      <w:r w:rsidR="000A7502">
        <w:tab/>
      </w:r>
      <w:proofErr w:type="spellStart"/>
      <w:r w:rsidR="000A7502">
        <w:t>Wolffe</w:t>
      </w:r>
      <w:proofErr w:type="spellEnd"/>
      <w:r w:rsidR="000A7502">
        <w:t xml:space="preserve">, A. P. &amp; Matzke, M. A. Epigenetics: Regulation Through Repression. </w:t>
      </w:r>
      <w:r w:rsidR="000A7502">
        <w:rPr>
          <w:i/>
          <w:iCs/>
        </w:rPr>
        <w:t>Science</w:t>
      </w:r>
      <w:r w:rsidR="000A7502">
        <w:t xml:space="preserve"> </w:t>
      </w:r>
      <w:r w:rsidR="000A7502">
        <w:rPr>
          <w:b/>
          <w:bCs/>
        </w:rPr>
        <w:t>286</w:t>
      </w:r>
      <w:r w:rsidR="000A7502">
        <w:t>, 481–486 (1999).</w:t>
      </w:r>
    </w:p>
    <w:p w14:paraId="0410FC3E" w14:textId="77777777" w:rsidR="000A7502" w:rsidRDefault="000A7502" w:rsidP="000A7502">
      <w:pPr>
        <w:pStyle w:val="Bibliography"/>
      </w:pPr>
      <w:r>
        <w:t>2.</w:t>
      </w:r>
      <w:r>
        <w:tab/>
        <w:t xml:space="preserve">Panning, B. X-chromosome inactivation: the molecular basis of silencing. </w:t>
      </w:r>
      <w:r>
        <w:rPr>
          <w:i/>
          <w:iCs/>
        </w:rPr>
        <w:t>Journal of Biology</w:t>
      </w:r>
      <w:r>
        <w:t xml:space="preserve"> </w:t>
      </w:r>
      <w:r>
        <w:rPr>
          <w:b/>
          <w:bCs/>
        </w:rPr>
        <w:t>7</w:t>
      </w:r>
      <w:r>
        <w:t>, 30 (2008).</w:t>
      </w:r>
    </w:p>
    <w:p w14:paraId="1AA98249" w14:textId="77777777" w:rsidR="000A7502" w:rsidRDefault="000A7502" w:rsidP="000A7502">
      <w:pPr>
        <w:pStyle w:val="Bibliography"/>
      </w:pPr>
      <w:r>
        <w:t>3.</w:t>
      </w:r>
      <w:r>
        <w:tab/>
        <w:t xml:space="preserve">de Oliveira, N. F. P., de Souza, B. F. &amp; de Castro </w:t>
      </w:r>
      <w:proofErr w:type="spellStart"/>
      <w:r>
        <w:t>Coêlho</w:t>
      </w:r>
      <w:proofErr w:type="spellEnd"/>
      <w:r>
        <w:t xml:space="preserve">, M. UV Radiation and Its Relation to DNA Methylation in Epidermal Cells: A Review. </w:t>
      </w:r>
      <w:r>
        <w:rPr>
          <w:i/>
          <w:iCs/>
        </w:rPr>
        <w:t>Epigenomes</w:t>
      </w:r>
      <w:r>
        <w:t xml:space="preserve"> </w:t>
      </w:r>
      <w:r>
        <w:rPr>
          <w:b/>
          <w:bCs/>
        </w:rPr>
        <w:t>4</w:t>
      </w:r>
      <w:r>
        <w:t>, 23 (2020).</w:t>
      </w:r>
    </w:p>
    <w:p w14:paraId="73F7E0FD" w14:textId="77777777" w:rsidR="000A7502" w:rsidRDefault="000A7502" w:rsidP="000A7502">
      <w:pPr>
        <w:pStyle w:val="Bibliography"/>
      </w:pPr>
      <w:r>
        <w:t>4.</w:t>
      </w:r>
      <w:r>
        <w:tab/>
        <w:t xml:space="preserve">Moore, L. D., Le, T. &amp; Fan, G. DNA Methylation and Its Basic Function. </w:t>
      </w:r>
      <w:r>
        <w:rPr>
          <w:i/>
          <w:iCs/>
        </w:rPr>
        <w:t>Neuropsychopharmacology</w:t>
      </w:r>
      <w:r>
        <w:t xml:space="preserve"> </w:t>
      </w:r>
      <w:r>
        <w:rPr>
          <w:b/>
          <w:bCs/>
        </w:rPr>
        <w:t>38</w:t>
      </w:r>
      <w:r>
        <w:t>, 23–38 (2013).</w:t>
      </w:r>
    </w:p>
    <w:p w14:paraId="077F4C24" w14:textId="77777777" w:rsidR="000A7502" w:rsidRDefault="000A7502" w:rsidP="000A7502">
      <w:pPr>
        <w:pStyle w:val="Bibliography"/>
      </w:pPr>
      <w:r>
        <w:t>5.</w:t>
      </w:r>
      <w:r>
        <w:tab/>
        <w:t xml:space="preserve">Deaton, A. M. &amp; Bird, A. CpG islands and the regulation of transcription. </w:t>
      </w:r>
      <w:r>
        <w:rPr>
          <w:i/>
          <w:iCs/>
        </w:rPr>
        <w:t>Genes Dev</w:t>
      </w:r>
      <w:r>
        <w:t xml:space="preserve"> </w:t>
      </w:r>
      <w:r>
        <w:rPr>
          <w:b/>
          <w:bCs/>
        </w:rPr>
        <w:t>25</w:t>
      </w:r>
      <w:r>
        <w:t>, 1010–1022 (2011).</w:t>
      </w:r>
    </w:p>
    <w:p w14:paraId="3998A8DE" w14:textId="77777777" w:rsidR="000A7502" w:rsidRDefault="000A7502" w:rsidP="000A7502">
      <w:pPr>
        <w:pStyle w:val="Bibliography"/>
      </w:pPr>
      <w:r>
        <w:t>6.</w:t>
      </w:r>
      <w:r>
        <w:tab/>
      </w:r>
      <w:proofErr w:type="spellStart"/>
      <w:r>
        <w:t>Heusipp</w:t>
      </w:r>
      <w:proofErr w:type="spellEnd"/>
      <w:r>
        <w:t xml:space="preserve">, G., </w:t>
      </w:r>
      <w:proofErr w:type="spellStart"/>
      <w:r>
        <w:t>Fälker</w:t>
      </w:r>
      <w:proofErr w:type="spellEnd"/>
      <w:r>
        <w:t xml:space="preserve">, S. &amp; Alexander Schmidt, M. DNA adenine methylation and bacterial pathogenesis. </w:t>
      </w:r>
      <w:r>
        <w:rPr>
          <w:i/>
          <w:iCs/>
        </w:rPr>
        <w:t>International Journal of Medical Microbiology</w:t>
      </w:r>
      <w:r>
        <w:t xml:space="preserve"> </w:t>
      </w:r>
      <w:r>
        <w:rPr>
          <w:b/>
          <w:bCs/>
        </w:rPr>
        <w:t>297</w:t>
      </w:r>
      <w:r>
        <w:t>, 1–7 (2007).</w:t>
      </w:r>
    </w:p>
    <w:p w14:paraId="3093116F" w14:textId="77777777" w:rsidR="000A7502" w:rsidRDefault="000A7502" w:rsidP="000A7502">
      <w:pPr>
        <w:pStyle w:val="Bibliography"/>
      </w:pPr>
      <w:r>
        <w:t>7.</w:t>
      </w:r>
      <w:r>
        <w:tab/>
        <w:t xml:space="preserve">Couturier, M. &amp; </w:t>
      </w:r>
      <w:proofErr w:type="spellStart"/>
      <w:r>
        <w:t>Lindås</w:t>
      </w:r>
      <w:proofErr w:type="spellEnd"/>
      <w:r>
        <w:t xml:space="preserve">, A.-C. The DNA Methylome of the </w:t>
      </w:r>
      <w:proofErr w:type="spellStart"/>
      <w:r>
        <w:t>Hyperthermoacidophilic</w:t>
      </w:r>
      <w:proofErr w:type="spellEnd"/>
      <w:r>
        <w:t xml:space="preserve"> Crenarchaeon </w:t>
      </w:r>
      <w:proofErr w:type="spellStart"/>
      <w:r>
        <w:t>Sulfolobus</w:t>
      </w:r>
      <w:proofErr w:type="spellEnd"/>
      <w:r>
        <w:t xml:space="preserve"> </w:t>
      </w:r>
      <w:proofErr w:type="spellStart"/>
      <w:r>
        <w:t>acidocaldarius</w:t>
      </w:r>
      <w:proofErr w:type="spellEnd"/>
      <w:r>
        <w:t xml:space="preserve">. </w:t>
      </w:r>
      <w:r>
        <w:rPr>
          <w:i/>
          <w:iCs/>
        </w:rPr>
        <w:t>Front Microbiol</w:t>
      </w:r>
      <w:r>
        <w:t xml:space="preserve"> </w:t>
      </w:r>
      <w:r>
        <w:rPr>
          <w:b/>
          <w:bCs/>
        </w:rPr>
        <w:t>9</w:t>
      </w:r>
      <w:r>
        <w:t>, 137 (2018).</w:t>
      </w:r>
    </w:p>
    <w:p w14:paraId="15109F6D" w14:textId="77777777" w:rsidR="000A7502" w:rsidRDefault="000A7502" w:rsidP="000A7502">
      <w:pPr>
        <w:pStyle w:val="Bibliography"/>
      </w:pPr>
      <w:r>
        <w:t>8.</w:t>
      </w:r>
      <w:r>
        <w:tab/>
      </w:r>
      <w:proofErr w:type="spellStart"/>
      <w:r>
        <w:t>Bochtler</w:t>
      </w:r>
      <w:proofErr w:type="spellEnd"/>
      <w:r>
        <w:t xml:space="preserve">, M. &amp; Fernandes, H. DNA adenine methylation in eukaryotes: Enzymatic mark or a form of DNA damage? </w:t>
      </w:r>
      <w:proofErr w:type="spellStart"/>
      <w:r>
        <w:rPr>
          <w:i/>
          <w:iCs/>
        </w:rPr>
        <w:t>BioEssays</w:t>
      </w:r>
      <w:proofErr w:type="spellEnd"/>
      <w:r>
        <w:t xml:space="preserve"> </w:t>
      </w:r>
      <w:r>
        <w:rPr>
          <w:b/>
          <w:bCs/>
        </w:rPr>
        <w:t>43</w:t>
      </w:r>
      <w:r>
        <w:t>, 2000243 (2021).</w:t>
      </w:r>
    </w:p>
    <w:p w14:paraId="39C0D2BE" w14:textId="77777777" w:rsidR="000A7502" w:rsidRDefault="000A7502" w:rsidP="000A7502">
      <w:pPr>
        <w:pStyle w:val="Bibliography"/>
      </w:pPr>
      <w:r>
        <w:t>9.</w:t>
      </w:r>
      <w:r>
        <w:tab/>
      </w:r>
      <w:proofErr w:type="spellStart"/>
      <w:r>
        <w:t>Douvlataniotis</w:t>
      </w:r>
      <w:proofErr w:type="spellEnd"/>
      <w:r>
        <w:t xml:space="preserve">, K., </w:t>
      </w:r>
      <w:proofErr w:type="spellStart"/>
      <w:r>
        <w:t>Bensberg</w:t>
      </w:r>
      <w:proofErr w:type="spellEnd"/>
      <w:r>
        <w:t xml:space="preserve">, M., </w:t>
      </w:r>
      <w:proofErr w:type="spellStart"/>
      <w:r>
        <w:t>Lentini</w:t>
      </w:r>
      <w:proofErr w:type="spellEnd"/>
      <w:r>
        <w:t xml:space="preserve">, A., </w:t>
      </w:r>
      <w:proofErr w:type="spellStart"/>
      <w:r>
        <w:t>Gylemo</w:t>
      </w:r>
      <w:proofErr w:type="spellEnd"/>
      <w:r>
        <w:t xml:space="preserve">, B. &amp; Nestor, C. E. No evidence for DNA N6-methyladenine in mammals. </w:t>
      </w:r>
      <w:r>
        <w:rPr>
          <w:i/>
          <w:iCs/>
        </w:rPr>
        <w:t>Science Advances</w:t>
      </w:r>
      <w:r>
        <w:t xml:space="preserve"> </w:t>
      </w:r>
      <w:r>
        <w:rPr>
          <w:b/>
          <w:bCs/>
        </w:rPr>
        <w:t>6</w:t>
      </w:r>
      <w:r>
        <w:t>, eaay3335.</w:t>
      </w:r>
    </w:p>
    <w:p w14:paraId="35619B11" w14:textId="77777777" w:rsidR="000A7502" w:rsidRDefault="000A7502" w:rsidP="000A7502">
      <w:pPr>
        <w:pStyle w:val="Bibliography"/>
      </w:pPr>
      <w:r>
        <w:t>10.</w:t>
      </w:r>
      <w:r>
        <w:tab/>
        <w:t xml:space="preserve">Bird, A. P. DNA methylation and the frequency of CpG in animal DNA. </w:t>
      </w:r>
      <w:r>
        <w:rPr>
          <w:i/>
          <w:iCs/>
        </w:rPr>
        <w:t>Nucleic Acids Res</w:t>
      </w:r>
      <w:r>
        <w:t xml:space="preserve"> </w:t>
      </w:r>
      <w:r>
        <w:rPr>
          <w:b/>
          <w:bCs/>
        </w:rPr>
        <w:t>8</w:t>
      </w:r>
      <w:r>
        <w:t>, 1499–1504 (1980).</w:t>
      </w:r>
    </w:p>
    <w:p w14:paraId="7C869F0F" w14:textId="77777777" w:rsidR="000A7502" w:rsidRDefault="000A7502" w:rsidP="000A7502">
      <w:pPr>
        <w:pStyle w:val="Bibliography"/>
      </w:pPr>
      <w:r>
        <w:t>11.</w:t>
      </w:r>
      <w:r>
        <w:tab/>
      </w:r>
      <w:proofErr w:type="spellStart"/>
      <w:r>
        <w:t>Saxonov</w:t>
      </w:r>
      <w:proofErr w:type="spellEnd"/>
      <w:r>
        <w:t xml:space="preserve">, S., Berg, P. &amp; </w:t>
      </w:r>
      <w:proofErr w:type="spellStart"/>
      <w:r>
        <w:t>Brutlag</w:t>
      </w:r>
      <w:proofErr w:type="spellEnd"/>
      <w:r>
        <w:t xml:space="preserve">, D. L. A genome-wide analysis of CpG dinucleotides in the human genome distinguishes two distinct classes of promoters. </w:t>
      </w:r>
      <w:r>
        <w:rPr>
          <w:i/>
          <w:iCs/>
        </w:rPr>
        <w:t xml:space="preserve">Proc Natl </w:t>
      </w:r>
      <w:proofErr w:type="spellStart"/>
      <w:r>
        <w:rPr>
          <w:i/>
          <w:iCs/>
        </w:rPr>
        <w:t>Acad</w:t>
      </w:r>
      <w:proofErr w:type="spellEnd"/>
      <w:r>
        <w:rPr>
          <w:i/>
          <w:iCs/>
        </w:rPr>
        <w:t xml:space="preserve"> Sci U S A</w:t>
      </w:r>
      <w:r>
        <w:t xml:space="preserve"> </w:t>
      </w:r>
      <w:r>
        <w:rPr>
          <w:b/>
          <w:bCs/>
        </w:rPr>
        <w:t>103</w:t>
      </w:r>
      <w:r>
        <w:t>, 1412–1417 (2006).</w:t>
      </w:r>
    </w:p>
    <w:p w14:paraId="5390F204" w14:textId="77777777" w:rsidR="000A7502" w:rsidRDefault="000A7502" w:rsidP="000A7502">
      <w:pPr>
        <w:pStyle w:val="Bibliography"/>
      </w:pPr>
      <w:r>
        <w:lastRenderedPageBreak/>
        <w:t>12.</w:t>
      </w:r>
      <w:r>
        <w:tab/>
        <w:t xml:space="preserve">Gagliardi, M., </w:t>
      </w:r>
      <w:proofErr w:type="spellStart"/>
      <w:r>
        <w:t>Strazzullo</w:t>
      </w:r>
      <w:proofErr w:type="spellEnd"/>
      <w:r>
        <w:t xml:space="preserve">, M. &amp; Matarazzo, M. R. DNMT3B Functions: Novel Insights From Human Disease. </w:t>
      </w:r>
      <w:r>
        <w:rPr>
          <w:i/>
          <w:iCs/>
        </w:rPr>
        <w:t>Frontiers in Cell and Developmental Biology</w:t>
      </w:r>
      <w:r>
        <w:t xml:space="preserve"> </w:t>
      </w:r>
      <w:r>
        <w:rPr>
          <w:b/>
          <w:bCs/>
        </w:rPr>
        <w:t>6</w:t>
      </w:r>
      <w:r>
        <w:t>, 140 (2018).</w:t>
      </w:r>
    </w:p>
    <w:p w14:paraId="7AA16F1F" w14:textId="77777777" w:rsidR="000A7502" w:rsidRDefault="000A7502" w:rsidP="000A7502">
      <w:pPr>
        <w:pStyle w:val="Bibliography"/>
      </w:pPr>
      <w:r>
        <w:t>13.</w:t>
      </w:r>
      <w:r>
        <w:tab/>
        <w:t xml:space="preserve">Okano, M., Bell, D. W., Haber, D. A. &amp; Li, E. DNA methyltransferases Dnmt3a and Dnmt3b are essential for de novo methylation and mammalian development. </w:t>
      </w:r>
      <w:r>
        <w:rPr>
          <w:i/>
          <w:iCs/>
        </w:rPr>
        <w:t>Cell</w:t>
      </w:r>
      <w:r>
        <w:t xml:space="preserve"> </w:t>
      </w:r>
      <w:r>
        <w:rPr>
          <w:b/>
          <w:bCs/>
        </w:rPr>
        <w:t>99</w:t>
      </w:r>
      <w:r>
        <w:t>, 247–257 (1999).</w:t>
      </w:r>
    </w:p>
    <w:p w14:paraId="1E30F924" w14:textId="77777777" w:rsidR="000A7502" w:rsidRDefault="000A7502" w:rsidP="000A7502">
      <w:pPr>
        <w:pStyle w:val="Bibliography"/>
      </w:pPr>
      <w:r>
        <w:t>14.</w:t>
      </w:r>
      <w:r>
        <w:tab/>
        <w:t xml:space="preserve">Yang, J., </w:t>
      </w:r>
      <w:proofErr w:type="spellStart"/>
      <w:r>
        <w:t>Bashkenova</w:t>
      </w:r>
      <w:proofErr w:type="spellEnd"/>
      <w:r>
        <w:t xml:space="preserve">, N., Zang, R., Huang, X. &amp; Wang, J. The roles of TET family proteins in development and stem cells. </w:t>
      </w:r>
      <w:r>
        <w:rPr>
          <w:i/>
          <w:iCs/>
        </w:rPr>
        <w:t>Development</w:t>
      </w:r>
      <w:r>
        <w:t xml:space="preserve"> </w:t>
      </w:r>
      <w:r>
        <w:rPr>
          <w:b/>
          <w:bCs/>
        </w:rPr>
        <w:t>147</w:t>
      </w:r>
      <w:r>
        <w:t>, dev183129 (2020).</w:t>
      </w:r>
    </w:p>
    <w:p w14:paraId="57D29DBD" w14:textId="77777777" w:rsidR="000A7502" w:rsidRDefault="000A7502" w:rsidP="000A7502">
      <w:pPr>
        <w:pStyle w:val="Bibliography"/>
      </w:pPr>
      <w:r>
        <w:t>15.</w:t>
      </w:r>
      <w:r>
        <w:tab/>
        <w:t xml:space="preserve">Chen, T., Ueda, Y., Dodge, J. E., Wang, Z. &amp; Li, E. Establishment and Maintenance of Genomic Methylation Patterns in Mouse Embryonic Stem Cells by Dnmt3a and Dnmt3b. </w:t>
      </w:r>
      <w:r>
        <w:rPr>
          <w:i/>
          <w:iCs/>
        </w:rPr>
        <w:t>Mol Cell Biol</w:t>
      </w:r>
      <w:r>
        <w:t xml:space="preserve"> </w:t>
      </w:r>
      <w:r>
        <w:rPr>
          <w:b/>
          <w:bCs/>
        </w:rPr>
        <w:t>23</w:t>
      </w:r>
      <w:r>
        <w:t>, 5594–5605 (2003).</w:t>
      </w:r>
    </w:p>
    <w:p w14:paraId="45FA3653" w14:textId="77777777" w:rsidR="000A7502" w:rsidRDefault="000A7502" w:rsidP="000A7502">
      <w:pPr>
        <w:pStyle w:val="Bibliography"/>
      </w:pPr>
      <w:r>
        <w:t>16.</w:t>
      </w:r>
      <w:r>
        <w:tab/>
      </w:r>
      <w:proofErr w:type="spellStart"/>
      <w:r>
        <w:t>Nabel</w:t>
      </w:r>
      <w:proofErr w:type="spellEnd"/>
      <w:r>
        <w:t xml:space="preserve">, C. S., Manning, S. A. &amp; Kohli, R. M. The Curious Chemical Biology of Cytosine: Deamination, Methylation and Oxidation as Modulators of Genomic Potential. </w:t>
      </w:r>
      <w:r>
        <w:rPr>
          <w:i/>
          <w:iCs/>
        </w:rPr>
        <w:t>ACS Chem Biol</w:t>
      </w:r>
      <w:r>
        <w:t xml:space="preserve"> </w:t>
      </w:r>
      <w:r>
        <w:rPr>
          <w:b/>
          <w:bCs/>
        </w:rPr>
        <w:t>7</w:t>
      </w:r>
      <w:r>
        <w:t>, 20–30 (2012).</w:t>
      </w:r>
    </w:p>
    <w:p w14:paraId="2B02DFC0" w14:textId="77777777" w:rsidR="000A7502" w:rsidRDefault="000A7502" w:rsidP="000A7502">
      <w:pPr>
        <w:pStyle w:val="Bibliography"/>
      </w:pPr>
      <w:r>
        <w:t>17.</w:t>
      </w:r>
      <w:r>
        <w:tab/>
        <w:t xml:space="preserve">Campanero, M. R., Armstrong, M. I. &amp; Flemington, E. K. CpG methylation as a mechanism for the regulation of E2F activity. </w:t>
      </w:r>
      <w:r>
        <w:rPr>
          <w:i/>
          <w:iCs/>
        </w:rPr>
        <w:t>PNAS</w:t>
      </w:r>
      <w:r>
        <w:t xml:space="preserve"> </w:t>
      </w:r>
      <w:r>
        <w:rPr>
          <w:b/>
          <w:bCs/>
        </w:rPr>
        <w:t>97</w:t>
      </w:r>
      <w:r>
        <w:t>, 6481–6486 (2000).</w:t>
      </w:r>
    </w:p>
    <w:p w14:paraId="284E9B2C" w14:textId="77777777" w:rsidR="000A7502" w:rsidRDefault="000A7502" w:rsidP="000A7502">
      <w:pPr>
        <w:pStyle w:val="Bibliography"/>
      </w:pPr>
      <w:r>
        <w:t>18.</w:t>
      </w:r>
      <w:r>
        <w:tab/>
        <w:t>Lu, T. &amp; Stark, G. R. NF-</w:t>
      </w:r>
      <w:proofErr w:type="spellStart"/>
      <w:r>
        <w:t>κB</w:t>
      </w:r>
      <w:proofErr w:type="spellEnd"/>
      <w:r>
        <w:t xml:space="preserve">: regulation by methylation. </w:t>
      </w:r>
      <w:r>
        <w:rPr>
          <w:i/>
          <w:iCs/>
        </w:rPr>
        <w:t>Cancer Res</w:t>
      </w:r>
      <w:r>
        <w:t xml:space="preserve"> </w:t>
      </w:r>
      <w:r>
        <w:rPr>
          <w:b/>
          <w:bCs/>
        </w:rPr>
        <w:t>75</w:t>
      </w:r>
      <w:r>
        <w:t>, 3692–3695 (2015).</w:t>
      </w:r>
    </w:p>
    <w:p w14:paraId="6AA3B954" w14:textId="77777777" w:rsidR="000A7502" w:rsidRDefault="000A7502" w:rsidP="000A7502">
      <w:pPr>
        <w:pStyle w:val="Bibliography"/>
      </w:pPr>
      <w:r>
        <w:t>19.</w:t>
      </w:r>
      <w:r>
        <w:tab/>
        <w:t>Prendergast, G. C. &amp; Ziff, E. B. Methylation-sensitive sequence-specific DNA binding by the c-</w:t>
      </w:r>
      <w:proofErr w:type="spellStart"/>
      <w:r>
        <w:t>Myc</w:t>
      </w:r>
      <w:proofErr w:type="spellEnd"/>
      <w:r>
        <w:t xml:space="preserve"> basic region. </w:t>
      </w:r>
      <w:r>
        <w:rPr>
          <w:i/>
          <w:iCs/>
        </w:rPr>
        <w:t>Science</w:t>
      </w:r>
      <w:r>
        <w:t xml:space="preserve"> </w:t>
      </w:r>
      <w:r>
        <w:rPr>
          <w:b/>
          <w:bCs/>
        </w:rPr>
        <w:t>251</w:t>
      </w:r>
      <w:r>
        <w:t>, 186–189 (1991).</w:t>
      </w:r>
    </w:p>
    <w:p w14:paraId="2609BD42" w14:textId="77777777" w:rsidR="000A7502" w:rsidRDefault="000A7502" w:rsidP="000A7502">
      <w:pPr>
        <w:pStyle w:val="Bibliography"/>
      </w:pPr>
      <w:r>
        <w:t>20.</w:t>
      </w:r>
      <w:r>
        <w:tab/>
      </w:r>
      <w:proofErr w:type="spellStart"/>
      <w:r>
        <w:t>Spruijt</w:t>
      </w:r>
      <w:proofErr w:type="spellEnd"/>
      <w:r>
        <w:t xml:space="preserve">, C. G. </w:t>
      </w:r>
      <w:r>
        <w:rPr>
          <w:i/>
          <w:iCs/>
        </w:rPr>
        <w:t>et al.</w:t>
      </w:r>
      <w:r>
        <w:t xml:space="preserve"> Dynamic Readers for 5-(Hydroxy)Methylcytosine and Its Oxidized Derivatives. </w:t>
      </w:r>
      <w:r>
        <w:rPr>
          <w:i/>
          <w:iCs/>
        </w:rPr>
        <w:t>Cell</w:t>
      </w:r>
      <w:r>
        <w:t xml:space="preserve"> </w:t>
      </w:r>
      <w:r>
        <w:rPr>
          <w:b/>
          <w:bCs/>
        </w:rPr>
        <w:t>152</w:t>
      </w:r>
      <w:r>
        <w:t>, 1146–1159 (2013).</w:t>
      </w:r>
    </w:p>
    <w:p w14:paraId="5EAE5C79" w14:textId="77777777" w:rsidR="000A7502" w:rsidRDefault="000A7502" w:rsidP="000A7502">
      <w:pPr>
        <w:pStyle w:val="Bibliography"/>
      </w:pPr>
      <w:r>
        <w:t>21.</w:t>
      </w:r>
      <w:r>
        <w:tab/>
        <w:t xml:space="preserve">Hu, S. </w:t>
      </w:r>
      <w:r>
        <w:rPr>
          <w:i/>
          <w:iCs/>
        </w:rPr>
        <w:t>et al.</w:t>
      </w:r>
      <w:r>
        <w:t xml:space="preserve"> DNA methylation presents distinct binding sites for human transcription factors. </w:t>
      </w:r>
      <w:proofErr w:type="spellStart"/>
      <w:r>
        <w:rPr>
          <w:i/>
          <w:iCs/>
        </w:rPr>
        <w:t>eLife</w:t>
      </w:r>
      <w:proofErr w:type="spellEnd"/>
      <w:r>
        <w:t xml:space="preserve"> </w:t>
      </w:r>
      <w:r>
        <w:rPr>
          <w:b/>
          <w:bCs/>
        </w:rPr>
        <w:t>2</w:t>
      </w:r>
      <w:r>
        <w:t>, e00726 (2013).</w:t>
      </w:r>
    </w:p>
    <w:p w14:paraId="621E8371" w14:textId="77777777" w:rsidR="000A7502" w:rsidRDefault="000A7502" w:rsidP="000A7502">
      <w:pPr>
        <w:pStyle w:val="Bibliography"/>
      </w:pPr>
      <w:r>
        <w:t>22.</w:t>
      </w:r>
      <w:r>
        <w:tab/>
        <w:t xml:space="preserve">Shukla, S. </w:t>
      </w:r>
      <w:r>
        <w:rPr>
          <w:i/>
          <w:iCs/>
        </w:rPr>
        <w:t>et al.</w:t>
      </w:r>
      <w:r>
        <w:t xml:space="preserve"> CTCF-promoted RNA polymerase II pausing links DNA methylation to splicing. </w:t>
      </w:r>
      <w:r>
        <w:rPr>
          <w:i/>
          <w:iCs/>
        </w:rPr>
        <w:t>Nature</w:t>
      </w:r>
      <w:r>
        <w:t xml:space="preserve"> </w:t>
      </w:r>
      <w:r>
        <w:rPr>
          <w:b/>
          <w:bCs/>
        </w:rPr>
        <w:t>479</w:t>
      </w:r>
      <w:r>
        <w:t>, 74–79 (2011).</w:t>
      </w:r>
    </w:p>
    <w:p w14:paraId="47A57F0F" w14:textId="77777777" w:rsidR="000A7502" w:rsidRDefault="000A7502" w:rsidP="000A7502">
      <w:pPr>
        <w:pStyle w:val="Bibliography"/>
      </w:pPr>
      <w:r>
        <w:lastRenderedPageBreak/>
        <w:t>23.</w:t>
      </w:r>
      <w:r>
        <w:tab/>
      </w:r>
      <w:proofErr w:type="spellStart"/>
      <w:r>
        <w:t>Tchilian</w:t>
      </w:r>
      <w:proofErr w:type="spellEnd"/>
      <w:r>
        <w:t xml:space="preserve">, E. Z. &amp; Beverley, P. C. L. Altered CD45 expression and disease. </w:t>
      </w:r>
      <w:r>
        <w:rPr>
          <w:i/>
          <w:iCs/>
        </w:rPr>
        <w:t>Trends in Immunology</w:t>
      </w:r>
      <w:r>
        <w:t xml:space="preserve"> </w:t>
      </w:r>
      <w:r>
        <w:rPr>
          <w:b/>
          <w:bCs/>
        </w:rPr>
        <w:t>27</w:t>
      </w:r>
      <w:r>
        <w:t>, 146–153 (2006).</w:t>
      </w:r>
    </w:p>
    <w:p w14:paraId="330849B4" w14:textId="77777777" w:rsidR="000A7502" w:rsidRDefault="000A7502" w:rsidP="000A7502">
      <w:pPr>
        <w:pStyle w:val="Bibliography"/>
      </w:pPr>
      <w:r>
        <w:t>24.</w:t>
      </w:r>
      <w:r>
        <w:tab/>
      </w:r>
      <w:proofErr w:type="spellStart"/>
      <w:r>
        <w:t>Yearim</w:t>
      </w:r>
      <w:proofErr w:type="spellEnd"/>
      <w:r>
        <w:t xml:space="preserve">, A. </w:t>
      </w:r>
      <w:r>
        <w:rPr>
          <w:i/>
          <w:iCs/>
        </w:rPr>
        <w:t>et al.</w:t>
      </w:r>
      <w:r>
        <w:t xml:space="preserve"> HP1 Is Involved in Regulating the Global Impact of DNA Methylation on Alternative Splicing. </w:t>
      </w:r>
      <w:r>
        <w:rPr>
          <w:i/>
          <w:iCs/>
        </w:rPr>
        <w:t>Cell Reports</w:t>
      </w:r>
      <w:r>
        <w:t xml:space="preserve"> </w:t>
      </w:r>
      <w:r>
        <w:rPr>
          <w:b/>
          <w:bCs/>
        </w:rPr>
        <w:t>10</w:t>
      </w:r>
      <w:r>
        <w:t>, 1122–1134 (2015).</w:t>
      </w:r>
    </w:p>
    <w:p w14:paraId="60003D67" w14:textId="77777777" w:rsidR="000A7502" w:rsidRDefault="000A7502" w:rsidP="000A7502">
      <w:pPr>
        <w:pStyle w:val="Bibliography"/>
      </w:pPr>
      <w:r>
        <w:t>25.</w:t>
      </w:r>
      <w:r>
        <w:tab/>
        <w:t xml:space="preserve">Jackson, M. </w:t>
      </w:r>
      <w:r>
        <w:rPr>
          <w:i/>
          <w:iCs/>
        </w:rPr>
        <w:t>et al.</w:t>
      </w:r>
      <w:r>
        <w:t xml:space="preserve"> Severe Global DNA Hypomethylation Blocks Differentiation and Induces Histone Hyperacetylation in Embryonic Stem Cells. </w:t>
      </w:r>
      <w:r>
        <w:rPr>
          <w:i/>
          <w:iCs/>
        </w:rPr>
        <w:t>Molecular and Cellular Biology</w:t>
      </w:r>
      <w:r>
        <w:t xml:space="preserve"> </w:t>
      </w:r>
      <w:r>
        <w:rPr>
          <w:b/>
          <w:bCs/>
        </w:rPr>
        <w:t>24</w:t>
      </w:r>
      <w:r>
        <w:t>, 8862–8871 (2004).</w:t>
      </w:r>
    </w:p>
    <w:p w14:paraId="04408F68" w14:textId="77777777" w:rsidR="000A7502" w:rsidRDefault="000A7502" w:rsidP="000A7502">
      <w:pPr>
        <w:pStyle w:val="Bibliography"/>
      </w:pPr>
      <w:r w:rsidRPr="000A7502">
        <w:rPr>
          <w:lang w:val="sv-SE"/>
        </w:rPr>
        <w:t>26.</w:t>
      </w:r>
      <w:r w:rsidRPr="000A7502">
        <w:rPr>
          <w:lang w:val="sv-SE"/>
        </w:rPr>
        <w:tab/>
        <w:t xml:space="preserve">Zhang, R.-R. </w:t>
      </w:r>
      <w:r w:rsidRPr="000A7502">
        <w:rPr>
          <w:i/>
          <w:iCs/>
          <w:lang w:val="sv-SE"/>
        </w:rPr>
        <w:t>et al.</w:t>
      </w:r>
      <w:r w:rsidRPr="000A7502">
        <w:rPr>
          <w:lang w:val="sv-SE"/>
        </w:rPr>
        <w:t xml:space="preserve"> </w:t>
      </w:r>
      <w:r>
        <w:t xml:space="preserve">Tet1 Regulates Adult Hippocampal Neurogenesis and Cognition. </w:t>
      </w:r>
      <w:r>
        <w:rPr>
          <w:i/>
          <w:iCs/>
        </w:rPr>
        <w:t>Cell Stem Cell</w:t>
      </w:r>
      <w:r>
        <w:t xml:space="preserve"> </w:t>
      </w:r>
      <w:r>
        <w:rPr>
          <w:b/>
          <w:bCs/>
        </w:rPr>
        <w:t>13</w:t>
      </w:r>
      <w:r>
        <w:t>, 237–245 (2013).</w:t>
      </w:r>
    </w:p>
    <w:p w14:paraId="3BCA4D57" w14:textId="77777777" w:rsidR="000A7502" w:rsidRDefault="000A7502" w:rsidP="000A7502">
      <w:pPr>
        <w:pStyle w:val="Bibliography"/>
      </w:pPr>
      <w:r>
        <w:t>27.</w:t>
      </w:r>
      <w:r>
        <w:tab/>
        <w:t>Moran-</w:t>
      </w:r>
      <w:proofErr w:type="spellStart"/>
      <w:r>
        <w:t>Crusio</w:t>
      </w:r>
      <w:proofErr w:type="spellEnd"/>
      <w:r>
        <w:t xml:space="preserve">, K. </w:t>
      </w:r>
      <w:r>
        <w:rPr>
          <w:i/>
          <w:iCs/>
        </w:rPr>
        <w:t>et al.</w:t>
      </w:r>
      <w:r>
        <w:t xml:space="preserve"> Tet2 loss leads to increased hematopoietic stem cell self-renewal and myeloid transformation. </w:t>
      </w:r>
      <w:r>
        <w:rPr>
          <w:i/>
          <w:iCs/>
        </w:rPr>
        <w:t>Cancer Cell</w:t>
      </w:r>
      <w:r>
        <w:t xml:space="preserve"> </w:t>
      </w:r>
      <w:r>
        <w:rPr>
          <w:b/>
          <w:bCs/>
        </w:rPr>
        <w:t>20</w:t>
      </w:r>
      <w:r>
        <w:t>, 11–24 (2011).</w:t>
      </w:r>
    </w:p>
    <w:p w14:paraId="5B05E429" w14:textId="77777777" w:rsidR="000A7502" w:rsidRDefault="000A7502" w:rsidP="000A7502">
      <w:pPr>
        <w:pStyle w:val="Bibliography"/>
      </w:pPr>
      <w:r>
        <w:t>28.</w:t>
      </w:r>
      <w:r>
        <w:tab/>
        <w:t xml:space="preserve">An, J. </w:t>
      </w:r>
      <w:r>
        <w:rPr>
          <w:i/>
          <w:iCs/>
        </w:rPr>
        <w:t>et al.</w:t>
      </w:r>
      <w:r>
        <w:t xml:space="preserve"> Acute loss of TET function results in aggressive myeloid cancer in mice. </w:t>
      </w:r>
      <w:r>
        <w:rPr>
          <w:i/>
          <w:iCs/>
        </w:rPr>
        <w:t xml:space="preserve">Nat </w:t>
      </w:r>
      <w:proofErr w:type="spellStart"/>
      <w:r>
        <w:rPr>
          <w:i/>
          <w:iCs/>
        </w:rPr>
        <w:t>Commun</w:t>
      </w:r>
      <w:proofErr w:type="spellEnd"/>
      <w:r>
        <w:t xml:space="preserve"> </w:t>
      </w:r>
      <w:r>
        <w:rPr>
          <w:b/>
          <w:bCs/>
        </w:rPr>
        <w:t>6</w:t>
      </w:r>
      <w:r>
        <w:t>, 10071 (2015).</w:t>
      </w:r>
    </w:p>
    <w:p w14:paraId="0C0EE5C5" w14:textId="77777777" w:rsidR="000A7502" w:rsidRDefault="000A7502" w:rsidP="000A7502">
      <w:pPr>
        <w:pStyle w:val="Bibliography"/>
      </w:pPr>
      <w:r>
        <w:t>29.</w:t>
      </w:r>
      <w:r>
        <w:tab/>
      </w:r>
      <w:proofErr w:type="spellStart"/>
      <w:r>
        <w:t>Suelves</w:t>
      </w:r>
      <w:proofErr w:type="spellEnd"/>
      <w:r>
        <w:t xml:space="preserve">, M., </w:t>
      </w:r>
      <w:proofErr w:type="spellStart"/>
      <w:r>
        <w:t>Carrió</w:t>
      </w:r>
      <w:proofErr w:type="spellEnd"/>
      <w:r>
        <w:t xml:space="preserve">, E., </w:t>
      </w:r>
      <w:proofErr w:type="spellStart"/>
      <w:r>
        <w:t>Núñez</w:t>
      </w:r>
      <w:proofErr w:type="spellEnd"/>
      <w:r>
        <w:t xml:space="preserve">-Álvarez, Y. &amp; </w:t>
      </w:r>
      <w:proofErr w:type="spellStart"/>
      <w:r>
        <w:t>Peinado</w:t>
      </w:r>
      <w:proofErr w:type="spellEnd"/>
      <w:r>
        <w:t xml:space="preserve">, M. A. DNA methylation dynamics in cellular commitment and differentiation. </w:t>
      </w:r>
      <w:r>
        <w:rPr>
          <w:i/>
          <w:iCs/>
        </w:rPr>
        <w:t>Briefings in Functional Genomics</w:t>
      </w:r>
      <w:r>
        <w:t xml:space="preserve"> </w:t>
      </w:r>
      <w:r>
        <w:rPr>
          <w:b/>
          <w:bCs/>
        </w:rPr>
        <w:t>15</w:t>
      </w:r>
      <w:r>
        <w:t>, 443–453 (2016).</w:t>
      </w:r>
    </w:p>
    <w:p w14:paraId="3291671F" w14:textId="77777777" w:rsidR="000A7502" w:rsidRDefault="000A7502" w:rsidP="000A7502">
      <w:pPr>
        <w:pStyle w:val="Bibliography"/>
      </w:pPr>
      <w:r>
        <w:t>30.</w:t>
      </w:r>
      <w:r>
        <w:tab/>
      </w:r>
      <w:proofErr w:type="spellStart"/>
      <w:r>
        <w:t>Farlik</w:t>
      </w:r>
      <w:proofErr w:type="spellEnd"/>
      <w:r>
        <w:t xml:space="preserve">, M. </w:t>
      </w:r>
      <w:r>
        <w:rPr>
          <w:i/>
          <w:iCs/>
        </w:rPr>
        <w:t>et al.</w:t>
      </w:r>
      <w:r>
        <w:t xml:space="preserve"> DNA Methylation Dynamics of Human Hematopoietic Stem Cell Differentiation. </w:t>
      </w:r>
      <w:r>
        <w:rPr>
          <w:i/>
          <w:iCs/>
        </w:rPr>
        <w:t>Cell Stem Cell</w:t>
      </w:r>
      <w:r>
        <w:t xml:space="preserve"> </w:t>
      </w:r>
      <w:r>
        <w:rPr>
          <w:b/>
          <w:bCs/>
        </w:rPr>
        <w:t>19</w:t>
      </w:r>
      <w:r>
        <w:t>, 808–822 (2016).</w:t>
      </w:r>
    </w:p>
    <w:p w14:paraId="0F2DDEB7" w14:textId="77777777" w:rsidR="000A7502" w:rsidRDefault="000A7502" w:rsidP="000A7502">
      <w:pPr>
        <w:pStyle w:val="Bibliography"/>
      </w:pPr>
      <w:r>
        <w:t>31.</w:t>
      </w:r>
      <w:r>
        <w:tab/>
        <w:t>Vento-</w:t>
      </w:r>
      <w:proofErr w:type="spellStart"/>
      <w:r>
        <w:t>Tormo</w:t>
      </w:r>
      <w:proofErr w:type="spellEnd"/>
      <w:r>
        <w:t>, R., Álvarez-</w:t>
      </w:r>
      <w:proofErr w:type="spellStart"/>
      <w:r>
        <w:t>Errico</w:t>
      </w:r>
      <w:proofErr w:type="spellEnd"/>
      <w:r>
        <w:t>, D., Rodríguez-</w:t>
      </w:r>
      <w:proofErr w:type="spellStart"/>
      <w:r>
        <w:t>Ubreva</w:t>
      </w:r>
      <w:proofErr w:type="spellEnd"/>
      <w:r>
        <w:t xml:space="preserve">, J. &amp; </w:t>
      </w:r>
      <w:proofErr w:type="spellStart"/>
      <w:r>
        <w:t>Ballestar</w:t>
      </w:r>
      <w:proofErr w:type="spellEnd"/>
      <w:r>
        <w:t xml:space="preserve">, E. Gains of DNA methylation in myeloid terminal differentiation are dispensable for gene silencing but influence the differentiated phenotype. </w:t>
      </w:r>
      <w:r>
        <w:rPr>
          <w:i/>
          <w:iCs/>
        </w:rPr>
        <w:t>The FEBS Journal</w:t>
      </w:r>
      <w:r>
        <w:t xml:space="preserve"> </w:t>
      </w:r>
      <w:r>
        <w:rPr>
          <w:b/>
          <w:bCs/>
        </w:rPr>
        <w:t>282</w:t>
      </w:r>
      <w:r>
        <w:t>, 1815–1825 (2015).</w:t>
      </w:r>
    </w:p>
    <w:p w14:paraId="6DC5CCC6" w14:textId="77777777" w:rsidR="000A7502" w:rsidRDefault="000A7502" w:rsidP="000A7502">
      <w:pPr>
        <w:pStyle w:val="Bibliography"/>
      </w:pPr>
      <w:r>
        <w:t>32.</w:t>
      </w:r>
      <w:r>
        <w:tab/>
      </w:r>
      <w:proofErr w:type="spellStart"/>
      <w:r>
        <w:t>Yatabe</w:t>
      </w:r>
      <w:proofErr w:type="spellEnd"/>
      <w:r>
        <w:t xml:space="preserve">, Y., </w:t>
      </w:r>
      <w:proofErr w:type="spellStart"/>
      <w:r>
        <w:t>Tavaré</w:t>
      </w:r>
      <w:proofErr w:type="spellEnd"/>
      <w:r>
        <w:t xml:space="preserve">, S. &amp; Shibata, D. Investigating stem cells in human colon by using methylation patterns. </w:t>
      </w:r>
      <w:r>
        <w:rPr>
          <w:i/>
          <w:iCs/>
        </w:rPr>
        <w:t>PNAS</w:t>
      </w:r>
      <w:r>
        <w:t xml:space="preserve"> </w:t>
      </w:r>
      <w:r>
        <w:rPr>
          <w:b/>
          <w:bCs/>
        </w:rPr>
        <w:t>98</w:t>
      </w:r>
      <w:r>
        <w:t>, 10839–10844 (2001).</w:t>
      </w:r>
    </w:p>
    <w:p w14:paraId="584DADE8" w14:textId="77777777" w:rsidR="000A7502" w:rsidRDefault="000A7502" w:rsidP="000A7502">
      <w:pPr>
        <w:pStyle w:val="Bibliography"/>
      </w:pPr>
      <w:r>
        <w:t>33.</w:t>
      </w:r>
      <w:r>
        <w:tab/>
        <w:t xml:space="preserve">Probst, A. V., Dunleavy, E. &amp; </w:t>
      </w:r>
      <w:proofErr w:type="spellStart"/>
      <w:r>
        <w:t>Almouzni</w:t>
      </w:r>
      <w:proofErr w:type="spellEnd"/>
      <w:r>
        <w:t xml:space="preserve">, G. Epigenetic inheritance during the cell cycle. </w:t>
      </w:r>
      <w:r>
        <w:rPr>
          <w:i/>
          <w:iCs/>
        </w:rPr>
        <w:t>Nat Rev Mol Cell Biol</w:t>
      </w:r>
      <w:r>
        <w:t xml:space="preserve"> </w:t>
      </w:r>
      <w:r>
        <w:rPr>
          <w:b/>
          <w:bCs/>
        </w:rPr>
        <w:t>10</w:t>
      </w:r>
      <w:r>
        <w:t>, 192–206 (2009).</w:t>
      </w:r>
    </w:p>
    <w:p w14:paraId="37157F5D" w14:textId="77777777" w:rsidR="000A7502" w:rsidRDefault="000A7502" w:rsidP="000A7502">
      <w:pPr>
        <w:pStyle w:val="Bibliography"/>
      </w:pPr>
      <w:r>
        <w:lastRenderedPageBreak/>
        <w:t>34.</w:t>
      </w:r>
      <w:r>
        <w:tab/>
        <w:t xml:space="preserve">Salas, L. A. </w:t>
      </w:r>
      <w:r>
        <w:rPr>
          <w:i/>
          <w:iCs/>
        </w:rPr>
        <w:t>et al.</w:t>
      </w:r>
      <w:r>
        <w:t xml:space="preserve"> Tracing human stem cell lineage during development using DNA methylation. </w:t>
      </w:r>
      <w:r>
        <w:rPr>
          <w:i/>
          <w:iCs/>
        </w:rPr>
        <w:t>Genome Res</w:t>
      </w:r>
      <w:r>
        <w:t xml:space="preserve"> </w:t>
      </w:r>
      <w:r>
        <w:rPr>
          <w:b/>
          <w:bCs/>
        </w:rPr>
        <w:t>28</w:t>
      </w:r>
      <w:r>
        <w:t>, 1285–1295 (2018).</w:t>
      </w:r>
    </w:p>
    <w:p w14:paraId="4EC3E3B5" w14:textId="77777777" w:rsidR="000A7502" w:rsidRDefault="000A7502" w:rsidP="000A7502">
      <w:pPr>
        <w:pStyle w:val="Bibliography"/>
      </w:pPr>
      <w:r>
        <w:t>35.</w:t>
      </w:r>
      <w:r>
        <w:tab/>
        <w:t xml:space="preserve">Shibata, D. Inferring human stem cell behaviour from epigenetic drift. </w:t>
      </w:r>
      <w:r>
        <w:rPr>
          <w:i/>
          <w:iCs/>
        </w:rPr>
        <w:t>The Journal of Pathology</w:t>
      </w:r>
      <w:r>
        <w:t xml:space="preserve"> </w:t>
      </w:r>
      <w:r>
        <w:rPr>
          <w:b/>
          <w:bCs/>
        </w:rPr>
        <w:t>217</w:t>
      </w:r>
      <w:r>
        <w:t>, 199–205 (2009).</w:t>
      </w:r>
    </w:p>
    <w:p w14:paraId="4C037730" w14:textId="77777777" w:rsidR="000A7502" w:rsidRPr="000A7502" w:rsidRDefault="000A7502" w:rsidP="000A7502">
      <w:pPr>
        <w:pStyle w:val="Bibliography"/>
        <w:rPr>
          <w:lang w:val="sv-SE"/>
        </w:rPr>
      </w:pPr>
      <w:r>
        <w:t>36.</w:t>
      </w:r>
      <w:r>
        <w:tab/>
      </w:r>
      <w:proofErr w:type="spellStart"/>
      <w:r>
        <w:t>Horsthemke</w:t>
      </w:r>
      <w:proofErr w:type="spellEnd"/>
      <w:r>
        <w:t xml:space="preserve">, B. Epimutations in Human Disease. in </w:t>
      </w:r>
      <w:r>
        <w:rPr>
          <w:i/>
          <w:iCs/>
        </w:rPr>
        <w:t>DNA Methylation: Development, Genetic Disease and Cancer</w:t>
      </w:r>
      <w:r>
        <w:t xml:space="preserve"> (eds. </w:t>
      </w:r>
      <w:r w:rsidRPr="000A7502">
        <w:rPr>
          <w:lang w:val="sv-SE"/>
        </w:rPr>
        <w:t>Doerfler, W. &amp; Böhm, P.) 45–59 (Springer, 2006). doi:10.1007/3-540-31181-5_4.</w:t>
      </w:r>
    </w:p>
    <w:p w14:paraId="3C003D83" w14:textId="77777777" w:rsidR="000A7502" w:rsidRDefault="000A7502" w:rsidP="000A7502">
      <w:pPr>
        <w:pStyle w:val="Bibliography"/>
      </w:pPr>
      <w:r w:rsidRPr="000A7502">
        <w:rPr>
          <w:lang w:val="sv-SE"/>
        </w:rPr>
        <w:t>37.</w:t>
      </w:r>
      <w:r w:rsidRPr="000A7502">
        <w:rPr>
          <w:lang w:val="sv-SE"/>
        </w:rPr>
        <w:tab/>
        <w:t xml:space="preserve">Chu, M. </w:t>
      </w:r>
      <w:r w:rsidRPr="000A7502">
        <w:rPr>
          <w:i/>
          <w:iCs/>
          <w:lang w:val="sv-SE"/>
        </w:rPr>
        <w:t>et al.</w:t>
      </w:r>
      <w:r w:rsidRPr="000A7502">
        <w:rPr>
          <w:lang w:val="sv-SE"/>
        </w:rPr>
        <w:t xml:space="preserve"> </w:t>
      </w:r>
      <w:r>
        <w:t xml:space="preserve">Inferring relative numbers of human leucocyte genome replications. </w:t>
      </w:r>
      <w:r>
        <w:rPr>
          <w:i/>
          <w:iCs/>
        </w:rPr>
        <w:t>British Journal of Haematology</w:t>
      </w:r>
      <w:r>
        <w:t xml:space="preserve"> </w:t>
      </w:r>
      <w:r>
        <w:rPr>
          <w:b/>
          <w:bCs/>
        </w:rPr>
        <w:t>141</w:t>
      </w:r>
      <w:r>
        <w:t>, 862–871 (2008).</w:t>
      </w:r>
    </w:p>
    <w:p w14:paraId="70449298" w14:textId="77777777" w:rsidR="000A7502" w:rsidRDefault="000A7502" w:rsidP="000A7502">
      <w:pPr>
        <w:pStyle w:val="Bibliography"/>
      </w:pPr>
      <w:r>
        <w:t>38.</w:t>
      </w:r>
      <w:r>
        <w:tab/>
      </w:r>
      <w:proofErr w:type="spellStart"/>
      <w:r>
        <w:t>Ikehata</w:t>
      </w:r>
      <w:proofErr w:type="spellEnd"/>
      <w:r>
        <w:t xml:space="preserve">, H. &amp; Ono, T. The mechanisms of UV mutagenesis. </w:t>
      </w:r>
      <w:r>
        <w:rPr>
          <w:i/>
          <w:iCs/>
        </w:rPr>
        <w:t xml:space="preserve">J </w:t>
      </w:r>
      <w:proofErr w:type="spellStart"/>
      <w:r>
        <w:rPr>
          <w:i/>
          <w:iCs/>
        </w:rPr>
        <w:t>Radiat</w:t>
      </w:r>
      <w:proofErr w:type="spellEnd"/>
      <w:r>
        <w:rPr>
          <w:i/>
          <w:iCs/>
        </w:rPr>
        <w:t xml:space="preserve"> Res</w:t>
      </w:r>
      <w:r>
        <w:t xml:space="preserve"> </w:t>
      </w:r>
      <w:r>
        <w:rPr>
          <w:b/>
          <w:bCs/>
        </w:rPr>
        <w:t>52</w:t>
      </w:r>
      <w:r>
        <w:t>, 115–125 (2011).</w:t>
      </w:r>
    </w:p>
    <w:p w14:paraId="11B8C06A" w14:textId="77777777" w:rsidR="000A7502" w:rsidRDefault="000A7502" w:rsidP="000A7502">
      <w:pPr>
        <w:pStyle w:val="Bibliography"/>
      </w:pPr>
      <w:r>
        <w:t>39.</w:t>
      </w:r>
      <w:r>
        <w:tab/>
      </w:r>
      <w:proofErr w:type="spellStart"/>
      <w:r>
        <w:t>Kadayifci</w:t>
      </w:r>
      <w:proofErr w:type="spellEnd"/>
      <w:r>
        <w:t xml:space="preserve">, F. Z., Zheng, S. &amp; Pan, Y.-X. Molecular Mechanisms Underlying the Link between Diet and DNA Methylation. </w:t>
      </w:r>
      <w:r>
        <w:rPr>
          <w:i/>
          <w:iCs/>
        </w:rPr>
        <w:t>Int J Mol Sci</w:t>
      </w:r>
      <w:r>
        <w:t xml:space="preserve"> </w:t>
      </w:r>
      <w:r>
        <w:rPr>
          <w:b/>
          <w:bCs/>
        </w:rPr>
        <w:t>19</w:t>
      </w:r>
      <w:r>
        <w:t>, 4055 (2018).</w:t>
      </w:r>
    </w:p>
    <w:p w14:paraId="77BA6B43" w14:textId="77777777" w:rsidR="000A7502" w:rsidRDefault="000A7502" w:rsidP="000A7502">
      <w:pPr>
        <w:pStyle w:val="Bibliography"/>
      </w:pPr>
      <w:r>
        <w:t>40.</w:t>
      </w:r>
      <w:r>
        <w:tab/>
        <w:t>In utero undernourishment perturbs the adult sperm methylome and intergenerational metabolism. https://www.science.org/doi/10.1126/science.1255903.</w:t>
      </w:r>
    </w:p>
    <w:p w14:paraId="45B1D17D" w14:textId="77777777" w:rsidR="000A7502" w:rsidRDefault="000A7502" w:rsidP="000A7502">
      <w:pPr>
        <w:pStyle w:val="Bibliography"/>
      </w:pPr>
      <w:r>
        <w:t>41.</w:t>
      </w:r>
      <w:r>
        <w:tab/>
      </w:r>
      <w:proofErr w:type="spellStart"/>
      <w:r>
        <w:t>Baccarelli</w:t>
      </w:r>
      <w:proofErr w:type="spellEnd"/>
      <w:r>
        <w:t xml:space="preserve">, A. &amp; </w:t>
      </w:r>
      <w:proofErr w:type="spellStart"/>
      <w:r>
        <w:t>Bollati</w:t>
      </w:r>
      <w:proofErr w:type="spellEnd"/>
      <w:r>
        <w:t xml:space="preserve">, V. Epigenetics and environmental chemical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Pediatr</w:t>
      </w:r>
      <w:proofErr w:type="spellEnd"/>
      <w:r>
        <w:t xml:space="preserve"> </w:t>
      </w:r>
      <w:r>
        <w:rPr>
          <w:b/>
          <w:bCs/>
        </w:rPr>
        <w:t>21</w:t>
      </w:r>
      <w:r>
        <w:t>, 243–251 (2009).</w:t>
      </w:r>
    </w:p>
    <w:p w14:paraId="51BE94D5" w14:textId="77777777" w:rsidR="000A7502" w:rsidRDefault="000A7502" w:rsidP="000A7502">
      <w:pPr>
        <w:pStyle w:val="Bibliography"/>
      </w:pPr>
      <w:r>
        <w:t>42.</w:t>
      </w:r>
      <w:r>
        <w:tab/>
        <w:t xml:space="preserve">Block, K., </w:t>
      </w:r>
      <w:proofErr w:type="spellStart"/>
      <w:r>
        <w:t>Kardana</w:t>
      </w:r>
      <w:proofErr w:type="spellEnd"/>
      <w:r>
        <w:t xml:space="preserve">, A., Igarashi, P. &amp; Taylor, H. S. In utero diethylstilbestrol (DES) exposure alters Hox gene expression in the developing </w:t>
      </w:r>
      <w:proofErr w:type="spellStart"/>
      <w:r>
        <w:t>mullerian</w:t>
      </w:r>
      <w:proofErr w:type="spellEnd"/>
      <w:r>
        <w:t xml:space="preserve"> system. </w:t>
      </w:r>
      <w:r>
        <w:rPr>
          <w:i/>
          <w:iCs/>
        </w:rPr>
        <w:t>The FASEB Journal</w:t>
      </w:r>
      <w:r>
        <w:t xml:space="preserve"> </w:t>
      </w:r>
      <w:r>
        <w:rPr>
          <w:b/>
          <w:bCs/>
        </w:rPr>
        <w:t>14</w:t>
      </w:r>
      <w:r>
        <w:t>, 1101–1108 (2000).</w:t>
      </w:r>
    </w:p>
    <w:p w14:paraId="176082DA" w14:textId="77777777" w:rsidR="000A7502" w:rsidRDefault="000A7502" w:rsidP="000A7502">
      <w:pPr>
        <w:pStyle w:val="Bibliography"/>
      </w:pPr>
      <w:r>
        <w:t>43.</w:t>
      </w:r>
      <w:r>
        <w:tab/>
      </w:r>
      <w:proofErr w:type="spellStart"/>
      <w:r>
        <w:t>Hilakivi</w:t>
      </w:r>
      <w:proofErr w:type="spellEnd"/>
      <w:r>
        <w:t xml:space="preserve">-Clarke, L. Maternal exposure to diethylstilbestrol during pregnancy and increased breast cancer risk in daughters. </w:t>
      </w:r>
      <w:r>
        <w:rPr>
          <w:i/>
          <w:iCs/>
        </w:rPr>
        <w:t>Breast Cancer Research</w:t>
      </w:r>
      <w:r>
        <w:t xml:space="preserve"> </w:t>
      </w:r>
      <w:r>
        <w:rPr>
          <w:b/>
          <w:bCs/>
        </w:rPr>
        <w:t>16</w:t>
      </w:r>
      <w:r>
        <w:t>, 208 (2014).</w:t>
      </w:r>
    </w:p>
    <w:p w14:paraId="6C88A602" w14:textId="77777777" w:rsidR="000A7502" w:rsidRDefault="000A7502" w:rsidP="000A7502">
      <w:pPr>
        <w:pStyle w:val="Bibliography"/>
      </w:pPr>
      <w:r>
        <w:t>44.</w:t>
      </w:r>
      <w:r>
        <w:tab/>
      </w:r>
      <w:proofErr w:type="spellStart"/>
      <w:r>
        <w:t>Kioumourtzoglou</w:t>
      </w:r>
      <w:proofErr w:type="spellEnd"/>
      <w:r>
        <w:t xml:space="preserve">, M.-A., </w:t>
      </w:r>
      <w:proofErr w:type="spellStart"/>
      <w:r>
        <w:t>Coull</w:t>
      </w:r>
      <w:proofErr w:type="spellEnd"/>
      <w:r>
        <w:t xml:space="preserve">, B. A., O’Reilly, É. J., </w:t>
      </w:r>
      <w:proofErr w:type="spellStart"/>
      <w:r>
        <w:t>Ascherio</w:t>
      </w:r>
      <w:proofErr w:type="spellEnd"/>
      <w:r>
        <w:t xml:space="preserve">, A. &amp; Weisskopf, M. G. Association of Exposure to Diethylstilbestrol During Pregnancy With Multigenerational Neurodevelopmental Deficits. </w:t>
      </w:r>
      <w:r>
        <w:rPr>
          <w:i/>
          <w:iCs/>
        </w:rPr>
        <w:t>JAMA Pediatrics</w:t>
      </w:r>
      <w:r>
        <w:t xml:space="preserve"> </w:t>
      </w:r>
      <w:r>
        <w:rPr>
          <w:b/>
          <w:bCs/>
        </w:rPr>
        <w:t>172</w:t>
      </w:r>
      <w:r>
        <w:t>, 670–677 (2018).</w:t>
      </w:r>
    </w:p>
    <w:p w14:paraId="51557923" w14:textId="77777777" w:rsidR="000A7502" w:rsidRDefault="000A7502" w:rsidP="000A7502">
      <w:pPr>
        <w:pStyle w:val="Bibliography"/>
      </w:pPr>
      <w:r>
        <w:lastRenderedPageBreak/>
        <w:t>45.</w:t>
      </w:r>
      <w:r>
        <w:tab/>
      </w:r>
      <w:proofErr w:type="spellStart"/>
      <w:r>
        <w:t>Plass</w:t>
      </w:r>
      <w:proofErr w:type="spellEnd"/>
      <w:r>
        <w:t xml:space="preserve">, C. &amp; Soloway, P. D. DNA methylation, imprinting and cancer. </w:t>
      </w:r>
      <w:r>
        <w:rPr>
          <w:i/>
          <w:iCs/>
        </w:rPr>
        <w:t>Eur J Hum Genet</w:t>
      </w:r>
      <w:r>
        <w:t xml:space="preserve"> </w:t>
      </w:r>
      <w:r>
        <w:rPr>
          <w:b/>
          <w:bCs/>
        </w:rPr>
        <w:t>10</w:t>
      </w:r>
      <w:r>
        <w:t>, 6–16 (2002).</w:t>
      </w:r>
    </w:p>
    <w:p w14:paraId="57150875" w14:textId="77777777" w:rsidR="000A7502" w:rsidRDefault="000A7502" w:rsidP="000A7502">
      <w:pPr>
        <w:pStyle w:val="Bibliography"/>
      </w:pPr>
      <w:r>
        <w:t>46.</w:t>
      </w:r>
      <w:r>
        <w:tab/>
        <w:t xml:space="preserve">Bergman, D., </w:t>
      </w:r>
      <w:proofErr w:type="spellStart"/>
      <w:r>
        <w:t>Halje</w:t>
      </w:r>
      <w:proofErr w:type="spellEnd"/>
      <w:r>
        <w:t xml:space="preserve">, M., </w:t>
      </w:r>
      <w:proofErr w:type="spellStart"/>
      <w:r>
        <w:t>Nordin</w:t>
      </w:r>
      <w:proofErr w:type="spellEnd"/>
      <w:r>
        <w:t xml:space="preserve">, M. &amp; </w:t>
      </w:r>
      <w:proofErr w:type="spellStart"/>
      <w:r>
        <w:t>Engström</w:t>
      </w:r>
      <w:proofErr w:type="spellEnd"/>
      <w:r>
        <w:t xml:space="preserve">, W. Insulin-Like Growth Factor 2 in Development and Disease: A Mini-Review. </w:t>
      </w:r>
      <w:r>
        <w:rPr>
          <w:i/>
          <w:iCs/>
        </w:rPr>
        <w:t>GER</w:t>
      </w:r>
      <w:r>
        <w:t xml:space="preserve"> </w:t>
      </w:r>
      <w:r>
        <w:rPr>
          <w:b/>
          <w:bCs/>
        </w:rPr>
        <w:t>59</w:t>
      </w:r>
      <w:r>
        <w:t>, 240–249 (2013).</w:t>
      </w:r>
    </w:p>
    <w:p w14:paraId="5CF25B0D" w14:textId="77777777" w:rsidR="000A7502" w:rsidRDefault="000A7502" w:rsidP="000A7502">
      <w:pPr>
        <w:pStyle w:val="Bibliography"/>
      </w:pPr>
      <w:r>
        <w:t>47.</w:t>
      </w:r>
      <w:r>
        <w:tab/>
      </w:r>
      <w:proofErr w:type="spellStart"/>
      <w:r>
        <w:t>Placek</w:t>
      </w:r>
      <w:proofErr w:type="spellEnd"/>
      <w:r>
        <w:t xml:space="preserve">, K., Schultze, J. L. &amp; </w:t>
      </w:r>
      <w:proofErr w:type="spellStart"/>
      <w:r>
        <w:t>Aschenbrenner</w:t>
      </w:r>
      <w:proofErr w:type="spellEnd"/>
      <w:r>
        <w:t xml:space="preserve">, A. C. Epigenetic reprogramming of immune cells in injury, repair, and resolution. </w:t>
      </w:r>
      <w:r>
        <w:rPr>
          <w:i/>
          <w:iCs/>
        </w:rPr>
        <w:t>J Clin Invest</w:t>
      </w:r>
      <w:r>
        <w:t xml:space="preserve"> </w:t>
      </w:r>
      <w:r>
        <w:rPr>
          <w:b/>
          <w:bCs/>
        </w:rPr>
        <w:t>129</w:t>
      </w:r>
      <w:r>
        <w:t>, 2994–3005 (2019).</w:t>
      </w:r>
    </w:p>
    <w:p w14:paraId="589BE6CD" w14:textId="77777777" w:rsidR="000A7502" w:rsidRDefault="000A7502" w:rsidP="000A7502">
      <w:pPr>
        <w:pStyle w:val="Bibliography"/>
      </w:pPr>
      <w:r>
        <w:t>48.</w:t>
      </w:r>
      <w:r>
        <w:tab/>
        <w:t xml:space="preserve">Ehrlich, M. DNA methylation in cancer: too much, but also too little. </w:t>
      </w:r>
      <w:r>
        <w:rPr>
          <w:i/>
          <w:iCs/>
        </w:rPr>
        <w:t>Oncogene</w:t>
      </w:r>
      <w:r>
        <w:t xml:space="preserve"> </w:t>
      </w:r>
      <w:r>
        <w:rPr>
          <w:b/>
          <w:bCs/>
        </w:rPr>
        <w:t>21</w:t>
      </w:r>
      <w:r>
        <w:t>, 5400–5413 (2002).</w:t>
      </w:r>
    </w:p>
    <w:p w14:paraId="6FF22195" w14:textId="77777777" w:rsidR="000A7502" w:rsidRDefault="000A7502" w:rsidP="000A7502">
      <w:pPr>
        <w:pStyle w:val="Bibliography"/>
      </w:pPr>
      <w:r>
        <w:t>49.</w:t>
      </w:r>
      <w:r>
        <w:tab/>
        <w:t xml:space="preserve">Zhang, J., Yang, C., Wu, C., Cui, W. &amp; Wang, L. DNA Methyltransferases in Cancer: Biology, Paradox, Aberrations, and Targeted Therapy. </w:t>
      </w:r>
      <w:r>
        <w:rPr>
          <w:i/>
          <w:iCs/>
        </w:rPr>
        <w:t>Cancers (Basel)</w:t>
      </w:r>
      <w:r>
        <w:t xml:space="preserve"> </w:t>
      </w:r>
      <w:r>
        <w:rPr>
          <w:b/>
          <w:bCs/>
        </w:rPr>
        <w:t>12</w:t>
      </w:r>
      <w:r>
        <w:t>, 2123 (2020).</w:t>
      </w:r>
    </w:p>
    <w:p w14:paraId="36FF4C89" w14:textId="77777777" w:rsidR="000A7502" w:rsidRDefault="000A7502" w:rsidP="000A7502">
      <w:pPr>
        <w:pStyle w:val="Bibliography"/>
      </w:pPr>
      <w:r>
        <w:t>50.</w:t>
      </w:r>
      <w:r>
        <w:tab/>
        <w:t xml:space="preserve">Abdel-Wahab, O. </w:t>
      </w:r>
      <w:r>
        <w:rPr>
          <w:i/>
          <w:iCs/>
        </w:rPr>
        <w:t>et al.</w:t>
      </w:r>
      <w:r>
        <w:t xml:space="preserve"> Genetic characterization of TET1, TET2, and TET3 alterations in myeloid malignancies. </w:t>
      </w:r>
      <w:r>
        <w:rPr>
          <w:i/>
          <w:iCs/>
        </w:rPr>
        <w:t>Blood</w:t>
      </w:r>
      <w:r>
        <w:t xml:space="preserve"> </w:t>
      </w:r>
      <w:r>
        <w:rPr>
          <w:b/>
          <w:bCs/>
        </w:rPr>
        <w:t>114</w:t>
      </w:r>
      <w:r>
        <w:t>, 144–147 (2009).</w:t>
      </w:r>
    </w:p>
    <w:p w14:paraId="7B2803E6" w14:textId="77777777" w:rsidR="000A7502" w:rsidRDefault="000A7502" w:rsidP="000A7502">
      <w:pPr>
        <w:pStyle w:val="Bibliography"/>
      </w:pPr>
      <w:r>
        <w:t>51.</w:t>
      </w:r>
      <w:r>
        <w:tab/>
      </w:r>
      <w:proofErr w:type="spellStart"/>
      <w:r>
        <w:t>Böck</w:t>
      </w:r>
      <w:proofErr w:type="spellEnd"/>
      <w:r>
        <w:t xml:space="preserve">, J. </w:t>
      </w:r>
      <w:r>
        <w:rPr>
          <w:i/>
          <w:iCs/>
        </w:rPr>
        <w:t>et al.</w:t>
      </w:r>
      <w:r>
        <w:t xml:space="preserve"> Single CpG hypermethylation, allele methylation errors, and decreased expression of multiple tumor suppressor genes in normal body cells of mutation‐negative early‐onset and high‐risk breast cancer patients. </w:t>
      </w:r>
      <w:r>
        <w:rPr>
          <w:i/>
          <w:iCs/>
        </w:rPr>
        <w:t>Int J Cancer</w:t>
      </w:r>
      <w:r>
        <w:t xml:space="preserve"> </w:t>
      </w:r>
      <w:r>
        <w:rPr>
          <w:b/>
          <w:bCs/>
        </w:rPr>
        <w:t>143</w:t>
      </w:r>
      <w:r>
        <w:t>, 1416–1425 (2018).</w:t>
      </w:r>
    </w:p>
    <w:p w14:paraId="492A907B" w14:textId="77777777" w:rsidR="000A7502" w:rsidRPr="000A7502" w:rsidRDefault="000A7502" w:rsidP="000A7502">
      <w:pPr>
        <w:pStyle w:val="Bibliography"/>
        <w:rPr>
          <w:lang w:val="sv-SE"/>
        </w:rPr>
      </w:pPr>
      <w:r>
        <w:t>52.</w:t>
      </w:r>
      <w:r>
        <w:tab/>
        <w:t xml:space="preserve">Weller, M. </w:t>
      </w:r>
      <w:r>
        <w:rPr>
          <w:i/>
          <w:iCs/>
        </w:rPr>
        <w:t>et al.</w:t>
      </w:r>
      <w:r>
        <w:t xml:space="preserve"> </w:t>
      </w:r>
      <w:r w:rsidRPr="000A7502">
        <w:rPr>
          <w:lang w:val="sv-SE"/>
        </w:rPr>
        <w:t xml:space="preserve">Glioma. </w:t>
      </w:r>
      <w:r w:rsidRPr="000A7502">
        <w:rPr>
          <w:i/>
          <w:iCs/>
          <w:lang w:val="sv-SE"/>
        </w:rPr>
        <w:t>Nat Rev Dis Primers</w:t>
      </w:r>
      <w:r w:rsidRPr="000A7502">
        <w:rPr>
          <w:lang w:val="sv-SE"/>
        </w:rPr>
        <w:t xml:space="preserve"> </w:t>
      </w:r>
      <w:r w:rsidRPr="000A7502">
        <w:rPr>
          <w:b/>
          <w:bCs/>
          <w:lang w:val="sv-SE"/>
        </w:rPr>
        <w:t>1</w:t>
      </w:r>
      <w:r w:rsidRPr="000A7502">
        <w:rPr>
          <w:lang w:val="sv-SE"/>
        </w:rPr>
        <w:t>, 1–18 (2015).</w:t>
      </w:r>
    </w:p>
    <w:p w14:paraId="00F59754" w14:textId="77777777" w:rsidR="000A7502" w:rsidRDefault="000A7502" w:rsidP="000A7502">
      <w:pPr>
        <w:pStyle w:val="Bibliography"/>
      </w:pPr>
      <w:r>
        <w:t>53.</w:t>
      </w:r>
      <w:r>
        <w:tab/>
        <w:t xml:space="preserve">Leece, R. </w:t>
      </w:r>
      <w:r>
        <w:rPr>
          <w:i/>
          <w:iCs/>
        </w:rPr>
        <w:t>et al.</w:t>
      </w:r>
      <w:r>
        <w:t xml:space="preserve"> Global incidence of malignant brain and other central nervous system tumors by histology, 2003-2007. </w:t>
      </w:r>
      <w:r>
        <w:rPr>
          <w:i/>
          <w:iCs/>
        </w:rPr>
        <w:t>Neuro Oncol</w:t>
      </w:r>
      <w:r>
        <w:t xml:space="preserve"> </w:t>
      </w:r>
      <w:r>
        <w:rPr>
          <w:b/>
          <w:bCs/>
        </w:rPr>
        <w:t>19</w:t>
      </w:r>
      <w:r>
        <w:t>, 1553–1564 (2017).</w:t>
      </w:r>
    </w:p>
    <w:p w14:paraId="68BB206B" w14:textId="77777777" w:rsidR="000A7502" w:rsidRDefault="000A7502" w:rsidP="000A7502">
      <w:pPr>
        <w:pStyle w:val="Bibliography"/>
      </w:pPr>
      <w:r>
        <w:t>54.</w:t>
      </w:r>
      <w:r>
        <w:tab/>
      </w:r>
      <w:proofErr w:type="spellStart"/>
      <w:r>
        <w:t>Gusyatiner</w:t>
      </w:r>
      <w:proofErr w:type="spellEnd"/>
      <w:r>
        <w:t xml:space="preserve">, O. &amp; </w:t>
      </w:r>
      <w:proofErr w:type="spellStart"/>
      <w:r>
        <w:t>Hegi</w:t>
      </w:r>
      <w:proofErr w:type="spellEnd"/>
      <w:r>
        <w:t xml:space="preserve">, M. E. Glioma epigenetics: From subclassification to novel treatment options. </w:t>
      </w:r>
      <w:r>
        <w:rPr>
          <w:i/>
          <w:iCs/>
        </w:rPr>
        <w:t>Seminars in Cancer Biology</w:t>
      </w:r>
      <w:r>
        <w:t xml:space="preserve"> </w:t>
      </w:r>
      <w:r>
        <w:rPr>
          <w:b/>
          <w:bCs/>
        </w:rPr>
        <w:t>51</w:t>
      </w:r>
      <w:r>
        <w:t>, 50–58 (2018).</w:t>
      </w:r>
    </w:p>
    <w:p w14:paraId="6DD79DD5" w14:textId="77777777" w:rsidR="000A7502" w:rsidRDefault="000A7502" w:rsidP="000A7502">
      <w:pPr>
        <w:pStyle w:val="Bibliography"/>
      </w:pPr>
      <w:r>
        <w:t>55.</w:t>
      </w:r>
      <w:r>
        <w:tab/>
        <w:t>Lozano-</w:t>
      </w:r>
      <w:proofErr w:type="spellStart"/>
      <w:r>
        <w:t>Ureña</w:t>
      </w:r>
      <w:proofErr w:type="spellEnd"/>
      <w:r>
        <w:t xml:space="preserve">, A. </w:t>
      </w:r>
      <w:r>
        <w:rPr>
          <w:i/>
          <w:iCs/>
        </w:rPr>
        <w:t>et al.</w:t>
      </w:r>
      <w:r>
        <w:t xml:space="preserve"> Aberrations of Genomic Imprinting in Glioblastoma Formation. </w:t>
      </w:r>
      <w:r>
        <w:rPr>
          <w:i/>
          <w:iCs/>
        </w:rPr>
        <w:t>Frontiers in Oncology</w:t>
      </w:r>
      <w:r>
        <w:t xml:space="preserve"> </w:t>
      </w:r>
      <w:r>
        <w:rPr>
          <w:b/>
          <w:bCs/>
        </w:rPr>
        <w:t>11</w:t>
      </w:r>
      <w:r>
        <w:t>, 618 (2021).</w:t>
      </w:r>
    </w:p>
    <w:p w14:paraId="03CEEE71" w14:textId="77777777" w:rsidR="000A7502" w:rsidRDefault="000A7502" w:rsidP="000A7502">
      <w:pPr>
        <w:pStyle w:val="Bibliography"/>
      </w:pPr>
      <w:r>
        <w:t>56.</w:t>
      </w:r>
      <w:r>
        <w:tab/>
        <w:t xml:space="preserve">Daneman, R. &amp; Prat, A. The Blood–Brain Barrier. </w:t>
      </w:r>
      <w:r>
        <w:rPr>
          <w:i/>
          <w:iCs/>
        </w:rPr>
        <w:t xml:space="preserve">Cold Spring </w:t>
      </w:r>
      <w:proofErr w:type="spellStart"/>
      <w:r>
        <w:rPr>
          <w:i/>
          <w:iCs/>
        </w:rPr>
        <w:t>Harb</w:t>
      </w:r>
      <w:proofErr w:type="spellEnd"/>
      <w:r>
        <w:rPr>
          <w:i/>
          <w:iCs/>
        </w:rPr>
        <w:t xml:space="preserve"> </w:t>
      </w:r>
      <w:proofErr w:type="spellStart"/>
      <w:r>
        <w:rPr>
          <w:i/>
          <w:iCs/>
        </w:rPr>
        <w:t>Perspect</w:t>
      </w:r>
      <w:proofErr w:type="spellEnd"/>
      <w:r>
        <w:rPr>
          <w:i/>
          <w:iCs/>
        </w:rPr>
        <w:t xml:space="preserve"> Biol</w:t>
      </w:r>
      <w:r>
        <w:t xml:space="preserve"> </w:t>
      </w:r>
      <w:r>
        <w:rPr>
          <w:b/>
          <w:bCs/>
        </w:rPr>
        <w:t>7</w:t>
      </w:r>
      <w:r>
        <w:t>, a020412 (2015).</w:t>
      </w:r>
    </w:p>
    <w:p w14:paraId="349E147B" w14:textId="77777777" w:rsidR="000A7502" w:rsidRDefault="000A7502" w:rsidP="000A7502">
      <w:pPr>
        <w:pStyle w:val="Bibliography"/>
      </w:pPr>
      <w:r>
        <w:lastRenderedPageBreak/>
        <w:t>57.</w:t>
      </w:r>
      <w:r>
        <w:tab/>
        <w:t xml:space="preserve">Quail, D. F. &amp; Joyce, J. A. The microenvironmental landscape of brain tumors. </w:t>
      </w:r>
      <w:r>
        <w:rPr>
          <w:i/>
          <w:iCs/>
        </w:rPr>
        <w:t>Cancer Cell</w:t>
      </w:r>
      <w:r>
        <w:t xml:space="preserve"> </w:t>
      </w:r>
      <w:r>
        <w:rPr>
          <w:b/>
          <w:bCs/>
        </w:rPr>
        <w:t>31</w:t>
      </w:r>
      <w:r>
        <w:t>, 326–341 (2017).</w:t>
      </w:r>
    </w:p>
    <w:p w14:paraId="2F848BB3" w14:textId="77777777" w:rsidR="000A7502" w:rsidRDefault="000A7502" w:rsidP="000A7502">
      <w:pPr>
        <w:pStyle w:val="Bibliography"/>
      </w:pPr>
      <w:r>
        <w:t>58.</w:t>
      </w:r>
      <w:r>
        <w:tab/>
      </w:r>
      <w:proofErr w:type="spellStart"/>
      <w:r>
        <w:t>Morantz</w:t>
      </w:r>
      <w:proofErr w:type="spellEnd"/>
      <w:r>
        <w:t xml:space="preserve">, R. A., </w:t>
      </w:r>
      <w:proofErr w:type="spellStart"/>
      <w:r>
        <w:t>Kepes</w:t>
      </w:r>
      <w:proofErr w:type="spellEnd"/>
      <w:r>
        <w:t xml:space="preserve">, J. J., </w:t>
      </w:r>
      <w:proofErr w:type="spellStart"/>
      <w:r>
        <w:t>Batnitzky</w:t>
      </w:r>
      <w:proofErr w:type="spellEnd"/>
      <w:r>
        <w:t xml:space="preserve">, S. &amp; Masterson, B. J. Extraspinal ependymomas. Report of three cases. </w:t>
      </w:r>
      <w:r>
        <w:rPr>
          <w:i/>
          <w:iCs/>
        </w:rPr>
        <w:t xml:space="preserve">J </w:t>
      </w:r>
      <w:proofErr w:type="spellStart"/>
      <w:r>
        <w:rPr>
          <w:i/>
          <w:iCs/>
        </w:rPr>
        <w:t>Neurosurg</w:t>
      </w:r>
      <w:proofErr w:type="spellEnd"/>
      <w:r>
        <w:t xml:space="preserve"> </w:t>
      </w:r>
      <w:r>
        <w:rPr>
          <w:b/>
          <w:bCs/>
        </w:rPr>
        <w:t>51</w:t>
      </w:r>
      <w:r>
        <w:t>, 383–391 (1979).</w:t>
      </w:r>
    </w:p>
    <w:p w14:paraId="0AF023C7" w14:textId="77777777" w:rsidR="000A7502" w:rsidRDefault="000A7502" w:rsidP="000A7502">
      <w:pPr>
        <w:pStyle w:val="Bibliography"/>
      </w:pPr>
      <w:r>
        <w:t>59.</w:t>
      </w:r>
      <w:r>
        <w:tab/>
      </w:r>
      <w:proofErr w:type="spellStart"/>
      <w:r>
        <w:t>Mildner</w:t>
      </w:r>
      <w:proofErr w:type="spellEnd"/>
      <w:r>
        <w:t xml:space="preserve">, A. </w:t>
      </w:r>
      <w:r>
        <w:rPr>
          <w:i/>
          <w:iCs/>
        </w:rPr>
        <w:t>et al.</w:t>
      </w:r>
      <w:r>
        <w:t xml:space="preserve"> Microglia in the adult brain arise from Ly-6ChiCCR2+ monocytes only under defined host conditions. </w:t>
      </w:r>
      <w:r>
        <w:rPr>
          <w:i/>
          <w:iCs/>
        </w:rPr>
        <w:t xml:space="preserve">Nat </w:t>
      </w:r>
      <w:proofErr w:type="spellStart"/>
      <w:r>
        <w:rPr>
          <w:i/>
          <w:iCs/>
        </w:rPr>
        <w:t>Neurosci</w:t>
      </w:r>
      <w:proofErr w:type="spellEnd"/>
      <w:r>
        <w:t xml:space="preserve"> </w:t>
      </w:r>
      <w:r>
        <w:rPr>
          <w:b/>
          <w:bCs/>
        </w:rPr>
        <w:t>10</w:t>
      </w:r>
      <w:r>
        <w:t>, 1544–1553 (2007).</w:t>
      </w:r>
    </w:p>
    <w:p w14:paraId="3999434A" w14:textId="77777777" w:rsidR="000A7502" w:rsidRDefault="000A7502" w:rsidP="000A7502">
      <w:pPr>
        <w:pStyle w:val="Bibliography"/>
      </w:pPr>
      <w:r>
        <w:t>60.</w:t>
      </w:r>
      <w:r>
        <w:tab/>
      </w:r>
      <w:proofErr w:type="spellStart"/>
      <w:r>
        <w:t>Djukic</w:t>
      </w:r>
      <w:proofErr w:type="spellEnd"/>
      <w:r>
        <w:t xml:space="preserve">, M. </w:t>
      </w:r>
      <w:r>
        <w:rPr>
          <w:i/>
          <w:iCs/>
        </w:rPr>
        <w:t>et al.</w:t>
      </w:r>
      <w:r>
        <w:t xml:space="preserve"> Circulating monocytes engraft in the brain, differentiate into microglia and contribute to the pathology following meningitis in mice. </w:t>
      </w:r>
      <w:r>
        <w:rPr>
          <w:i/>
          <w:iCs/>
        </w:rPr>
        <w:t>Brain</w:t>
      </w:r>
      <w:r>
        <w:t xml:space="preserve"> </w:t>
      </w:r>
      <w:r>
        <w:rPr>
          <w:b/>
          <w:bCs/>
        </w:rPr>
        <w:t>129</w:t>
      </w:r>
      <w:r>
        <w:t>, 2394–2403 (2006).</w:t>
      </w:r>
    </w:p>
    <w:p w14:paraId="47B737FD" w14:textId="77777777" w:rsidR="000A7502" w:rsidRDefault="000A7502" w:rsidP="000A7502">
      <w:pPr>
        <w:pStyle w:val="Bibliography"/>
      </w:pPr>
      <w:r>
        <w:t>61.</w:t>
      </w:r>
      <w:r>
        <w:tab/>
        <w:t xml:space="preserve">Simard, A. R., </w:t>
      </w:r>
      <w:proofErr w:type="spellStart"/>
      <w:r>
        <w:t>Soulet</w:t>
      </w:r>
      <w:proofErr w:type="spellEnd"/>
      <w:r>
        <w:t xml:space="preserve">, D., </w:t>
      </w:r>
      <w:proofErr w:type="spellStart"/>
      <w:r>
        <w:t>Gowing</w:t>
      </w:r>
      <w:proofErr w:type="spellEnd"/>
      <w:r>
        <w:t xml:space="preserve">, G., Julien, J.-P. &amp; Rivest, S. Bone Marrow-Derived Microglia Play a Critical Role in Restricting Senile Plaque Formation in Alzheimer’s Disease. </w:t>
      </w:r>
      <w:r>
        <w:rPr>
          <w:i/>
          <w:iCs/>
        </w:rPr>
        <w:t>Neuron</w:t>
      </w:r>
      <w:r>
        <w:t xml:space="preserve"> </w:t>
      </w:r>
      <w:r>
        <w:rPr>
          <w:b/>
          <w:bCs/>
        </w:rPr>
        <w:t>49</w:t>
      </w:r>
      <w:r>
        <w:t>, 489–502 (2006).</w:t>
      </w:r>
    </w:p>
    <w:p w14:paraId="5AEBB109" w14:textId="77777777" w:rsidR="000A7502" w:rsidRDefault="000A7502" w:rsidP="000A7502">
      <w:pPr>
        <w:pStyle w:val="Bibliography"/>
      </w:pPr>
      <w:r>
        <w:t>62.</w:t>
      </w:r>
      <w:r>
        <w:tab/>
      </w:r>
      <w:proofErr w:type="spellStart"/>
      <w:r>
        <w:t>Shaftel</w:t>
      </w:r>
      <w:proofErr w:type="spellEnd"/>
      <w:r>
        <w:t xml:space="preserve">, S. S. </w:t>
      </w:r>
      <w:r>
        <w:rPr>
          <w:i/>
          <w:iCs/>
        </w:rPr>
        <w:t>et al.</w:t>
      </w:r>
      <w:r>
        <w:t xml:space="preserve"> Sustained hippocampal IL-1 beta overexpression mediates chronic neuroinflammation and ameliorates Alzheimer plaque pathology. </w:t>
      </w:r>
      <w:r>
        <w:rPr>
          <w:i/>
          <w:iCs/>
        </w:rPr>
        <w:t>J Clin Invest</w:t>
      </w:r>
      <w:r>
        <w:t xml:space="preserve"> </w:t>
      </w:r>
      <w:r>
        <w:rPr>
          <w:b/>
          <w:bCs/>
        </w:rPr>
        <w:t>117</w:t>
      </w:r>
      <w:r>
        <w:t>, 1595–1604 (2007).</w:t>
      </w:r>
    </w:p>
    <w:p w14:paraId="1EF39517" w14:textId="77777777" w:rsidR="000A7502" w:rsidRDefault="000A7502" w:rsidP="000A7502">
      <w:pPr>
        <w:pStyle w:val="Bibliography"/>
      </w:pPr>
      <w:r>
        <w:t>63.</w:t>
      </w:r>
      <w:r>
        <w:tab/>
      </w:r>
      <w:proofErr w:type="spellStart"/>
      <w:r>
        <w:t>Tarassishin</w:t>
      </w:r>
      <w:proofErr w:type="spellEnd"/>
      <w:r>
        <w:t xml:space="preserve">, L., Casper, D. &amp; Lee, S. C. Aberrant Expression of Interleukin-1β and Inflammasome Activation in Human Malignant Gliomas. </w:t>
      </w:r>
      <w:proofErr w:type="spellStart"/>
      <w:r>
        <w:rPr>
          <w:i/>
          <w:iCs/>
        </w:rPr>
        <w:t>PLoS</w:t>
      </w:r>
      <w:proofErr w:type="spellEnd"/>
      <w:r>
        <w:rPr>
          <w:i/>
          <w:iCs/>
        </w:rPr>
        <w:t xml:space="preserve"> One</w:t>
      </w:r>
      <w:r>
        <w:t xml:space="preserve"> </w:t>
      </w:r>
      <w:r>
        <w:rPr>
          <w:b/>
          <w:bCs/>
        </w:rPr>
        <w:t>9</w:t>
      </w:r>
      <w:r>
        <w:t>, e103432 (2014).</w:t>
      </w:r>
    </w:p>
    <w:p w14:paraId="01AB5FA3" w14:textId="77777777" w:rsidR="000A7502" w:rsidRDefault="000A7502" w:rsidP="000A7502">
      <w:pPr>
        <w:pStyle w:val="Bibliography"/>
      </w:pPr>
      <w:r>
        <w:t>64.</w:t>
      </w:r>
      <w:r>
        <w:tab/>
        <w:t xml:space="preserve">Pan, Y., Yu, Y., Wang, X. &amp; Zhang, T. Tumor-Associated Macrophages in Tumor Immunity. </w:t>
      </w:r>
      <w:r>
        <w:rPr>
          <w:i/>
          <w:iCs/>
        </w:rPr>
        <w:t>Frontiers in Immunology</w:t>
      </w:r>
      <w:r>
        <w:t xml:space="preserve"> </w:t>
      </w:r>
      <w:r>
        <w:rPr>
          <w:b/>
          <w:bCs/>
        </w:rPr>
        <w:t>11</w:t>
      </w:r>
      <w:r>
        <w:t>, 3151 (2020).</w:t>
      </w:r>
    </w:p>
    <w:p w14:paraId="2680A03F" w14:textId="77777777" w:rsidR="000A7502" w:rsidRDefault="000A7502" w:rsidP="000A7502">
      <w:pPr>
        <w:pStyle w:val="Bibliography"/>
      </w:pPr>
      <w:r>
        <w:t>65.</w:t>
      </w:r>
      <w:r>
        <w:tab/>
      </w:r>
      <w:proofErr w:type="spellStart"/>
      <w:r>
        <w:t>Sica</w:t>
      </w:r>
      <w:proofErr w:type="spellEnd"/>
      <w:r>
        <w:t xml:space="preserve">, A. &amp; </w:t>
      </w:r>
      <w:proofErr w:type="spellStart"/>
      <w:r>
        <w:t>Mantovani</w:t>
      </w:r>
      <w:proofErr w:type="spellEnd"/>
      <w:r>
        <w:t xml:space="preserve">, A. Macrophage plasticity and polarization: in vivo veritas. </w:t>
      </w:r>
      <w:r>
        <w:rPr>
          <w:i/>
          <w:iCs/>
        </w:rPr>
        <w:t>J Clin Invest</w:t>
      </w:r>
      <w:r>
        <w:t xml:space="preserve"> </w:t>
      </w:r>
      <w:r>
        <w:rPr>
          <w:b/>
          <w:bCs/>
        </w:rPr>
        <w:t>122</w:t>
      </w:r>
      <w:r>
        <w:t>, 787–795 (2012).</w:t>
      </w:r>
    </w:p>
    <w:p w14:paraId="2F9054ED" w14:textId="77777777" w:rsidR="000A7502" w:rsidRDefault="000A7502" w:rsidP="000A7502">
      <w:pPr>
        <w:pStyle w:val="Bibliography"/>
      </w:pPr>
      <w:r>
        <w:t>66.</w:t>
      </w:r>
      <w:r>
        <w:tab/>
      </w:r>
      <w:proofErr w:type="spellStart"/>
      <w:r>
        <w:t>Tarique</w:t>
      </w:r>
      <w:proofErr w:type="spellEnd"/>
      <w:r>
        <w:t xml:space="preserve">, A. A. </w:t>
      </w:r>
      <w:r>
        <w:rPr>
          <w:i/>
          <w:iCs/>
        </w:rPr>
        <w:t>et al.</w:t>
      </w:r>
      <w:r>
        <w:t xml:space="preserve"> Phenotypic, functional, and plasticity features of classical and alternatively activated human macrophages. </w:t>
      </w:r>
      <w:r>
        <w:rPr>
          <w:i/>
          <w:iCs/>
        </w:rPr>
        <w:t>Am J Respir Cell Mol Biol</w:t>
      </w:r>
      <w:r>
        <w:t xml:space="preserve"> </w:t>
      </w:r>
      <w:r>
        <w:rPr>
          <w:b/>
          <w:bCs/>
        </w:rPr>
        <w:t>53</w:t>
      </w:r>
      <w:r>
        <w:t>, 676–688 (2015).</w:t>
      </w:r>
    </w:p>
    <w:p w14:paraId="4F16CFE1" w14:textId="77777777" w:rsidR="000A7502" w:rsidRDefault="000A7502" w:rsidP="000A7502">
      <w:pPr>
        <w:pStyle w:val="Bibliography"/>
      </w:pPr>
      <w:r>
        <w:lastRenderedPageBreak/>
        <w:t>67.</w:t>
      </w:r>
      <w:r>
        <w:tab/>
        <w:t xml:space="preserve">Singh, O., Pratt, D. &amp; </w:t>
      </w:r>
      <w:proofErr w:type="spellStart"/>
      <w:r>
        <w:t>Aldape</w:t>
      </w:r>
      <w:proofErr w:type="spellEnd"/>
      <w:r>
        <w:t xml:space="preserve">, K. Immune cell deconvolution of bulk DNA methylation data reveals an association with methylation class, key somatic alterations, and cell state in glial/glioneuronal tumors. </w:t>
      </w:r>
      <w:r>
        <w:rPr>
          <w:i/>
          <w:iCs/>
        </w:rPr>
        <w:t xml:space="preserve">Acta </w:t>
      </w:r>
      <w:proofErr w:type="spellStart"/>
      <w:r>
        <w:rPr>
          <w:i/>
          <w:iCs/>
        </w:rPr>
        <w:t>Neuropathologica</w:t>
      </w:r>
      <w:proofErr w:type="spellEnd"/>
      <w:r>
        <w:rPr>
          <w:i/>
          <w:iCs/>
        </w:rPr>
        <w:t xml:space="preserve"> Communications</w:t>
      </w:r>
      <w:r>
        <w:t xml:space="preserve"> </w:t>
      </w:r>
      <w:r>
        <w:rPr>
          <w:b/>
          <w:bCs/>
        </w:rPr>
        <w:t>9</w:t>
      </w:r>
      <w:r>
        <w:t>, 148 (2021).</w:t>
      </w:r>
    </w:p>
    <w:p w14:paraId="3931C507" w14:textId="77777777" w:rsidR="000A7502" w:rsidRDefault="000A7502" w:rsidP="000A7502">
      <w:pPr>
        <w:pStyle w:val="Bibliography"/>
      </w:pPr>
      <w:r>
        <w:t>68.</w:t>
      </w:r>
      <w:r>
        <w:tab/>
      </w:r>
      <w:proofErr w:type="spellStart"/>
      <w:r>
        <w:t>Dekkers</w:t>
      </w:r>
      <w:proofErr w:type="spellEnd"/>
      <w:r>
        <w:t xml:space="preserve">, K. F., </w:t>
      </w:r>
      <w:proofErr w:type="spellStart"/>
      <w:r>
        <w:t>Neele</w:t>
      </w:r>
      <w:proofErr w:type="spellEnd"/>
      <w:r>
        <w:t xml:space="preserve">, A. E., </w:t>
      </w:r>
      <w:proofErr w:type="spellStart"/>
      <w:r>
        <w:t>Jukema</w:t>
      </w:r>
      <w:proofErr w:type="spellEnd"/>
      <w:r>
        <w:t xml:space="preserve">, J. W., </w:t>
      </w:r>
      <w:proofErr w:type="spellStart"/>
      <w:r>
        <w:t>Heijmans</w:t>
      </w:r>
      <w:proofErr w:type="spellEnd"/>
      <w:r>
        <w:t xml:space="preserve">, B. T. &amp; de </w:t>
      </w:r>
      <w:proofErr w:type="spellStart"/>
      <w:r>
        <w:t>Winther</w:t>
      </w:r>
      <w:proofErr w:type="spellEnd"/>
      <w:r>
        <w:t xml:space="preserve">, M. P. J. Human monocyte-to-macrophage differentiation involves highly localized gain and loss of DNA methylation at transcription factor binding sites. </w:t>
      </w:r>
      <w:r>
        <w:rPr>
          <w:i/>
          <w:iCs/>
        </w:rPr>
        <w:t>Epigenetics &amp; Chromatin</w:t>
      </w:r>
      <w:r>
        <w:t xml:space="preserve"> </w:t>
      </w:r>
      <w:r>
        <w:rPr>
          <w:b/>
          <w:bCs/>
        </w:rPr>
        <w:t>12</w:t>
      </w:r>
      <w:r>
        <w:t>, 34 (2019).</w:t>
      </w:r>
    </w:p>
    <w:p w14:paraId="456072A9" w14:textId="77777777" w:rsidR="000A7502" w:rsidRDefault="000A7502" w:rsidP="000A7502">
      <w:pPr>
        <w:pStyle w:val="Bibliography"/>
      </w:pPr>
      <w:r>
        <w:t>69.</w:t>
      </w:r>
      <w:r>
        <w:tab/>
        <w:t xml:space="preserve">Cosenza‐Nashat, M. A., Kim, M., Zhao, M., Suh, H. &amp; Lee, S. C. CD45 Isoform Expression in Microglia and Inflammatory Cells in HIV‐1 Encephalitis. </w:t>
      </w:r>
      <w:r>
        <w:rPr>
          <w:i/>
          <w:iCs/>
        </w:rPr>
        <w:t xml:space="preserve">Brain </w:t>
      </w:r>
      <w:proofErr w:type="spellStart"/>
      <w:r>
        <w:rPr>
          <w:i/>
          <w:iCs/>
        </w:rPr>
        <w:t>Pathol</w:t>
      </w:r>
      <w:proofErr w:type="spellEnd"/>
      <w:r>
        <w:t xml:space="preserve"> </w:t>
      </w:r>
      <w:r>
        <w:rPr>
          <w:b/>
          <w:bCs/>
        </w:rPr>
        <w:t>16</w:t>
      </w:r>
      <w:r>
        <w:t>, 256–265 (2006).</w:t>
      </w:r>
    </w:p>
    <w:p w14:paraId="201BA46C" w14:textId="77777777" w:rsidR="000A7502" w:rsidRDefault="000A7502" w:rsidP="000A7502">
      <w:pPr>
        <w:pStyle w:val="Bibliography"/>
      </w:pPr>
      <w:r>
        <w:t>70.</w:t>
      </w:r>
      <w:r>
        <w:tab/>
        <w:t xml:space="preserve">Kim, M.-O., Suh, H.-S., Si, Q., </w:t>
      </w:r>
      <w:proofErr w:type="spellStart"/>
      <w:r>
        <w:t>Terman</w:t>
      </w:r>
      <w:proofErr w:type="spellEnd"/>
      <w:r>
        <w:t xml:space="preserve">, B. I. &amp; Lee, S. C. Anti-CD45RO Suppresses Human Immunodeficiency Virus Type 1 Replication in Microglia: Role of </w:t>
      </w:r>
      <w:proofErr w:type="spellStart"/>
      <w:r>
        <w:t>Hck</w:t>
      </w:r>
      <w:proofErr w:type="spellEnd"/>
      <w:r>
        <w:t xml:space="preserve"> Tyrosine Kinase and Implications for AIDS Dementia. </w:t>
      </w:r>
      <w:r>
        <w:rPr>
          <w:i/>
          <w:iCs/>
        </w:rPr>
        <w:t xml:space="preserve">J </w:t>
      </w:r>
      <w:proofErr w:type="spellStart"/>
      <w:r>
        <w:rPr>
          <w:i/>
          <w:iCs/>
        </w:rPr>
        <w:t>Virol</w:t>
      </w:r>
      <w:proofErr w:type="spellEnd"/>
      <w:r>
        <w:t xml:space="preserve"> </w:t>
      </w:r>
      <w:r>
        <w:rPr>
          <w:b/>
          <w:bCs/>
        </w:rPr>
        <w:t>80</w:t>
      </w:r>
      <w:r>
        <w:t>, 62–72 (2006).</w:t>
      </w:r>
    </w:p>
    <w:p w14:paraId="5F7F93B5" w14:textId="77777777" w:rsidR="000A7502" w:rsidRDefault="000A7502" w:rsidP="000A7502">
      <w:pPr>
        <w:pStyle w:val="Bibliography"/>
      </w:pPr>
      <w:r>
        <w:t>71.</w:t>
      </w:r>
      <w:r>
        <w:tab/>
      </w:r>
      <w:proofErr w:type="spellStart"/>
      <w:r>
        <w:t>Badie</w:t>
      </w:r>
      <w:proofErr w:type="spellEnd"/>
      <w:r>
        <w:t xml:space="preserve">, B. &amp; </w:t>
      </w:r>
      <w:proofErr w:type="spellStart"/>
      <w:r>
        <w:t>Schartner</w:t>
      </w:r>
      <w:proofErr w:type="spellEnd"/>
      <w:r>
        <w:t xml:space="preserve">, J. M. Flow cytometric characterization of tumor-associated macrophages in experimental gliomas. </w:t>
      </w:r>
      <w:r>
        <w:rPr>
          <w:i/>
          <w:iCs/>
        </w:rPr>
        <w:t>Neurosurgery</w:t>
      </w:r>
      <w:r>
        <w:t xml:space="preserve"> </w:t>
      </w:r>
      <w:r>
        <w:rPr>
          <w:b/>
          <w:bCs/>
        </w:rPr>
        <w:t>46</w:t>
      </w:r>
      <w:r>
        <w:t>, 957–961; discussion 961-962 (2000).</w:t>
      </w:r>
    </w:p>
    <w:p w14:paraId="3C5263BE" w14:textId="77777777" w:rsidR="000A7502" w:rsidRDefault="000A7502" w:rsidP="000A7502">
      <w:pPr>
        <w:pStyle w:val="Bibliography"/>
      </w:pPr>
      <w:r>
        <w:t>72.</w:t>
      </w:r>
      <w:r>
        <w:tab/>
      </w:r>
      <w:proofErr w:type="spellStart"/>
      <w:r>
        <w:t>Ritzel</w:t>
      </w:r>
      <w:proofErr w:type="spellEnd"/>
      <w:r>
        <w:t xml:space="preserve">, R. M. </w:t>
      </w:r>
      <w:r>
        <w:rPr>
          <w:i/>
          <w:iCs/>
        </w:rPr>
        <w:t>et al.</w:t>
      </w:r>
      <w:r>
        <w:t xml:space="preserve"> Functional differences between microglia and monocytes after ischemic stroke. </w:t>
      </w:r>
      <w:r>
        <w:rPr>
          <w:i/>
          <w:iCs/>
        </w:rPr>
        <w:t>Journal of Neuroinflammation</w:t>
      </w:r>
      <w:r>
        <w:t xml:space="preserve"> </w:t>
      </w:r>
      <w:r>
        <w:rPr>
          <w:b/>
          <w:bCs/>
        </w:rPr>
        <w:t>12</w:t>
      </w:r>
      <w:r>
        <w:t>, 106 (2015).</w:t>
      </w:r>
    </w:p>
    <w:p w14:paraId="3FC93376" w14:textId="77777777" w:rsidR="000A7502" w:rsidRDefault="000A7502" w:rsidP="000A7502">
      <w:pPr>
        <w:pStyle w:val="Bibliography"/>
      </w:pPr>
      <w:r>
        <w:t>73.</w:t>
      </w:r>
      <w:r>
        <w:tab/>
      </w:r>
      <w:proofErr w:type="spellStart"/>
      <w:r>
        <w:t>Kurdyukov</w:t>
      </w:r>
      <w:proofErr w:type="spellEnd"/>
      <w:r>
        <w:t xml:space="preserve">, S. &amp; Bullock, M. DNA Methylation Analysis: Choosing the Right Method. </w:t>
      </w:r>
      <w:r>
        <w:rPr>
          <w:i/>
          <w:iCs/>
        </w:rPr>
        <w:t>Biology (Basel)</w:t>
      </w:r>
      <w:r>
        <w:t xml:space="preserve"> </w:t>
      </w:r>
      <w:r>
        <w:rPr>
          <w:b/>
          <w:bCs/>
        </w:rPr>
        <w:t>5</w:t>
      </w:r>
      <w:r>
        <w:t>, 3 (2016).</w:t>
      </w:r>
    </w:p>
    <w:p w14:paraId="24C7FBA1" w14:textId="77777777" w:rsidR="000A7502" w:rsidRDefault="000A7502" w:rsidP="000A7502">
      <w:pPr>
        <w:pStyle w:val="Bibliography"/>
      </w:pPr>
      <w:r>
        <w:t>74.</w:t>
      </w:r>
      <w:r>
        <w:tab/>
      </w:r>
      <w:proofErr w:type="spellStart"/>
      <w:r>
        <w:t>Pidsley</w:t>
      </w:r>
      <w:proofErr w:type="spellEnd"/>
      <w:r>
        <w:t xml:space="preserve">, R. </w:t>
      </w:r>
      <w:r>
        <w:rPr>
          <w:i/>
          <w:iCs/>
        </w:rPr>
        <w:t>et al.</w:t>
      </w:r>
      <w:r>
        <w:t xml:space="preserve"> Critical evaluation of the Illumina </w:t>
      </w:r>
      <w:proofErr w:type="spellStart"/>
      <w:r>
        <w:t>MethylationEPIC</w:t>
      </w:r>
      <w:proofErr w:type="spellEnd"/>
      <w:r>
        <w:t xml:space="preserve"> </w:t>
      </w:r>
      <w:proofErr w:type="spellStart"/>
      <w:r>
        <w:t>BeadChip</w:t>
      </w:r>
      <w:proofErr w:type="spellEnd"/>
      <w:r>
        <w:t xml:space="preserve"> microarray for whole-genome DNA methylation profiling. </w:t>
      </w:r>
      <w:r>
        <w:rPr>
          <w:i/>
          <w:iCs/>
        </w:rPr>
        <w:t>Genome Biology</w:t>
      </w:r>
      <w:r>
        <w:t xml:space="preserve"> </w:t>
      </w:r>
      <w:r>
        <w:rPr>
          <w:b/>
          <w:bCs/>
        </w:rPr>
        <w:t>17</w:t>
      </w:r>
      <w:r>
        <w:t>, 208 (2016).</w:t>
      </w:r>
    </w:p>
    <w:p w14:paraId="270D0716" w14:textId="77777777" w:rsidR="000A7502" w:rsidRDefault="000A7502" w:rsidP="000A7502">
      <w:pPr>
        <w:pStyle w:val="Bibliography"/>
      </w:pPr>
      <w:r>
        <w:t>75.</w:t>
      </w:r>
      <w:r>
        <w:tab/>
      </w:r>
      <w:proofErr w:type="spellStart"/>
      <w:r>
        <w:t>Ahn</w:t>
      </w:r>
      <w:proofErr w:type="spellEnd"/>
      <w:r>
        <w:t xml:space="preserve">, J., </w:t>
      </w:r>
      <w:proofErr w:type="spellStart"/>
      <w:r>
        <w:t>Heo</w:t>
      </w:r>
      <w:proofErr w:type="spellEnd"/>
      <w:r>
        <w:t xml:space="preserve">, S., Lee, J. &amp; Bang, D. Introduction to Single-Cell DNA Methylation Profiling Methods. </w:t>
      </w:r>
      <w:r>
        <w:rPr>
          <w:i/>
          <w:iCs/>
        </w:rPr>
        <w:t>Biomolecules</w:t>
      </w:r>
      <w:r>
        <w:t xml:space="preserve"> </w:t>
      </w:r>
      <w:r>
        <w:rPr>
          <w:b/>
          <w:bCs/>
        </w:rPr>
        <w:t>11</w:t>
      </w:r>
      <w:r>
        <w:t>, 1013 (2021).</w:t>
      </w:r>
    </w:p>
    <w:p w14:paraId="39D5A84A" w14:textId="77777777" w:rsidR="000A7502" w:rsidRDefault="000A7502" w:rsidP="000A7502">
      <w:pPr>
        <w:pStyle w:val="Bibliography"/>
      </w:pPr>
      <w:r>
        <w:t>76.</w:t>
      </w:r>
      <w:r>
        <w:tab/>
        <w:t xml:space="preserve">Zhou, L. </w:t>
      </w:r>
      <w:r>
        <w:rPr>
          <w:i/>
          <w:iCs/>
        </w:rPr>
        <w:t>et al.</w:t>
      </w:r>
      <w:r>
        <w:t xml:space="preserve"> Systematic evaluation of library preparation methods and sequencing platforms for high-throughput whole genome bisulfite sequencing. </w:t>
      </w:r>
      <w:r>
        <w:rPr>
          <w:i/>
          <w:iCs/>
        </w:rPr>
        <w:t>Sci Rep</w:t>
      </w:r>
      <w:r>
        <w:t xml:space="preserve"> </w:t>
      </w:r>
      <w:r>
        <w:rPr>
          <w:b/>
          <w:bCs/>
        </w:rPr>
        <w:t>9</w:t>
      </w:r>
      <w:r>
        <w:t>, 10383 (2019).</w:t>
      </w:r>
    </w:p>
    <w:p w14:paraId="54A5FBCB" w14:textId="77777777" w:rsidR="000A7502" w:rsidRDefault="000A7502" w:rsidP="000A7502">
      <w:pPr>
        <w:pStyle w:val="Bibliography"/>
      </w:pPr>
      <w:r>
        <w:lastRenderedPageBreak/>
        <w:t>77.</w:t>
      </w:r>
      <w:r>
        <w:tab/>
        <w:t xml:space="preserve">Jindal, A., Gupta, P., </w:t>
      </w:r>
      <w:proofErr w:type="spellStart"/>
      <w:r>
        <w:t>Jayadeva</w:t>
      </w:r>
      <w:proofErr w:type="spellEnd"/>
      <w:r>
        <w:t xml:space="preserve"> &amp; Sengupta, D. Discovery of rare cells from voluminous single cell expression data. </w:t>
      </w:r>
      <w:r>
        <w:rPr>
          <w:i/>
          <w:iCs/>
        </w:rPr>
        <w:t xml:space="preserve">Nat </w:t>
      </w:r>
      <w:proofErr w:type="spellStart"/>
      <w:r>
        <w:rPr>
          <w:i/>
          <w:iCs/>
        </w:rPr>
        <w:t>Commun</w:t>
      </w:r>
      <w:proofErr w:type="spellEnd"/>
      <w:r>
        <w:t xml:space="preserve"> </w:t>
      </w:r>
      <w:r>
        <w:rPr>
          <w:b/>
          <w:bCs/>
        </w:rPr>
        <w:t>9</w:t>
      </w:r>
      <w:r>
        <w:t>, 4719 (2018).</w:t>
      </w:r>
    </w:p>
    <w:p w14:paraId="7EB97D93" w14:textId="77777777" w:rsidR="000A7502" w:rsidRDefault="000A7502" w:rsidP="000A7502">
      <w:pPr>
        <w:pStyle w:val="Bibliography"/>
      </w:pPr>
      <w:r>
        <w:t>78.</w:t>
      </w:r>
      <w:r>
        <w:tab/>
        <w:t xml:space="preserve">Smallwood, S. A. </w:t>
      </w:r>
      <w:r>
        <w:rPr>
          <w:i/>
          <w:iCs/>
        </w:rPr>
        <w:t>et al.</w:t>
      </w:r>
      <w:r>
        <w:t xml:space="preserve"> Single-Cell Genome-Wide Bisulfite Sequencing for Assessing Epigenetic Heterogeneity. </w:t>
      </w:r>
      <w:r>
        <w:rPr>
          <w:i/>
          <w:iCs/>
        </w:rPr>
        <w:t>Nat Methods</w:t>
      </w:r>
      <w:r>
        <w:t xml:space="preserve"> </w:t>
      </w:r>
      <w:r>
        <w:rPr>
          <w:b/>
          <w:bCs/>
        </w:rPr>
        <w:t>11</w:t>
      </w:r>
      <w:r>
        <w:t>, 817–820 (2014).</w:t>
      </w:r>
    </w:p>
    <w:p w14:paraId="2D1360A5" w14:textId="77777777" w:rsidR="000A7502" w:rsidRDefault="000A7502" w:rsidP="000A7502">
      <w:pPr>
        <w:pStyle w:val="Bibliography"/>
      </w:pPr>
      <w:r>
        <w:t>79.</w:t>
      </w:r>
      <w:r>
        <w:tab/>
      </w:r>
      <w:proofErr w:type="spellStart"/>
      <w:r>
        <w:t>Lähnemann</w:t>
      </w:r>
      <w:proofErr w:type="spellEnd"/>
      <w:r>
        <w:t xml:space="preserve">, D. </w:t>
      </w:r>
      <w:r>
        <w:rPr>
          <w:i/>
          <w:iCs/>
        </w:rPr>
        <w:t>et al.</w:t>
      </w:r>
      <w:r>
        <w:t xml:space="preserve"> Eleven grand challenges in single-cell data science. </w:t>
      </w:r>
      <w:r>
        <w:rPr>
          <w:i/>
          <w:iCs/>
        </w:rPr>
        <w:t>Genome Biology</w:t>
      </w:r>
      <w:r>
        <w:t xml:space="preserve"> </w:t>
      </w:r>
      <w:r>
        <w:rPr>
          <w:b/>
          <w:bCs/>
        </w:rPr>
        <w:t>21</w:t>
      </w:r>
      <w:r>
        <w:t>, 31 (2020).</w:t>
      </w:r>
    </w:p>
    <w:p w14:paraId="5B6F77AD" w14:textId="77777777" w:rsidR="000A7502" w:rsidRDefault="000A7502" w:rsidP="000A7502">
      <w:pPr>
        <w:pStyle w:val="Bibliography"/>
      </w:pPr>
      <w:r w:rsidRPr="000A7502">
        <w:rPr>
          <w:lang w:val="sv-SE"/>
        </w:rPr>
        <w:t>80.</w:t>
      </w:r>
      <w:r w:rsidRPr="000A7502">
        <w:rPr>
          <w:lang w:val="sv-SE"/>
        </w:rPr>
        <w:tab/>
        <w:t xml:space="preserve">Souza, C. P. E. de </w:t>
      </w:r>
      <w:r w:rsidRPr="000A7502">
        <w:rPr>
          <w:i/>
          <w:iCs/>
          <w:lang w:val="sv-SE"/>
        </w:rPr>
        <w:t>et al.</w:t>
      </w:r>
      <w:r w:rsidRPr="000A7502">
        <w:rPr>
          <w:lang w:val="sv-SE"/>
        </w:rPr>
        <w:t xml:space="preserve"> </w:t>
      </w:r>
      <w:proofErr w:type="spellStart"/>
      <w:r>
        <w:t>Epiclomal</w:t>
      </w:r>
      <w:proofErr w:type="spellEnd"/>
      <w:r>
        <w:t xml:space="preserve">: Probabilistic clustering of sparse single-cell DNA methylation data. </w:t>
      </w:r>
      <w:r>
        <w:rPr>
          <w:i/>
          <w:iCs/>
        </w:rPr>
        <w:t>PLOS Computational Biology</w:t>
      </w:r>
      <w:r>
        <w:t xml:space="preserve"> </w:t>
      </w:r>
      <w:r>
        <w:rPr>
          <w:b/>
          <w:bCs/>
        </w:rPr>
        <w:t>16</w:t>
      </w:r>
      <w:r>
        <w:t>, e1008270 (2020).</w:t>
      </w:r>
    </w:p>
    <w:p w14:paraId="5E4F0A9A" w14:textId="77777777" w:rsidR="000A7502" w:rsidRDefault="000A7502" w:rsidP="000A7502">
      <w:pPr>
        <w:pStyle w:val="Bibliography"/>
      </w:pPr>
      <w:r>
        <w:t>81.</w:t>
      </w:r>
      <w:r>
        <w:tab/>
      </w:r>
      <w:proofErr w:type="spellStart"/>
      <w:r>
        <w:t>Methrix</w:t>
      </w:r>
      <w:proofErr w:type="spellEnd"/>
      <w:r>
        <w:t>: an R/Bioconductor package for systematic aggregation and analysis of bisulfite sequencing data | Bioinformatics | Oxford Academic. https://academic.oup.com/bioinformatics/article/36/22-23/5524/6042753.</w:t>
      </w:r>
    </w:p>
    <w:p w14:paraId="19569F39" w14:textId="77777777" w:rsidR="000A7502" w:rsidRDefault="000A7502" w:rsidP="000A7502">
      <w:pPr>
        <w:pStyle w:val="Bibliography"/>
      </w:pPr>
      <w:r w:rsidRPr="000A7502">
        <w:rPr>
          <w:lang w:val="sv-SE"/>
        </w:rPr>
        <w:t>82.</w:t>
      </w:r>
      <w:r w:rsidRPr="000A7502">
        <w:rPr>
          <w:lang w:val="sv-SE"/>
        </w:rPr>
        <w:tab/>
        <w:t xml:space="preserve">Amezquita, R. A. </w:t>
      </w:r>
      <w:r w:rsidRPr="000A7502">
        <w:rPr>
          <w:i/>
          <w:iCs/>
          <w:lang w:val="sv-SE"/>
        </w:rPr>
        <w:t>et al.</w:t>
      </w:r>
      <w:r w:rsidRPr="000A7502">
        <w:rPr>
          <w:lang w:val="sv-SE"/>
        </w:rPr>
        <w:t xml:space="preserve"> </w:t>
      </w:r>
      <w:r>
        <w:t xml:space="preserve">Orchestrating single-cell analysis with Bioconductor. </w:t>
      </w:r>
      <w:r>
        <w:rPr>
          <w:i/>
          <w:iCs/>
        </w:rPr>
        <w:t>Nat Methods</w:t>
      </w:r>
      <w:r>
        <w:t xml:space="preserve"> </w:t>
      </w:r>
      <w:r>
        <w:rPr>
          <w:b/>
          <w:bCs/>
        </w:rPr>
        <w:t>17</w:t>
      </w:r>
      <w:r>
        <w:t>, 137–145 (2020).</w:t>
      </w:r>
    </w:p>
    <w:p w14:paraId="2B27090D" w14:textId="77777777" w:rsidR="000A7502" w:rsidRDefault="000A7502" w:rsidP="000A7502">
      <w:pPr>
        <w:pStyle w:val="Bibliography"/>
      </w:pPr>
      <w:r>
        <w:t>83.</w:t>
      </w:r>
      <w:r>
        <w:tab/>
      </w:r>
      <w:proofErr w:type="spellStart"/>
      <w:r>
        <w:t>Dowle</w:t>
      </w:r>
      <w:proofErr w:type="spellEnd"/>
      <w:r>
        <w:t xml:space="preserve">, M. </w:t>
      </w:r>
      <w:r>
        <w:rPr>
          <w:i/>
          <w:iCs/>
        </w:rPr>
        <w:t>et al.</w:t>
      </w:r>
      <w:r>
        <w:t xml:space="preserve"> </w:t>
      </w:r>
      <w:proofErr w:type="spellStart"/>
      <w:r>
        <w:rPr>
          <w:i/>
          <w:iCs/>
        </w:rPr>
        <w:t>data.table</w:t>
      </w:r>
      <w:proofErr w:type="spellEnd"/>
      <w:r>
        <w:rPr>
          <w:i/>
          <w:iCs/>
        </w:rPr>
        <w:t>: Extension of ‘</w:t>
      </w:r>
      <w:proofErr w:type="spellStart"/>
      <w:r>
        <w:rPr>
          <w:i/>
          <w:iCs/>
        </w:rPr>
        <w:t>data.frame</w:t>
      </w:r>
      <w:proofErr w:type="spellEnd"/>
      <w:r>
        <w:rPr>
          <w:i/>
          <w:iCs/>
        </w:rPr>
        <w:t>’</w:t>
      </w:r>
      <w:r>
        <w:t>. (2021).</w:t>
      </w:r>
    </w:p>
    <w:p w14:paraId="13930C2B" w14:textId="77777777" w:rsidR="000A7502" w:rsidRDefault="000A7502" w:rsidP="000A7502">
      <w:pPr>
        <w:pStyle w:val="Bibliography"/>
      </w:pPr>
      <w:r>
        <w:t>84.</w:t>
      </w:r>
      <w:r>
        <w:tab/>
        <w:t xml:space="preserve">Hickey, P., </w:t>
      </w:r>
      <w:proofErr w:type="spellStart"/>
      <w:r>
        <w:t>Pagès</w:t>
      </w:r>
      <w:proofErr w:type="spellEnd"/>
      <w:r>
        <w:t xml:space="preserve">, H. &amp; </w:t>
      </w:r>
      <w:proofErr w:type="spellStart"/>
      <w:r>
        <w:t>Lun</w:t>
      </w:r>
      <w:proofErr w:type="spellEnd"/>
      <w:r>
        <w:t xml:space="preserve">, A. </w:t>
      </w:r>
      <w:proofErr w:type="spellStart"/>
      <w:r>
        <w:rPr>
          <w:i/>
          <w:iCs/>
        </w:rPr>
        <w:t>DelayedMatrixStats</w:t>
      </w:r>
      <w:proofErr w:type="spellEnd"/>
      <w:r>
        <w:rPr>
          <w:i/>
          <w:iCs/>
        </w:rPr>
        <w:t>: Functions that Apply to Rows and Columns of ‘</w:t>
      </w:r>
      <w:proofErr w:type="spellStart"/>
      <w:r>
        <w:rPr>
          <w:i/>
          <w:iCs/>
        </w:rPr>
        <w:t>DelayedMatrix</w:t>
      </w:r>
      <w:proofErr w:type="spellEnd"/>
      <w:r>
        <w:rPr>
          <w:i/>
          <w:iCs/>
        </w:rPr>
        <w:t>’ Objects</w:t>
      </w:r>
      <w:r>
        <w:t>. (Bioconductor version: Release (3.14), 2021). doi:10.18129/B9.bioc.DelayedMatrixStats.</w:t>
      </w:r>
    </w:p>
    <w:p w14:paraId="0B469C4D" w14:textId="77777777" w:rsidR="000A7502" w:rsidRDefault="000A7502" w:rsidP="000A7502">
      <w:pPr>
        <w:pStyle w:val="Bibliography"/>
      </w:pPr>
      <w:r>
        <w:t>85.</w:t>
      </w:r>
      <w:r>
        <w:tab/>
        <w:t xml:space="preserve">Chambers, J. M. Object-Oriented Programming, Functional Programming and R. </w:t>
      </w:r>
      <w:r>
        <w:rPr>
          <w:i/>
          <w:iCs/>
        </w:rPr>
        <w:t>Statist. Sci.</w:t>
      </w:r>
      <w:r>
        <w:t xml:space="preserve"> </w:t>
      </w:r>
      <w:r>
        <w:rPr>
          <w:b/>
          <w:bCs/>
        </w:rPr>
        <w:t>29</w:t>
      </w:r>
      <w:r>
        <w:t>, (2014).</w:t>
      </w:r>
    </w:p>
    <w:p w14:paraId="2EE6DECF" w14:textId="77777777" w:rsidR="000A7502" w:rsidRDefault="000A7502" w:rsidP="000A7502">
      <w:pPr>
        <w:pStyle w:val="Bibliography"/>
      </w:pPr>
      <w:r>
        <w:t>86.</w:t>
      </w:r>
      <w:r>
        <w:tab/>
        <w:t xml:space="preserve">Krueger, F. &amp; Andrews, S. R. </w:t>
      </w:r>
      <w:proofErr w:type="spellStart"/>
      <w:r>
        <w:t>Bismark</w:t>
      </w:r>
      <w:proofErr w:type="spellEnd"/>
      <w:r>
        <w:t xml:space="preserve">: a flexible aligner and methylation caller for Bisulfite-Seq applications. </w:t>
      </w:r>
      <w:r>
        <w:rPr>
          <w:i/>
          <w:iCs/>
        </w:rPr>
        <w:t>Bioinformatics</w:t>
      </w:r>
      <w:r>
        <w:t xml:space="preserve"> </w:t>
      </w:r>
      <w:r>
        <w:rPr>
          <w:b/>
          <w:bCs/>
        </w:rPr>
        <w:t>27</w:t>
      </w:r>
      <w:r>
        <w:t>, 1571–1572 (2011).</w:t>
      </w:r>
    </w:p>
    <w:p w14:paraId="69FE84D0" w14:textId="77777777" w:rsidR="000A7502" w:rsidRDefault="000A7502" w:rsidP="000A7502">
      <w:pPr>
        <w:pStyle w:val="Bibliography"/>
      </w:pPr>
      <w:r>
        <w:t>87.</w:t>
      </w:r>
      <w:r>
        <w:tab/>
        <w:t xml:space="preserve">Ryan, D. </w:t>
      </w:r>
      <w:proofErr w:type="spellStart"/>
      <w:r>
        <w:rPr>
          <w:i/>
          <w:iCs/>
        </w:rPr>
        <w:t>MethylDackel</w:t>
      </w:r>
      <w:proofErr w:type="spellEnd"/>
      <w:r>
        <w:rPr>
          <w:i/>
          <w:iCs/>
        </w:rPr>
        <w:t xml:space="preserve"> - A (mostly) universal methylation extractor for BS-seq experiments.</w:t>
      </w:r>
      <w:r>
        <w:t xml:space="preserve"> (2021).</w:t>
      </w:r>
    </w:p>
    <w:p w14:paraId="643A02B1" w14:textId="77777777" w:rsidR="000A7502" w:rsidRDefault="000A7502" w:rsidP="000A7502">
      <w:pPr>
        <w:pStyle w:val="Bibliography"/>
      </w:pPr>
      <w:r>
        <w:lastRenderedPageBreak/>
        <w:t>88.</w:t>
      </w:r>
      <w:r>
        <w:tab/>
      </w:r>
      <w:proofErr w:type="spellStart"/>
      <w:r>
        <w:t>Hovestadt</w:t>
      </w:r>
      <w:proofErr w:type="spellEnd"/>
      <w:r>
        <w:t xml:space="preserve">, V. </w:t>
      </w:r>
      <w:r>
        <w:rPr>
          <w:i/>
          <w:iCs/>
        </w:rPr>
        <w:t>et al.</w:t>
      </w:r>
      <w:r>
        <w:t xml:space="preserve"> Decoding the regulatory landscape of medulloblastoma using DNA methylation sequencing. </w:t>
      </w:r>
      <w:r>
        <w:rPr>
          <w:i/>
          <w:iCs/>
        </w:rPr>
        <w:t>Nature</w:t>
      </w:r>
      <w:r>
        <w:t xml:space="preserve"> </w:t>
      </w:r>
      <w:r>
        <w:rPr>
          <w:b/>
          <w:bCs/>
        </w:rPr>
        <w:t>510</w:t>
      </w:r>
      <w:r>
        <w:t>, 537–541 (2014).</w:t>
      </w:r>
    </w:p>
    <w:p w14:paraId="2086260E" w14:textId="77777777" w:rsidR="000A7502" w:rsidRDefault="000A7502" w:rsidP="000A7502">
      <w:pPr>
        <w:pStyle w:val="Bibliography"/>
      </w:pPr>
      <w:r>
        <w:t>89.</w:t>
      </w:r>
      <w:r>
        <w:tab/>
        <w:t>Bis-SNP: Combined DNA methylation and SNP calling for Bisulfite-seq data | Genome Biology | Full Text. https://genomebiology.biomedcentral.com/articles/10.1186/gb-2012-13-7-r61.</w:t>
      </w:r>
    </w:p>
    <w:p w14:paraId="556EB430" w14:textId="77777777" w:rsidR="000A7502" w:rsidRDefault="000A7502" w:rsidP="000A7502">
      <w:pPr>
        <w:pStyle w:val="Bibliography"/>
      </w:pPr>
      <w:r>
        <w:t>90.</w:t>
      </w:r>
      <w:r>
        <w:tab/>
        <w:t xml:space="preserve">Guo, W. </w:t>
      </w:r>
      <w:r>
        <w:rPr>
          <w:i/>
          <w:iCs/>
        </w:rPr>
        <w:t>et al.</w:t>
      </w:r>
      <w:r>
        <w:t xml:space="preserve"> BS-Seeker2: a versatile aligning pipeline for bisulfite sequencing data. </w:t>
      </w:r>
      <w:r>
        <w:rPr>
          <w:i/>
          <w:iCs/>
        </w:rPr>
        <w:t>BMC Genomics</w:t>
      </w:r>
      <w:r>
        <w:t xml:space="preserve"> </w:t>
      </w:r>
      <w:r>
        <w:rPr>
          <w:b/>
          <w:bCs/>
        </w:rPr>
        <w:t>14</w:t>
      </w:r>
      <w:r>
        <w:t>, 774 (2013).</w:t>
      </w:r>
    </w:p>
    <w:p w14:paraId="13036BC2" w14:textId="77777777" w:rsidR="000A7502" w:rsidRDefault="000A7502" w:rsidP="000A7502">
      <w:pPr>
        <w:pStyle w:val="Bibliography"/>
      </w:pPr>
      <w:r>
        <w:t>91.</w:t>
      </w:r>
      <w:r>
        <w:tab/>
      </w:r>
      <w:proofErr w:type="spellStart"/>
      <w:r>
        <w:t>Pagès</w:t>
      </w:r>
      <w:proofErr w:type="spellEnd"/>
      <w:r>
        <w:t xml:space="preserve">, H. </w:t>
      </w:r>
      <w:r>
        <w:rPr>
          <w:i/>
          <w:iCs/>
        </w:rPr>
        <w:t xml:space="preserve">HDF5Array: HDF5 backend for </w:t>
      </w:r>
      <w:proofErr w:type="spellStart"/>
      <w:r>
        <w:rPr>
          <w:i/>
          <w:iCs/>
        </w:rPr>
        <w:t>DelayedArray</w:t>
      </w:r>
      <w:proofErr w:type="spellEnd"/>
      <w:r>
        <w:rPr>
          <w:i/>
          <w:iCs/>
        </w:rPr>
        <w:t xml:space="preserve"> objects</w:t>
      </w:r>
      <w:r>
        <w:t>. (Bioconductor version: Release (3.14), 2021). doi:10.18129/B9.bioc.HDF5Array.</w:t>
      </w:r>
    </w:p>
    <w:p w14:paraId="0549AE8C" w14:textId="77777777" w:rsidR="000A7502" w:rsidRDefault="000A7502" w:rsidP="000A7502">
      <w:pPr>
        <w:pStyle w:val="Bibliography"/>
      </w:pPr>
      <w:r>
        <w:t>92.</w:t>
      </w:r>
      <w:r>
        <w:tab/>
        <w:t xml:space="preserve">Lawrence, M. </w:t>
      </w:r>
      <w:r>
        <w:rPr>
          <w:i/>
          <w:iCs/>
        </w:rPr>
        <w:t>et al.</w:t>
      </w:r>
      <w:r>
        <w:t xml:space="preserve"> Software for Computing and Annotating Genomic Ranges. </w:t>
      </w:r>
      <w:r>
        <w:rPr>
          <w:i/>
          <w:iCs/>
        </w:rPr>
        <w:t>PLOS Computational Biology</w:t>
      </w:r>
      <w:r>
        <w:t xml:space="preserve"> </w:t>
      </w:r>
      <w:r>
        <w:rPr>
          <w:b/>
          <w:bCs/>
        </w:rPr>
        <w:t>9</w:t>
      </w:r>
      <w:r>
        <w:t>, e1003118 (2013).</w:t>
      </w:r>
    </w:p>
    <w:p w14:paraId="76B9E5C1" w14:textId="77777777" w:rsidR="000A7502" w:rsidRDefault="000A7502" w:rsidP="000A7502">
      <w:pPr>
        <w:pStyle w:val="Bibliography"/>
      </w:pPr>
      <w:r>
        <w:t>93.</w:t>
      </w:r>
      <w:r>
        <w:tab/>
        <w:t xml:space="preserve">McCarthy, D. J., Campbell, K. R., </w:t>
      </w:r>
      <w:proofErr w:type="spellStart"/>
      <w:r>
        <w:t>Lun</w:t>
      </w:r>
      <w:proofErr w:type="spellEnd"/>
      <w:r>
        <w:t xml:space="preserve">, A. T. L. &amp; Wills, Q. F. </w:t>
      </w:r>
      <w:proofErr w:type="spellStart"/>
      <w:r>
        <w:t>Scater</w:t>
      </w:r>
      <w:proofErr w:type="spellEnd"/>
      <w:r>
        <w:t xml:space="preserve">: pre-processing, quality control, normalization and visualization of single-cell RNA-seq data in R. </w:t>
      </w:r>
      <w:r>
        <w:rPr>
          <w:i/>
          <w:iCs/>
        </w:rPr>
        <w:t>Bioinformatics</w:t>
      </w:r>
      <w:r>
        <w:t xml:space="preserve"> </w:t>
      </w:r>
      <w:r>
        <w:rPr>
          <w:b/>
          <w:bCs/>
        </w:rPr>
        <w:t>33</w:t>
      </w:r>
      <w:r>
        <w:t>, 1179–1186 (2017).</w:t>
      </w:r>
    </w:p>
    <w:p w14:paraId="54B02675" w14:textId="77777777" w:rsidR="000A7502" w:rsidRDefault="000A7502" w:rsidP="000A7502">
      <w:pPr>
        <w:pStyle w:val="Bibliography"/>
      </w:pPr>
      <w:r>
        <w:t>94.</w:t>
      </w:r>
      <w:r>
        <w:tab/>
      </w:r>
      <w:proofErr w:type="spellStart"/>
      <w:r>
        <w:t>Lun</w:t>
      </w:r>
      <w:proofErr w:type="spellEnd"/>
      <w:r>
        <w:t xml:space="preserve">, A., Bach, K., Kim, J. K. &amp; </w:t>
      </w:r>
      <w:proofErr w:type="spellStart"/>
      <w:r>
        <w:t>Scialdone</w:t>
      </w:r>
      <w:proofErr w:type="spellEnd"/>
      <w:r>
        <w:t xml:space="preserve">, A. </w:t>
      </w:r>
      <w:r>
        <w:rPr>
          <w:i/>
          <w:iCs/>
        </w:rPr>
        <w:t>scran: Methods for Single-Cell RNA-Seq Data Analysis</w:t>
      </w:r>
      <w:r>
        <w:t>. (Bioconductor version: Release (3.14), 2021). doi:10.18129/B9.bioc.scran.</w:t>
      </w:r>
    </w:p>
    <w:p w14:paraId="04C02E66" w14:textId="77777777" w:rsidR="000A7502" w:rsidRDefault="000A7502" w:rsidP="000A7502">
      <w:pPr>
        <w:pStyle w:val="Bibliography"/>
      </w:pPr>
      <w:r>
        <w:t>95.</w:t>
      </w:r>
      <w:r>
        <w:tab/>
        <w:t xml:space="preserve">Hastie, T., </w:t>
      </w:r>
      <w:proofErr w:type="spellStart"/>
      <w:r>
        <w:t>Tibshirani</w:t>
      </w:r>
      <w:proofErr w:type="spellEnd"/>
      <w:r>
        <w:t xml:space="preserve">, R., Narasimhan, B. &amp; Chu, G. </w:t>
      </w:r>
      <w:r>
        <w:rPr>
          <w:i/>
          <w:iCs/>
        </w:rPr>
        <w:t>impute: impute: Imputation for microarray data</w:t>
      </w:r>
      <w:r>
        <w:t>. (Bioconductor version: Release (3.14), 2021). doi:10.18129/B9.bioc.impute.</w:t>
      </w:r>
    </w:p>
    <w:p w14:paraId="5BC0B500" w14:textId="77777777" w:rsidR="000A7502" w:rsidRDefault="000A7502" w:rsidP="000A7502">
      <w:pPr>
        <w:pStyle w:val="Bibliography"/>
      </w:pPr>
      <w:r>
        <w:t>96.</w:t>
      </w:r>
      <w:r>
        <w:tab/>
      </w:r>
      <w:proofErr w:type="spellStart"/>
      <w:r>
        <w:t>Husson</w:t>
      </w:r>
      <w:proofErr w:type="spellEnd"/>
      <w:r>
        <w:t xml:space="preserve">, F. &amp; </w:t>
      </w:r>
      <w:proofErr w:type="spellStart"/>
      <w:r>
        <w:t>Josse</w:t>
      </w:r>
      <w:proofErr w:type="spellEnd"/>
      <w:r>
        <w:t xml:space="preserve">, J. </w:t>
      </w:r>
      <w:proofErr w:type="spellStart"/>
      <w:r>
        <w:rPr>
          <w:i/>
          <w:iCs/>
        </w:rPr>
        <w:t>missMDA</w:t>
      </w:r>
      <w:proofErr w:type="spellEnd"/>
      <w:r>
        <w:rPr>
          <w:i/>
          <w:iCs/>
        </w:rPr>
        <w:t>: Handling Missing Values with Multivariate Data Analysis</w:t>
      </w:r>
      <w:r>
        <w:t>. (2020).</w:t>
      </w:r>
    </w:p>
    <w:p w14:paraId="0AECB8D0" w14:textId="77777777" w:rsidR="000A7502" w:rsidRDefault="000A7502" w:rsidP="000A7502">
      <w:pPr>
        <w:pStyle w:val="Bibliography"/>
      </w:pPr>
      <w:r>
        <w:t>97.</w:t>
      </w:r>
      <w:r>
        <w:tab/>
      </w:r>
      <w:proofErr w:type="spellStart"/>
      <w:r>
        <w:t>Stekhoven</w:t>
      </w:r>
      <w:proofErr w:type="spellEnd"/>
      <w:r>
        <w:t xml:space="preserve">, D. J. </w:t>
      </w:r>
      <w:proofErr w:type="spellStart"/>
      <w:r>
        <w:rPr>
          <w:i/>
          <w:iCs/>
        </w:rPr>
        <w:t>missForest</w:t>
      </w:r>
      <w:proofErr w:type="spellEnd"/>
      <w:r>
        <w:rPr>
          <w:i/>
          <w:iCs/>
        </w:rPr>
        <w:t>: Nonparametric Missing Value Imputation using Random Forest</w:t>
      </w:r>
      <w:r>
        <w:t>. (2013).</w:t>
      </w:r>
    </w:p>
    <w:p w14:paraId="367AC80C" w14:textId="77777777" w:rsidR="000A7502" w:rsidRDefault="000A7502" w:rsidP="000A7502">
      <w:pPr>
        <w:pStyle w:val="Bibliography"/>
      </w:pPr>
      <w:r>
        <w:t>98.</w:t>
      </w:r>
      <w:r>
        <w:tab/>
        <w:t xml:space="preserve">Ding, B., Gentleman, R. &amp; Carey, V. </w:t>
      </w:r>
      <w:proofErr w:type="spellStart"/>
      <w:r>
        <w:rPr>
          <w:i/>
          <w:iCs/>
        </w:rPr>
        <w:t>bioDist</w:t>
      </w:r>
      <w:proofErr w:type="spellEnd"/>
      <w:r>
        <w:rPr>
          <w:i/>
          <w:iCs/>
        </w:rPr>
        <w:t>: Different distance measures</w:t>
      </w:r>
      <w:r>
        <w:t>. (Bioconductor version: Release (3.14), 2021). doi:10.18129/B9.bioc.bioDist.</w:t>
      </w:r>
    </w:p>
    <w:p w14:paraId="1F594EF3" w14:textId="77777777" w:rsidR="000A7502" w:rsidRDefault="000A7502" w:rsidP="000A7502">
      <w:pPr>
        <w:pStyle w:val="Bibliography"/>
      </w:pPr>
      <w:r>
        <w:t>99.</w:t>
      </w:r>
      <w:r>
        <w:tab/>
        <w:t xml:space="preserve">Fraley, C., Raftery, A. E., </w:t>
      </w:r>
      <w:proofErr w:type="spellStart"/>
      <w:r>
        <w:t>Scrucca</w:t>
      </w:r>
      <w:proofErr w:type="spellEnd"/>
      <w:r>
        <w:t xml:space="preserve">, L., Murphy, T. B. &amp; Fop, M. </w:t>
      </w:r>
      <w:proofErr w:type="spellStart"/>
      <w:r>
        <w:rPr>
          <w:i/>
          <w:iCs/>
        </w:rPr>
        <w:t>mclust</w:t>
      </w:r>
      <w:proofErr w:type="spellEnd"/>
      <w:r>
        <w:rPr>
          <w:i/>
          <w:iCs/>
        </w:rPr>
        <w:t>: Gaussian Mixture Modelling for Model-Based Clustering, Classification, and Density Estimation</w:t>
      </w:r>
      <w:r>
        <w:t>. (2020).</w:t>
      </w:r>
    </w:p>
    <w:p w14:paraId="40368AE8" w14:textId="77777777" w:rsidR="000A7502" w:rsidRDefault="000A7502" w:rsidP="000A7502">
      <w:pPr>
        <w:pStyle w:val="Bibliography"/>
      </w:pPr>
      <w:r>
        <w:lastRenderedPageBreak/>
        <w:t>100.</w:t>
      </w:r>
      <w:r>
        <w:tab/>
        <w:t xml:space="preserve">Konopka, T. </w:t>
      </w:r>
      <w:proofErr w:type="spellStart"/>
      <w:r>
        <w:rPr>
          <w:i/>
          <w:iCs/>
        </w:rPr>
        <w:t>umap</w:t>
      </w:r>
      <w:proofErr w:type="spellEnd"/>
      <w:r>
        <w:rPr>
          <w:i/>
          <w:iCs/>
        </w:rPr>
        <w:t>: Uniform Manifold Approximation and Projection</w:t>
      </w:r>
      <w:r>
        <w:t>. (2020).</w:t>
      </w:r>
    </w:p>
    <w:p w14:paraId="077BBCD4" w14:textId="77777777" w:rsidR="000A7502" w:rsidRDefault="000A7502" w:rsidP="000A7502">
      <w:pPr>
        <w:pStyle w:val="Bibliography"/>
      </w:pPr>
      <w:r>
        <w:t>101.</w:t>
      </w:r>
      <w:r>
        <w:tab/>
        <w:t xml:space="preserve">Donaldson, J. </w:t>
      </w:r>
      <w:proofErr w:type="spellStart"/>
      <w:r>
        <w:rPr>
          <w:i/>
          <w:iCs/>
        </w:rPr>
        <w:t>tsne</w:t>
      </w:r>
      <w:proofErr w:type="spellEnd"/>
      <w:r>
        <w:rPr>
          <w:i/>
          <w:iCs/>
        </w:rPr>
        <w:t>: T-Distributed Stochastic Neighbor Embedding for R (t-SNE)</w:t>
      </w:r>
      <w:r>
        <w:t>. (2016).</w:t>
      </w:r>
    </w:p>
    <w:p w14:paraId="3107BCA0" w14:textId="77777777" w:rsidR="000A7502" w:rsidRDefault="000A7502" w:rsidP="000A7502">
      <w:pPr>
        <w:pStyle w:val="Bibliography"/>
      </w:pPr>
      <w:r>
        <w:t>102.</w:t>
      </w:r>
      <w:r>
        <w:tab/>
        <w:t>CRAN - Package ggplot2. https://cran.r-project.org/web/packages/ggplot2/index.html.</w:t>
      </w:r>
    </w:p>
    <w:p w14:paraId="10DC1507" w14:textId="77777777" w:rsidR="000A7502" w:rsidRDefault="000A7502" w:rsidP="000A7502">
      <w:pPr>
        <w:pStyle w:val="Bibliography"/>
      </w:pPr>
      <w:r>
        <w:t>103.</w:t>
      </w:r>
      <w:r>
        <w:tab/>
        <w:t>Team, R. C. &amp; others. R: A language and environment for statistical computing. (2013).</w:t>
      </w:r>
    </w:p>
    <w:p w14:paraId="661F6B48" w14:textId="77777777" w:rsidR="000A7502" w:rsidRDefault="000A7502" w:rsidP="000A7502">
      <w:pPr>
        <w:pStyle w:val="Bibliography"/>
      </w:pPr>
      <w:r>
        <w:t>104.</w:t>
      </w:r>
      <w:r>
        <w:tab/>
      </w:r>
      <w:proofErr w:type="spellStart"/>
      <w:r>
        <w:t>Wallig</w:t>
      </w:r>
      <w:proofErr w:type="spellEnd"/>
      <w:r>
        <w:t xml:space="preserve">, M., Corporation, M., Weston, S. &amp; Tenenbaum, D. </w:t>
      </w:r>
      <w:proofErr w:type="spellStart"/>
      <w:r>
        <w:rPr>
          <w:i/>
          <w:iCs/>
        </w:rPr>
        <w:t>doParallel</w:t>
      </w:r>
      <w:proofErr w:type="spellEnd"/>
      <w:r>
        <w:rPr>
          <w:i/>
          <w:iCs/>
        </w:rPr>
        <w:t>: Foreach Parallel Adaptor for the ‘parallel’ Package</w:t>
      </w:r>
      <w:r>
        <w:t>. (2020).</w:t>
      </w:r>
    </w:p>
    <w:p w14:paraId="5E639CC5" w14:textId="77777777" w:rsidR="000A7502" w:rsidRDefault="000A7502" w:rsidP="000A7502">
      <w:pPr>
        <w:pStyle w:val="Bibliography"/>
      </w:pPr>
      <w:r>
        <w:t>105.</w:t>
      </w:r>
      <w:r>
        <w:tab/>
      </w:r>
      <w:proofErr w:type="spellStart"/>
      <w:r>
        <w:t>Reinius</w:t>
      </w:r>
      <w:proofErr w:type="spellEnd"/>
      <w:r>
        <w:t xml:space="preserve">, L. E. </w:t>
      </w:r>
      <w:r>
        <w:rPr>
          <w:i/>
          <w:iCs/>
        </w:rPr>
        <w:t>et al.</w:t>
      </w:r>
      <w:r>
        <w:t xml:space="preserve"> Differential DNA methylation in purified human blood cells: implications for cell lineage and studies on disease susceptibility. </w:t>
      </w:r>
      <w:proofErr w:type="spellStart"/>
      <w:r>
        <w:rPr>
          <w:i/>
          <w:iCs/>
        </w:rPr>
        <w:t>PLoS</w:t>
      </w:r>
      <w:proofErr w:type="spellEnd"/>
      <w:r>
        <w:rPr>
          <w:i/>
          <w:iCs/>
        </w:rPr>
        <w:t xml:space="preserve"> One</w:t>
      </w:r>
      <w:r>
        <w:t xml:space="preserve"> </w:t>
      </w:r>
      <w:r>
        <w:rPr>
          <w:b/>
          <w:bCs/>
        </w:rPr>
        <w:t>7</w:t>
      </w:r>
      <w:r>
        <w:t>, e41361 (2012).</w:t>
      </w:r>
    </w:p>
    <w:p w14:paraId="2E8215D2" w14:textId="77777777" w:rsidR="000A7502" w:rsidRDefault="000A7502" w:rsidP="000A7502">
      <w:pPr>
        <w:pStyle w:val="Bibliography"/>
      </w:pPr>
      <w:r>
        <w:t>106.</w:t>
      </w:r>
      <w:r>
        <w:tab/>
        <w:t xml:space="preserve">Kennedy, D. W. </w:t>
      </w:r>
      <w:r>
        <w:rPr>
          <w:i/>
          <w:iCs/>
        </w:rPr>
        <w:t>et al.</w:t>
      </w:r>
      <w:r>
        <w:t xml:space="preserve"> Critical evaluation of linear regression models for cell-subtype specific methylation signal from mixed blood cell DNA. </w:t>
      </w:r>
      <w:proofErr w:type="spellStart"/>
      <w:r>
        <w:rPr>
          <w:i/>
          <w:iCs/>
        </w:rPr>
        <w:t>PLoS</w:t>
      </w:r>
      <w:proofErr w:type="spellEnd"/>
      <w:r>
        <w:rPr>
          <w:i/>
          <w:iCs/>
        </w:rPr>
        <w:t xml:space="preserve"> One</w:t>
      </w:r>
      <w:r>
        <w:t xml:space="preserve"> </w:t>
      </w:r>
      <w:r>
        <w:rPr>
          <w:b/>
          <w:bCs/>
        </w:rPr>
        <w:t>13</w:t>
      </w:r>
      <w:r>
        <w:t>, e0208915 (2018).</w:t>
      </w:r>
    </w:p>
    <w:p w14:paraId="4F8BF47A" w14:textId="77777777" w:rsidR="000A7502" w:rsidRDefault="000A7502" w:rsidP="000A7502">
      <w:pPr>
        <w:pStyle w:val="Bibliography"/>
      </w:pPr>
      <w:r>
        <w:t>107.</w:t>
      </w:r>
      <w:r>
        <w:tab/>
        <w:t xml:space="preserve">Hannon, E. </w:t>
      </w:r>
      <w:r>
        <w:rPr>
          <w:i/>
          <w:iCs/>
        </w:rPr>
        <w:t>et al.</w:t>
      </w:r>
      <w:r>
        <w:t xml:space="preserve"> Assessing the co-variability of DNA methylation across peripheral cells and tissues: Implications for the interpretation of findings in epigenetic epidemiology. </w:t>
      </w:r>
      <w:proofErr w:type="spellStart"/>
      <w:r>
        <w:rPr>
          <w:i/>
          <w:iCs/>
        </w:rPr>
        <w:t>PLoS</w:t>
      </w:r>
      <w:proofErr w:type="spellEnd"/>
      <w:r>
        <w:rPr>
          <w:i/>
          <w:iCs/>
        </w:rPr>
        <w:t xml:space="preserve"> Genet</w:t>
      </w:r>
      <w:r>
        <w:t xml:space="preserve"> </w:t>
      </w:r>
      <w:r>
        <w:rPr>
          <w:b/>
          <w:bCs/>
        </w:rPr>
        <w:t>17</w:t>
      </w:r>
      <w:r>
        <w:t>, e1009443 (2021).</w:t>
      </w:r>
    </w:p>
    <w:p w14:paraId="472EC855" w14:textId="77777777" w:rsidR="000A7502" w:rsidRDefault="000A7502" w:rsidP="000A7502">
      <w:pPr>
        <w:pStyle w:val="Bibliography"/>
      </w:pPr>
      <w:r>
        <w:t>108.</w:t>
      </w:r>
      <w:r>
        <w:tab/>
      </w:r>
      <w:proofErr w:type="spellStart"/>
      <w:r>
        <w:t>Gasparoni</w:t>
      </w:r>
      <w:proofErr w:type="spellEnd"/>
      <w:r>
        <w:t xml:space="preserve">, G. </w:t>
      </w:r>
      <w:r>
        <w:rPr>
          <w:i/>
          <w:iCs/>
        </w:rPr>
        <w:t>et al.</w:t>
      </w:r>
      <w:r>
        <w:t xml:space="preserve"> DNA methylation analysis on purified neurons and glia dissects age and Alzheimer’s disease-specific changes in the human cortex. </w:t>
      </w:r>
      <w:r>
        <w:rPr>
          <w:i/>
          <w:iCs/>
        </w:rPr>
        <w:t>Epigenetics Chromatin</w:t>
      </w:r>
      <w:r>
        <w:t xml:space="preserve"> </w:t>
      </w:r>
      <w:r>
        <w:rPr>
          <w:b/>
          <w:bCs/>
        </w:rPr>
        <w:t>11</w:t>
      </w:r>
      <w:r>
        <w:t>, 41 (2018).</w:t>
      </w:r>
    </w:p>
    <w:p w14:paraId="68C840D0" w14:textId="77777777" w:rsidR="000A7502" w:rsidRDefault="000A7502" w:rsidP="000A7502">
      <w:pPr>
        <w:pStyle w:val="Bibliography"/>
      </w:pPr>
      <w:r>
        <w:t>109.</w:t>
      </w:r>
      <w:r>
        <w:tab/>
        <w:t xml:space="preserve">Lund, H. </w:t>
      </w:r>
      <w:r>
        <w:rPr>
          <w:i/>
          <w:iCs/>
        </w:rPr>
        <w:t>et al.</w:t>
      </w:r>
      <w:r>
        <w:t xml:space="preserve"> Competitive repopulation of an empty microglial niche yields functionally distinct subsets of microglia-like cells. </w:t>
      </w:r>
      <w:r>
        <w:rPr>
          <w:i/>
          <w:iCs/>
        </w:rPr>
        <w:t xml:space="preserve">Nat </w:t>
      </w:r>
      <w:proofErr w:type="spellStart"/>
      <w:r>
        <w:rPr>
          <w:i/>
          <w:iCs/>
        </w:rPr>
        <w:t>Commun</w:t>
      </w:r>
      <w:proofErr w:type="spellEnd"/>
      <w:r>
        <w:t xml:space="preserve"> </w:t>
      </w:r>
      <w:r>
        <w:rPr>
          <w:b/>
          <w:bCs/>
        </w:rPr>
        <w:t>9</w:t>
      </w:r>
      <w:r>
        <w:t>, 4845 (2018).</w:t>
      </w:r>
    </w:p>
    <w:p w14:paraId="656B66E4" w14:textId="77777777" w:rsidR="000A7502" w:rsidRDefault="000A7502" w:rsidP="000A7502">
      <w:pPr>
        <w:pStyle w:val="Bibliography"/>
      </w:pPr>
      <w:r>
        <w:t>110.</w:t>
      </w:r>
      <w:r>
        <w:tab/>
      </w:r>
      <w:proofErr w:type="spellStart"/>
      <w:r>
        <w:t>Gaiti</w:t>
      </w:r>
      <w:proofErr w:type="spellEnd"/>
      <w:r>
        <w:t xml:space="preserve">, F. </w:t>
      </w:r>
      <w:r>
        <w:rPr>
          <w:i/>
          <w:iCs/>
        </w:rPr>
        <w:t>et al.</w:t>
      </w:r>
      <w:r>
        <w:t xml:space="preserve"> Epigenetic encoding, heritability and plasticity of glioma transcriptional cell states. https://www.ncbi.nlm.nih.gov/geo/query/acc.cgi?acc=GSE151506.</w:t>
      </w:r>
    </w:p>
    <w:p w14:paraId="64573847" w14:textId="77777777" w:rsidR="000A7502" w:rsidRDefault="000A7502" w:rsidP="000A7502">
      <w:pPr>
        <w:pStyle w:val="Bibliography"/>
      </w:pPr>
      <w:r>
        <w:t>111.</w:t>
      </w:r>
      <w:r>
        <w:tab/>
        <w:t xml:space="preserve">He, C. </w:t>
      </w:r>
      <w:r>
        <w:rPr>
          <w:i/>
          <w:iCs/>
        </w:rPr>
        <w:t>et al.</w:t>
      </w:r>
      <w:r>
        <w:t xml:space="preserve"> Patient-derived models recapitulate heterogeneity of molecular signatures and drug response in pediatric high-grade glioma. </w:t>
      </w:r>
      <w:r>
        <w:rPr>
          <w:i/>
          <w:iCs/>
        </w:rPr>
        <w:t xml:space="preserve">Nat </w:t>
      </w:r>
      <w:proofErr w:type="spellStart"/>
      <w:r>
        <w:rPr>
          <w:i/>
          <w:iCs/>
        </w:rPr>
        <w:t>Commun</w:t>
      </w:r>
      <w:proofErr w:type="spellEnd"/>
      <w:r>
        <w:t xml:space="preserve"> </w:t>
      </w:r>
      <w:r>
        <w:rPr>
          <w:b/>
          <w:bCs/>
        </w:rPr>
        <w:t>12</w:t>
      </w:r>
      <w:r>
        <w:t>, 4089 (2021).</w:t>
      </w:r>
    </w:p>
    <w:p w14:paraId="0116FAE0" w14:textId="77777777" w:rsidR="000A7502" w:rsidRPr="00347C20" w:rsidRDefault="000A7502" w:rsidP="000A7502">
      <w:pPr>
        <w:pStyle w:val="Bibliography"/>
        <w:rPr>
          <w:lang w:val="sv-SE"/>
        </w:rPr>
      </w:pPr>
      <w:r>
        <w:t>112.</w:t>
      </w:r>
      <w:r>
        <w:tab/>
      </w:r>
      <w:proofErr w:type="spellStart"/>
      <w:r>
        <w:t>Golebiewska</w:t>
      </w:r>
      <w:proofErr w:type="spellEnd"/>
      <w:r>
        <w:t xml:space="preserve">, A. </w:t>
      </w:r>
      <w:r>
        <w:rPr>
          <w:i/>
          <w:iCs/>
        </w:rPr>
        <w:t>et al.</w:t>
      </w:r>
      <w:r>
        <w:t xml:space="preserve"> Patient-derived organoids and orthotopic xenografts of primary and recurrent gliomas represent relevant patient avatars for precision oncology. </w:t>
      </w:r>
      <w:r w:rsidRPr="00347C20">
        <w:rPr>
          <w:i/>
          <w:iCs/>
          <w:lang w:val="sv-SE"/>
        </w:rPr>
        <w:t>Acta Neuropathol</w:t>
      </w:r>
      <w:r w:rsidRPr="00347C20">
        <w:rPr>
          <w:lang w:val="sv-SE"/>
        </w:rPr>
        <w:t xml:space="preserve"> </w:t>
      </w:r>
      <w:r w:rsidRPr="00347C20">
        <w:rPr>
          <w:b/>
          <w:bCs/>
          <w:lang w:val="sv-SE"/>
        </w:rPr>
        <w:t>140</w:t>
      </w:r>
      <w:r w:rsidRPr="00347C20">
        <w:rPr>
          <w:lang w:val="sv-SE"/>
        </w:rPr>
        <w:t>, 919–949 (2020).</w:t>
      </w:r>
    </w:p>
    <w:p w14:paraId="69A3193F" w14:textId="77777777" w:rsidR="000A7502" w:rsidRDefault="000A7502" w:rsidP="000A7502">
      <w:pPr>
        <w:pStyle w:val="Bibliography"/>
      </w:pPr>
      <w:r w:rsidRPr="00347C20">
        <w:rPr>
          <w:lang w:val="sv-SE"/>
        </w:rPr>
        <w:lastRenderedPageBreak/>
        <w:t>113.</w:t>
      </w:r>
      <w:r w:rsidRPr="00347C20">
        <w:rPr>
          <w:lang w:val="sv-SE"/>
        </w:rPr>
        <w:tab/>
        <w:t xml:space="preserve">Hansen, K. &amp; Fortin, J.-P. IlluminaHumanMethylation27kanno.ilmn12.hg19. </w:t>
      </w:r>
      <w:r>
        <w:rPr>
          <w:i/>
          <w:iCs/>
        </w:rPr>
        <w:t>Bioconductor</w:t>
      </w:r>
      <w:r>
        <w:t xml:space="preserve"> http://bioconductor.org/packages/IlluminaHumanMethylation27kanno.ilmn12.hg19/.</w:t>
      </w:r>
    </w:p>
    <w:p w14:paraId="310C76BB" w14:textId="77777777" w:rsidR="000A7502" w:rsidRDefault="000A7502" w:rsidP="000A7502">
      <w:pPr>
        <w:pStyle w:val="Bibliography"/>
      </w:pPr>
      <w:r>
        <w:t>114.</w:t>
      </w:r>
      <w:r>
        <w:tab/>
        <w:t xml:space="preserve">Hansen, K. IlluminaHumanMethylation450kanno.ilmn12.hg19. </w:t>
      </w:r>
      <w:r>
        <w:rPr>
          <w:i/>
          <w:iCs/>
        </w:rPr>
        <w:t>Bioconductor</w:t>
      </w:r>
      <w:r>
        <w:t xml:space="preserve"> http://bioconductor.org/packages/IlluminaHumanMethylation450kanno.ilmn12.hg19/.</w:t>
      </w:r>
    </w:p>
    <w:p w14:paraId="4633B801" w14:textId="77777777" w:rsidR="000A7502" w:rsidRDefault="000A7502" w:rsidP="000A7502">
      <w:pPr>
        <w:pStyle w:val="Bibliography"/>
      </w:pPr>
      <w:r>
        <w:t>115.</w:t>
      </w:r>
      <w:r>
        <w:tab/>
        <w:t xml:space="preserve">Hansen, K. IlluminaHumanMethylationEPICanno.ilm10b4.hg19. </w:t>
      </w:r>
      <w:r>
        <w:rPr>
          <w:i/>
          <w:iCs/>
        </w:rPr>
        <w:t>Bioconductor</w:t>
      </w:r>
      <w:r>
        <w:t xml:space="preserve"> http://bioconductor.org/packages/IlluminaHumanMethylationEPICanno.ilm10b4.hg19/.</w:t>
      </w:r>
    </w:p>
    <w:p w14:paraId="4926D08F" w14:textId="77777777" w:rsidR="000A7502" w:rsidRDefault="000A7502" w:rsidP="000A7502">
      <w:pPr>
        <w:pStyle w:val="Bibliography"/>
      </w:pPr>
      <w:r>
        <w:t>116.</w:t>
      </w:r>
      <w:r>
        <w:tab/>
      </w:r>
      <w:proofErr w:type="spellStart"/>
      <w:r>
        <w:t>Aryee</w:t>
      </w:r>
      <w:proofErr w:type="spellEnd"/>
      <w:r>
        <w:t xml:space="preserve">, M. J. </w:t>
      </w:r>
      <w:r>
        <w:rPr>
          <w:i/>
          <w:iCs/>
        </w:rPr>
        <w:t>et al.</w:t>
      </w:r>
      <w:r>
        <w:t xml:space="preserve"> </w:t>
      </w:r>
      <w:proofErr w:type="spellStart"/>
      <w:r>
        <w:t>Minfi</w:t>
      </w:r>
      <w:proofErr w:type="spellEnd"/>
      <w:r>
        <w:t xml:space="preserve">: a flexible and comprehensive Bioconductor package for the analysis of Infinium DNA methylation microarrays. </w:t>
      </w:r>
      <w:r>
        <w:rPr>
          <w:i/>
          <w:iCs/>
        </w:rPr>
        <w:t>Bioinformatics</w:t>
      </w:r>
      <w:r>
        <w:t xml:space="preserve"> </w:t>
      </w:r>
      <w:r>
        <w:rPr>
          <w:b/>
          <w:bCs/>
        </w:rPr>
        <w:t>30</w:t>
      </w:r>
      <w:r>
        <w:t>, 1363–1369 (2014).</w:t>
      </w:r>
    </w:p>
    <w:p w14:paraId="711BE1C0" w14:textId="77777777" w:rsidR="000A7502" w:rsidRPr="00347C20" w:rsidRDefault="000A7502" w:rsidP="000A7502">
      <w:pPr>
        <w:pStyle w:val="Bibliography"/>
        <w:rPr>
          <w:lang w:val="sv-SE"/>
        </w:rPr>
      </w:pPr>
      <w:r>
        <w:t>117.</w:t>
      </w:r>
      <w:r>
        <w:tab/>
        <w:t xml:space="preserve">Bioconductor Package Maintainer. </w:t>
      </w:r>
      <w:proofErr w:type="spellStart"/>
      <w:r>
        <w:t>liftOver</w:t>
      </w:r>
      <w:proofErr w:type="spellEnd"/>
      <w:r>
        <w:t xml:space="preserve">: Changing genomic coordinate systems with </w:t>
      </w:r>
      <w:proofErr w:type="spellStart"/>
      <w:r>
        <w:t>rtracklayer</w:t>
      </w:r>
      <w:proofErr w:type="spellEnd"/>
      <w:r>
        <w:t>::</w:t>
      </w:r>
      <w:proofErr w:type="spellStart"/>
      <w:r>
        <w:t>liftOver</w:t>
      </w:r>
      <w:proofErr w:type="spellEnd"/>
      <w:r>
        <w:t xml:space="preserve">. </w:t>
      </w:r>
      <w:r w:rsidRPr="00347C20">
        <w:rPr>
          <w:lang w:val="sv-SE"/>
        </w:rPr>
        <w:t>R package version 1.18.0. https://www.bioconductor.org/help/workflows/liftOver/.</w:t>
      </w:r>
    </w:p>
    <w:p w14:paraId="55B080DA" w14:textId="77777777" w:rsidR="000A7502" w:rsidRDefault="000A7502" w:rsidP="000A7502">
      <w:pPr>
        <w:pStyle w:val="Bibliography"/>
      </w:pPr>
      <w:r>
        <w:t>118.</w:t>
      </w:r>
      <w:r>
        <w:tab/>
      </w:r>
      <w:proofErr w:type="spellStart"/>
      <w:r>
        <w:t>Needhamsen</w:t>
      </w:r>
      <w:proofErr w:type="spellEnd"/>
      <w:r>
        <w:t xml:space="preserve">, M. </w:t>
      </w:r>
      <w:r>
        <w:rPr>
          <w:i/>
          <w:iCs/>
        </w:rPr>
        <w:t>et al.</w:t>
      </w:r>
      <w:r>
        <w:t xml:space="preserve"> Usability of human Infinium </w:t>
      </w:r>
      <w:proofErr w:type="spellStart"/>
      <w:r>
        <w:t>MethylationEPIC</w:t>
      </w:r>
      <w:proofErr w:type="spellEnd"/>
      <w:r>
        <w:t xml:space="preserve"> </w:t>
      </w:r>
      <w:proofErr w:type="spellStart"/>
      <w:r>
        <w:t>BeadChip</w:t>
      </w:r>
      <w:proofErr w:type="spellEnd"/>
      <w:r>
        <w:t xml:space="preserve"> for mouse DNA methylation studies. </w:t>
      </w:r>
      <w:r>
        <w:rPr>
          <w:i/>
          <w:iCs/>
        </w:rPr>
        <w:t>BMC Bioinformatics</w:t>
      </w:r>
      <w:r>
        <w:t xml:space="preserve"> </w:t>
      </w:r>
      <w:r>
        <w:rPr>
          <w:b/>
          <w:bCs/>
        </w:rPr>
        <w:t>18</w:t>
      </w:r>
      <w:r>
        <w:t>, 486 (2017).</w:t>
      </w:r>
    </w:p>
    <w:p w14:paraId="6F4C2002" w14:textId="77777777" w:rsidR="000A7502" w:rsidRDefault="000A7502" w:rsidP="000A7502">
      <w:pPr>
        <w:pStyle w:val="Bibliography"/>
      </w:pPr>
      <w:r>
        <w:t>119.</w:t>
      </w:r>
      <w:r>
        <w:tab/>
        <w:t xml:space="preserve">Kessler, N. J. </w:t>
      </w:r>
      <w:r>
        <w:rPr>
          <w:i/>
          <w:iCs/>
        </w:rPr>
        <w:t>et al.</w:t>
      </w:r>
      <w:r>
        <w:t xml:space="preserve"> CpG methylation differences between neurons and glia are highly conserved from mouse to human. </w:t>
      </w:r>
      <w:r>
        <w:rPr>
          <w:i/>
          <w:iCs/>
        </w:rPr>
        <w:t>Human Molecular Genetics</w:t>
      </w:r>
      <w:r>
        <w:t xml:space="preserve"> </w:t>
      </w:r>
      <w:r>
        <w:rPr>
          <w:b/>
          <w:bCs/>
        </w:rPr>
        <w:t>25</w:t>
      </w:r>
      <w:r>
        <w:t>, 223–232 (2016).</w:t>
      </w:r>
    </w:p>
    <w:p w14:paraId="5674CD62" w14:textId="77777777" w:rsidR="000A7502" w:rsidRDefault="000A7502" w:rsidP="000A7502">
      <w:pPr>
        <w:pStyle w:val="Bibliography"/>
      </w:pPr>
      <w:r>
        <w:t>120.</w:t>
      </w:r>
      <w:r>
        <w:tab/>
      </w:r>
      <w:proofErr w:type="spellStart"/>
      <w:r>
        <w:t>Ceccarelli</w:t>
      </w:r>
      <w:proofErr w:type="spellEnd"/>
      <w:r>
        <w:t xml:space="preserve">, M. </w:t>
      </w:r>
      <w:r>
        <w:rPr>
          <w:i/>
          <w:iCs/>
        </w:rPr>
        <w:t>et al.</w:t>
      </w:r>
      <w:r>
        <w:t xml:space="preserve"> Molecular Profiling Reveals Biologically Discrete Subsets and Pathways of Progression in Diffuse Glioma. </w:t>
      </w:r>
      <w:r>
        <w:rPr>
          <w:i/>
          <w:iCs/>
        </w:rPr>
        <w:t>Cell</w:t>
      </w:r>
      <w:r>
        <w:t xml:space="preserve"> </w:t>
      </w:r>
      <w:r>
        <w:rPr>
          <w:b/>
          <w:bCs/>
        </w:rPr>
        <w:t>164</w:t>
      </w:r>
      <w:r>
        <w:t>, 550–563 (2016).</w:t>
      </w:r>
    </w:p>
    <w:p w14:paraId="0054ADD8" w14:textId="1C59E584" w:rsidR="00813C15" w:rsidRPr="00813C15" w:rsidRDefault="004B59C1" w:rsidP="005206DF">
      <w:pPr>
        <w:spacing w:after="60" w:line="240" w:lineRule="auto"/>
        <w:jc w:val="both"/>
        <w:rPr>
          <w:lang w:val="en-US"/>
        </w:rPr>
      </w:pPr>
      <w:r w:rsidRPr="00C41223">
        <w:rPr>
          <w:sz w:val="16"/>
          <w:szCs w:val="16"/>
          <w:lang w:val="en-US"/>
        </w:rPr>
        <w:fldChar w:fldCharType="end"/>
      </w:r>
    </w:p>
    <w:sectPr w:rsidR="00813C15" w:rsidRPr="00813C15" w:rsidSect="004D456D">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Andrew Lindsay" w:date="2021-11-07T14:33:00Z" w:initials="AL">
    <w:p w14:paraId="74273486" w14:textId="77777777" w:rsidR="005D7692" w:rsidRDefault="005D7692" w:rsidP="005D7692">
      <w:pPr>
        <w:pStyle w:val="CommentText"/>
      </w:pPr>
      <w:r>
        <w:rPr>
          <w:rStyle w:val="CommentReference"/>
        </w:rPr>
        <w:annotationRef/>
      </w:r>
      <w:r>
        <w:t>Add export formats</w:t>
      </w:r>
    </w:p>
  </w:comment>
  <w:comment w:id="29" w:author="Linda Kloss" w:date="2021-11-12T01:25:00Z" w:initials="LK">
    <w:p w14:paraId="1F16E0E8" w14:textId="77777777" w:rsidR="005D7692" w:rsidRDefault="005D7692" w:rsidP="005D7692">
      <w:pPr>
        <w:pStyle w:val="CommentText"/>
      </w:pPr>
      <w:r>
        <w:rPr>
          <w:rStyle w:val="CommentReference"/>
        </w:rPr>
        <w:annotationRef/>
      </w:r>
      <w:r>
        <w:t>Improve image quality? Or make it bigger?</w:t>
      </w:r>
    </w:p>
  </w:comment>
  <w:comment w:id="30" w:author="Andrew Lindsay" w:date="2021-11-12T12:33:00Z" w:initials="AL">
    <w:p w14:paraId="4BBEF13B" w14:textId="77777777" w:rsidR="005D7692" w:rsidRDefault="005D7692" w:rsidP="005D7692">
      <w:pPr>
        <w:pStyle w:val="CommentText"/>
      </w:pPr>
      <w:r>
        <w:rPr>
          <w:rStyle w:val="CommentReference"/>
        </w:rPr>
        <w:annotationRef/>
      </w:r>
      <w:r>
        <w:t>Need to remake it anyways for new functions, and this will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273486" w15:done="0"/>
  <w15:commentEx w15:paraId="1F16E0E8" w15:paraIdParent="74273486" w15:done="0"/>
  <w15:commentEx w15:paraId="4BBEF13B" w15:paraIdParent="742734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26234" w16cex:dateUtc="2021-11-07T21:33:00Z"/>
  <w16cex:commentExtensible w16cex:durableId="2538B186" w16cex:dateUtc="2021-11-12T08:25:00Z"/>
  <w16cex:commentExtensible w16cex:durableId="2538DDB7" w16cex:dateUtc="2021-11-12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273486" w16cid:durableId="25326234"/>
  <w16cid:commentId w16cid:paraId="1F16E0E8" w16cid:durableId="2538B186"/>
  <w16cid:commentId w16cid:paraId="4BBEF13B" w16cid:durableId="2538DDB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47210"/>
    <w:multiLevelType w:val="hybridMultilevel"/>
    <w:tmpl w:val="0478BEA6"/>
    <w:lvl w:ilvl="0" w:tplc="783AAB0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 w15:restartNumberingAfterBreak="0">
    <w:nsid w:val="096F29DD"/>
    <w:multiLevelType w:val="multilevel"/>
    <w:tmpl w:val="3C225238"/>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pStyle w:val="Heading4"/>
      <w:suff w:val="space"/>
      <w:lvlText w:val="%1.%2.%3.%4."/>
      <w:lvlJc w:val="left"/>
      <w:pPr>
        <w:ind w:left="360" w:hanging="360"/>
      </w:pPr>
      <w:rPr>
        <w:rFonts w:hint="default"/>
      </w:rPr>
    </w:lvl>
    <w:lvl w:ilvl="4">
      <w:start w:val="1"/>
      <w:numFmt w:val="decimal"/>
      <w:lvlText w:val="%1.%2.%3.%4.%5."/>
      <w:lvlJc w:val="left"/>
      <w:pPr>
        <w:ind w:left="360" w:hanging="360"/>
      </w:pPr>
      <w:rPr>
        <w:rFonts w:hint="default"/>
      </w:rPr>
    </w:lvl>
    <w:lvl w:ilvl="5">
      <w:start w:val="1"/>
      <w:numFmt w:val="decimal"/>
      <w:lvlText w:val="%1.%2.%3.%4.%5.%6."/>
      <w:lvlJc w:val="left"/>
      <w:pPr>
        <w:ind w:left="360" w:hanging="360"/>
      </w:pPr>
      <w:rPr>
        <w:rFonts w:hint="default"/>
      </w:rPr>
    </w:lvl>
    <w:lvl w:ilvl="6">
      <w:start w:val="1"/>
      <w:numFmt w:val="decimal"/>
      <w:lvlText w:val="%1.%2.%3.%4.%5.%6.%7."/>
      <w:lvlJc w:val="left"/>
      <w:pPr>
        <w:ind w:left="360" w:hanging="360"/>
      </w:pPr>
      <w:rPr>
        <w:rFonts w:hint="default"/>
      </w:rPr>
    </w:lvl>
    <w:lvl w:ilvl="7">
      <w:start w:val="1"/>
      <w:numFmt w:val="decimal"/>
      <w:lvlText w:val="%1.%2.%3.%4.%5.%6.%7.%8."/>
      <w:lvlJc w:val="left"/>
      <w:pPr>
        <w:ind w:left="360" w:hanging="360"/>
      </w:pPr>
      <w:rPr>
        <w:rFonts w:hint="default"/>
      </w:rPr>
    </w:lvl>
    <w:lvl w:ilvl="8">
      <w:start w:val="1"/>
      <w:numFmt w:val="decimal"/>
      <w:lvlText w:val="%1.%2.%3.%4.%5.%6.%7.%8.%9."/>
      <w:lvlJc w:val="left"/>
      <w:pPr>
        <w:ind w:left="360" w:hanging="360"/>
      </w:pPr>
      <w:rPr>
        <w:rFonts w:hint="default"/>
      </w:rPr>
    </w:lvl>
  </w:abstractNum>
  <w:num w:numId="1">
    <w:abstractNumId w:val="0"/>
  </w:num>
  <w:num w:numId="2">
    <w:abstractNumId w:val="1"/>
  </w:num>
  <w:num w:numId="3">
    <w:abstractNumId w:val="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360" w:hanging="360"/>
        </w:pPr>
        <w:rPr>
          <w:rFonts w:hint="default"/>
        </w:rPr>
      </w:lvl>
    </w:lvlOverride>
    <w:lvlOverride w:ilvl="2">
      <w:lvl w:ilvl="2">
        <w:start w:val="1"/>
        <w:numFmt w:val="decimal"/>
        <w:pStyle w:val="Heading3"/>
        <w:lvlText w:val="%1.%2.%3."/>
        <w:lvlJc w:val="left"/>
        <w:pPr>
          <w:ind w:left="360" w:hanging="360"/>
        </w:pPr>
        <w:rPr>
          <w:rFonts w:hint="default"/>
        </w:rPr>
      </w:lvl>
    </w:lvlOverride>
    <w:lvlOverride w:ilvl="3">
      <w:lvl w:ilvl="3">
        <w:start w:val="1"/>
        <w:numFmt w:val="decimal"/>
        <w:pStyle w:val="Heading4"/>
        <w:lvlText w:val="%1.%2.%3.%4."/>
        <w:lvlJc w:val="left"/>
        <w:pPr>
          <w:ind w:left="360" w:hanging="360"/>
        </w:pPr>
        <w:rPr>
          <w:rFonts w:hint="default"/>
        </w:rPr>
      </w:lvl>
    </w:lvlOverride>
    <w:lvlOverride w:ilvl="4">
      <w:lvl w:ilvl="4">
        <w:start w:val="1"/>
        <w:numFmt w:val="decimal"/>
        <w:lvlText w:val="%1.%2.%3.%4.%5."/>
        <w:lvlJc w:val="left"/>
        <w:pPr>
          <w:ind w:left="360" w:hanging="360"/>
        </w:pPr>
        <w:rPr>
          <w:rFonts w:hint="default"/>
        </w:rPr>
      </w:lvl>
    </w:lvlOverride>
    <w:lvlOverride w:ilvl="5">
      <w:lvl w:ilvl="5">
        <w:start w:val="1"/>
        <w:numFmt w:val="decimal"/>
        <w:lvlText w:val="%1.%2.%3.%4.%5.%6."/>
        <w:lvlJc w:val="left"/>
        <w:pPr>
          <w:ind w:left="360" w:hanging="360"/>
        </w:pPr>
        <w:rPr>
          <w:rFonts w:hint="default"/>
        </w:rPr>
      </w:lvl>
    </w:lvlOverride>
    <w:lvlOverride w:ilvl="6">
      <w:lvl w:ilvl="6">
        <w:start w:val="1"/>
        <w:numFmt w:val="decimal"/>
        <w:lvlText w:val="%1.%2.%3.%4.%5.%6.%7."/>
        <w:lvlJc w:val="left"/>
        <w:pPr>
          <w:ind w:left="360" w:hanging="360"/>
        </w:pPr>
        <w:rPr>
          <w:rFonts w:hint="default"/>
        </w:rPr>
      </w:lvl>
    </w:lvlOverride>
    <w:lvlOverride w:ilvl="7">
      <w:lvl w:ilvl="7">
        <w:start w:val="1"/>
        <w:numFmt w:val="decimal"/>
        <w:lvlText w:val="%1.%2.%3.%4.%5.%6.%7.%8."/>
        <w:lvlJc w:val="left"/>
        <w:pPr>
          <w:ind w:left="360" w:hanging="360"/>
        </w:pPr>
        <w:rPr>
          <w:rFonts w:hint="default"/>
        </w:rPr>
      </w:lvl>
    </w:lvlOverride>
    <w:lvlOverride w:ilvl="8">
      <w:lvl w:ilvl="8">
        <w:start w:val="1"/>
        <w:numFmt w:val="decimal"/>
        <w:lvlText w:val="%1.%2.%3.%4.%5.%6.%7.%8.%9."/>
        <w:lvlJc w:val="left"/>
        <w:pPr>
          <w:ind w:left="360" w:hanging="360"/>
        </w:pPr>
        <w:rPr>
          <w:rFonts w:hint="default"/>
        </w:rPr>
      </w:lvl>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Lindsay">
    <w15:presenceInfo w15:providerId="Windows Live" w15:userId="6eef30ef32fd0b78"/>
  </w15:person>
  <w15:person w15:author="Linda Kloss">
    <w15:presenceInfo w15:providerId="Windows Live" w15:userId="2c2d0fd8027b70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3C15"/>
    <w:rsid w:val="000007FB"/>
    <w:rsid w:val="00002BA4"/>
    <w:rsid w:val="0000340C"/>
    <w:rsid w:val="00003604"/>
    <w:rsid w:val="00003E35"/>
    <w:rsid w:val="0000464A"/>
    <w:rsid w:val="000046C8"/>
    <w:rsid w:val="000050FE"/>
    <w:rsid w:val="00005357"/>
    <w:rsid w:val="000057C2"/>
    <w:rsid w:val="00006907"/>
    <w:rsid w:val="000070CD"/>
    <w:rsid w:val="000109A9"/>
    <w:rsid w:val="00010D02"/>
    <w:rsid w:val="00010D72"/>
    <w:rsid w:val="000117C9"/>
    <w:rsid w:val="0001182F"/>
    <w:rsid w:val="00011A17"/>
    <w:rsid w:val="00011E7B"/>
    <w:rsid w:val="00012C04"/>
    <w:rsid w:val="00012E5A"/>
    <w:rsid w:val="00014311"/>
    <w:rsid w:val="00014EA5"/>
    <w:rsid w:val="00016195"/>
    <w:rsid w:val="00017E2B"/>
    <w:rsid w:val="00020554"/>
    <w:rsid w:val="00021794"/>
    <w:rsid w:val="00022F8D"/>
    <w:rsid w:val="000232C9"/>
    <w:rsid w:val="00023453"/>
    <w:rsid w:val="00023E07"/>
    <w:rsid w:val="00024012"/>
    <w:rsid w:val="0002441B"/>
    <w:rsid w:val="00024A07"/>
    <w:rsid w:val="00026A82"/>
    <w:rsid w:val="00026E98"/>
    <w:rsid w:val="00027029"/>
    <w:rsid w:val="00027A89"/>
    <w:rsid w:val="000316EF"/>
    <w:rsid w:val="00032228"/>
    <w:rsid w:val="00034087"/>
    <w:rsid w:val="00034A17"/>
    <w:rsid w:val="000359B9"/>
    <w:rsid w:val="000369AC"/>
    <w:rsid w:val="00037361"/>
    <w:rsid w:val="000407C9"/>
    <w:rsid w:val="00043A40"/>
    <w:rsid w:val="000446F3"/>
    <w:rsid w:val="000453FA"/>
    <w:rsid w:val="00046849"/>
    <w:rsid w:val="00046891"/>
    <w:rsid w:val="000469A9"/>
    <w:rsid w:val="00047049"/>
    <w:rsid w:val="0004724F"/>
    <w:rsid w:val="00047FEB"/>
    <w:rsid w:val="0005105A"/>
    <w:rsid w:val="00051659"/>
    <w:rsid w:val="00052032"/>
    <w:rsid w:val="000520CE"/>
    <w:rsid w:val="00053EE8"/>
    <w:rsid w:val="00054840"/>
    <w:rsid w:val="00055085"/>
    <w:rsid w:val="000568B5"/>
    <w:rsid w:val="0005724B"/>
    <w:rsid w:val="00057DC1"/>
    <w:rsid w:val="00057EFE"/>
    <w:rsid w:val="000603DF"/>
    <w:rsid w:val="000604D6"/>
    <w:rsid w:val="00060E81"/>
    <w:rsid w:val="000611FD"/>
    <w:rsid w:val="00061B56"/>
    <w:rsid w:val="00061D4A"/>
    <w:rsid w:val="00061E3F"/>
    <w:rsid w:val="0006230A"/>
    <w:rsid w:val="0006248E"/>
    <w:rsid w:val="00062DAB"/>
    <w:rsid w:val="00063084"/>
    <w:rsid w:val="000638A6"/>
    <w:rsid w:val="00065115"/>
    <w:rsid w:val="00065793"/>
    <w:rsid w:val="00066695"/>
    <w:rsid w:val="00067189"/>
    <w:rsid w:val="00067DFE"/>
    <w:rsid w:val="0007015C"/>
    <w:rsid w:val="00070447"/>
    <w:rsid w:val="0007178A"/>
    <w:rsid w:val="000719C9"/>
    <w:rsid w:val="000727AD"/>
    <w:rsid w:val="00073080"/>
    <w:rsid w:val="0007517A"/>
    <w:rsid w:val="00075E85"/>
    <w:rsid w:val="0007755D"/>
    <w:rsid w:val="00077FBA"/>
    <w:rsid w:val="00080E54"/>
    <w:rsid w:val="00081978"/>
    <w:rsid w:val="00081A6B"/>
    <w:rsid w:val="00081EC4"/>
    <w:rsid w:val="000831F8"/>
    <w:rsid w:val="00083DA1"/>
    <w:rsid w:val="00084268"/>
    <w:rsid w:val="000842A9"/>
    <w:rsid w:val="00085068"/>
    <w:rsid w:val="00085149"/>
    <w:rsid w:val="000855AD"/>
    <w:rsid w:val="00086A81"/>
    <w:rsid w:val="00086AE4"/>
    <w:rsid w:val="0008754E"/>
    <w:rsid w:val="0009111E"/>
    <w:rsid w:val="00091144"/>
    <w:rsid w:val="0009288B"/>
    <w:rsid w:val="00092D92"/>
    <w:rsid w:val="000939E3"/>
    <w:rsid w:val="00093C20"/>
    <w:rsid w:val="00093F2B"/>
    <w:rsid w:val="0009428F"/>
    <w:rsid w:val="00094AEC"/>
    <w:rsid w:val="00094E8A"/>
    <w:rsid w:val="0009537C"/>
    <w:rsid w:val="000957FD"/>
    <w:rsid w:val="00096A70"/>
    <w:rsid w:val="00097832"/>
    <w:rsid w:val="000979BD"/>
    <w:rsid w:val="000A0282"/>
    <w:rsid w:val="000A184D"/>
    <w:rsid w:val="000A29EF"/>
    <w:rsid w:val="000A40C1"/>
    <w:rsid w:val="000A717D"/>
    <w:rsid w:val="000A7502"/>
    <w:rsid w:val="000A7CE7"/>
    <w:rsid w:val="000B00D3"/>
    <w:rsid w:val="000B0EBF"/>
    <w:rsid w:val="000B1E9C"/>
    <w:rsid w:val="000B1EB5"/>
    <w:rsid w:val="000B3B0D"/>
    <w:rsid w:val="000B4681"/>
    <w:rsid w:val="000B483E"/>
    <w:rsid w:val="000B5BBF"/>
    <w:rsid w:val="000B6349"/>
    <w:rsid w:val="000B6FDB"/>
    <w:rsid w:val="000C116C"/>
    <w:rsid w:val="000C18ED"/>
    <w:rsid w:val="000C223C"/>
    <w:rsid w:val="000C2286"/>
    <w:rsid w:val="000C2676"/>
    <w:rsid w:val="000C27D4"/>
    <w:rsid w:val="000C34D0"/>
    <w:rsid w:val="000C4236"/>
    <w:rsid w:val="000C525A"/>
    <w:rsid w:val="000C5D5E"/>
    <w:rsid w:val="000C60D7"/>
    <w:rsid w:val="000C76B9"/>
    <w:rsid w:val="000C7A23"/>
    <w:rsid w:val="000C7FBD"/>
    <w:rsid w:val="000D1CDE"/>
    <w:rsid w:val="000D3394"/>
    <w:rsid w:val="000D3B5D"/>
    <w:rsid w:val="000D3F25"/>
    <w:rsid w:val="000D5755"/>
    <w:rsid w:val="000D6030"/>
    <w:rsid w:val="000D657B"/>
    <w:rsid w:val="000D759A"/>
    <w:rsid w:val="000D78E6"/>
    <w:rsid w:val="000E02DA"/>
    <w:rsid w:val="000E0D85"/>
    <w:rsid w:val="000E0FD1"/>
    <w:rsid w:val="000E10CE"/>
    <w:rsid w:val="000E19B7"/>
    <w:rsid w:val="000E1E33"/>
    <w:rsid w:val="000E2115"/>
    <w:rsid w:val="000E5367"/>
    <w:rsid w:val="000E53F0"/>
    <w:rsid w:val="000E6638"/>
    <w:rsid w:val="000E7A11"/>
    <w:rsid w:val="000F0B17"/>
    <w:rsid w:val="000F0DBF"/>
    <w:rsid w:val="000F14DA"/>
    <w:rsid w:val="000F1C64"/>
    <w:rsid w:val="000F3A13"/>
    <w:rsid w:val="000F483B"/>
    <w:rsid w:val="000F4B6B"/>
    <w:rsid w:val="000F5A04"/>
    <w:rsid w:val="000F67B4"/>
    <w:rsid w:val="000F69AD"/>
    <w:rsid w:val="000F6CD2"/>
    <w:rsid w:val="000F768B"/>
    <w:rsid w:val="00100010"/>
    <w:rsid w:val="00100C4B"/>
    <w:rsid w:val="00100D76"/>
    <w:rsid w:val="00101D77"/>
    <w:rsid w:val="00103438"/>
    <w:rsid w:val="001038F0"/>
    <w:rsid w:val="00104139"/>
    <w:rsid w:val="0010452F"/>
    <w:rsid w:val="00104E2A"/>
    <w:rsid w:val="00105312"/>
    <w:rsid w:val="001118B2"/>
    <w:rsid w:val="00112C1F"/>
    <w:rsid w:val="00114E83"/>
    <w:rsid w:val="00115372"/>
    <w:rsid w:val="00115B71"/>
    <w:rsid w:val="00116C93"/>
    <w:rsid w:val="00116E42"/>
    <w:rsid w:val="00117E9A"/>
    <w:rsid w:val="00120610"/>
    <w:rsid w:val="001209C3"/>
    <w:rsid w:val="0012304D"/>
    <w:rsid w:val="001234BF"/>
    <w:rsid w:val="00123E7A"/>
    <w:rsid w:val="00126D9C"/>
    <w:rsid w:val="00127106"/>
    <w:rsid w:val="00130840"/>
    <w:rsid w:val="00130859"/>
    <w:rsid w:val="001315D7"/>
    <w:rsid w:val="00132B54"/>
    <w:rsid w:val="00133AC1"/>
    <w:rsid w:val="001343A4"/>
    <w:rsid w:val="001344D0"/>
    <w:rsid w:val="00134F1E"/>
    <w:rsid w:val="001358C2"/>
    <w:rsid w:val="00135EDC"/>
    <w:rsid w:val="001364DF"/>
    <w:rsid w:val="001367E1"/>
    <w:rsid w:val="001405C4"/>
    <w:rsid w:val="0014145E"/>
    <w:rsid w:val="001414DF"/>
    <w:rsid w:val="00141C03"/>
    <w:rsid w:val="00142599"/>
    <w:rsid w:val="00142E07"/>
    <w:rsid w:val="00143826"/>
    <w:rsid w:val="00144868"/>
    <w:rsid w:val="00144D6F"/>
    <w:rsid w:val="001453AF"/>
    <w:rsid w:val="001454F8"/>
    <w:rsid w:val="0014553D"/>
    <w:rsid w:val="00146945"/>
    <w:rsid w:val="001471DB"/>
    <w:rsid w:val="0014721A"/>
    <w:rsid w:val="00147382"/>
    <w:rsid w:val="001510DD"/>
    <w:rsid w:val="00151F34"/>
    <w:rsid w:val="00153884"/>
    <w:rsid w:val="00156DEB"/>
    <w:rsid w:val="00157C3A"/>
    <w:rsid w:val="001600C3"/>
    <w:rsid w:val="00161329"/>
    <w:rsid w:val="00161C8F"/>
    <w:rsid w:val="001632C3"/>
    <w:rsid w:val="001634C2"/>
    <w:rsid w:val="001647F3"/>
    <w:rsid w:val="001650FD"/>
    <w:rsid w:val="0016566D"/>
    <w:rsid w:val="001661F1"/>
    <w:rsid w:val="00166B4D"/>
    <w:rsid w:val="00166EC0"/>
    <w:rsid w:val="001677D0"/>
    <w:rsid w:val="00167A27"/>
    <w:rsid w:val="0017033C"/>
    <w:rsid w:val="00170840"/>
    <w:rsid w:val="00170FCC"/>
    <w:rsid w:val="00171085"/>
    <w:rsid w:val="00173516"/>
    <w:rsid w:val="00173DAC"/>
    <w:rsid w:val="0017401A"/>
    <w:rsid w:val="00174AE0"/>
    <w:rsid w:val="0017524F"/>
    <w:rsid w:val="00175570"/>
    <w:rsid w:val="00175610"/>
    <w:rsid w:val="001769BA"/>
    <w:rsid w:val="00176E71"/>
    <w:rsid w:val="001800F7"/>
    <w:rsid w:val="00180300"/>
    <w:rsid w:val="00180CEE"/>
    <w:rsid w:val="00181A65"/>
    <w:rsid w:val="00181A7E"/>
    <w:rsid w:val="00181FAB"/>
    <w:rsid w:val="001859FD"/>
    <w:rsid w:val="00185A82"/>
    <w:rsid w:val="0018695C"/>
    <w:rsid w:val="00186988"/>
    <w:rsid w:val="00187134"/>
    <w:rsid w:val="0018761B"/>
    <w:rsid w:val="00192B2B"/>
    <w:rsid w:val="00192CD1"/>
    <w:rsid w:val="001957CF"/>
    <w:rsid w:val="00196292"/>
    <w:rsid w:val="001968C2"/>
    <w:rsid w:val="00197413"/>
    <w:rsid w:val="001977B1"/>
    <w:rsid w:val="00197843"/>
    <w:rsid w:val="00197AB6"/>
    <w:rsid w:val="001A0B9C"/>
    <w:rsid w:val="001A0D0A"/>
    <w:rsid w:val="001A0DA4"/>
    <w:rsid w:val="001A0EEC"/>
    <w:rsid w:val="001A2749"/>
    <w:rsid w:val="001A289D"/>
    <w:rsid w:val="001A28E1"/>
    <w:rsid w:val="001A28F1"/>
    <w:rsid w:val="001A39F7"/>
    <w:rsid w:val="001A3A41"/>
    <w:rsid w:val="001A3FBD"/>
    <w:rsid w:val="001A4BBF"/>
    <w:rsid w:val="001A4C84"/>
    <w:rsid w:val="001A5055"/>
    <w:rsid w:val="001A50D1"/>
    <w:rsid w:val="001A6BE0"/>
    <w:rsid w:val="001A6E39"/>
    <w:rsid w:val="001A72C8"/>
    <w:rsid w:val="001A7950"/>
    <w:rsid w:val="001A7E9E"/>
    <w:rsid w:val="001B01D4"/>
    <w:rsid w:val="001B236B"/>
    <w:rsid w:val="001B258F"/>
    <w:rsid w:val="001B4D26"/>
    <w:rsid w:val="001B571D"/>
    <w:rsid w:val="001B5A82"/>
    <w:rsid w:val="001B608C"/>
    <w:rsid w:val="001B6EE5"/>
    <w:rsid w:val="001B73EA"/>
    <w:rsid w:val="001C01D5"/>
    <w:rsid w:val="001C097D"/>
    <w:rsid w:val="001C0A61"/>
    <w:rsid w:val="001C0F3F"/>
    <w:rsid w:val="001C225B"/>
    <w:rsid w:val="001C2B5C"/>
    <w:rsid w:val="001C38C5"/>
    <w:rsid w:val="001C399E"/>
    <w:rsid w:val="001C3E0F"/>
    <w:rsid w:val="001C3F3D"/>
    <w:rsid w:val="001C44D4"/>
    <w:rsid w:val="001C459A"/>
    <w:rsid w:val="001C6FB2"/>
    <w:rsid w:val="001C7447"/>
    <w:rsid w:val="001C750F"/>
    <w:rsid w:val="001D0EDA"/>
    <w:rsid w:val="001D150F"/>
    <w:rsid w:val="001D18EA"/>
    <w:rsid w:val="001D2CDD"/>
    <w:rsid w:val="001D3C3C"/>
    <w:rsid w:val="001D583F"/>
    <w:rsid w:val="001D5B57"/>
    <w:rsid w:val="001E0CA0"/>
    <w:rsid w:val="001E18BB"/>
    <w:rsid w:val="001E283E"/>
    <w:rsid w:val="001E3222"/>
    <w:rsid w:val="001E3CBD"/>
    <w:rsid w:val="001E5304"/>
    <w:rsid w:val="001E66F6"/>
    <w:rsid w:val="001E7731"/>
    <w:rsid w:val="001F056B"/>
    <w:rsid w:val="001F12FA"/>
    <w:rsid w:val="001F3055"/>
    <w:rsid w:val="001F328F"/>
    <w:rsid w:val="001F39A1"/>
    <w:rsid w:val="001F42EA"/>
    <w:rsid w:val="001F542C"/>
    <w:rsid w:val="001F5752"/>
    <w:rsid w:val="001F5A0C"/>
    <w:rsid w:val="001F5E54"/>
    <w:rsid w:val="001F7958"/>
    <w:rsid w:val="001F7F90"/>
    <w:rsid w:val="00200984"/>
    <w:rsid w:val="00200D45"/>
    <w:rsid w:val="00201076"/>
    <w:rsid w:val="0020296D"/>
    <w:rsid w:val="00202ACC"/>
    <w:rsid w:val="0020487A"/>
    <w:rsid w:val="00205987"/>
    <w:rsid w:val="00206996"/>
    <w:rsid w:val="00206D7C"/>
    <w:rsid w:val="00206E80"/>
    <w:rsid w:val="00207276"/>
    <w:rsid w:val="0021023E"/>
    <w:rsid w:val="00211179"/>
    <w:rsid w:val="002118B0"/>
    <w:rsid w:val="0021359A"/>
    <w:rsid w:val="00213A98"/>
    <w:rsid w:val="00213AEE"/>
    <w:rsid w:val="002151F3"/>
    <w:rsid w:val="00217AEB"/>
    <w:rsid w:val="00217B1A"/>
    <w:rsid w:val="00217EEF"/>
    <w:rsid w:val="00220B80"/>
    <w:rsid w:val="00222777"/>
    <w:rsid w:val="00223286"/>
    <w:rsid w:val="00225F60"/>
    <w:rsid w:val="0023141C"/>
    <w:rsid w:val="00231859"/>
    <w:rsid w:val="00231920"/>
    <w:rsid w:val="00231B36"/>
    <w:rsid w:val="0023252A"/>
    <w:rsid w:val="002332EF"/>
    <w:rsid w:val="002339DD"/>
    <w:rsid w:val="00235AA2"/>
    <w:rsid w:val="002369CE"/>
    <w:rsid w:val="00240623"/>
    <w:rsid w:val="002415B2"/>
    <w:rsid w:val="00241710"/>
    <w:rsid w:val="00241E14"/>
    <w:rsid w:val="002421B3"/>
    <w:rsid w:val="00242236"/>
    <w:rsid w:val="002426B7"/>
    <w:rsid w:val="00242C03"/>
    <w:rsid w:val="00242CCE"/>
    <w:rsid w:val="00242CEA"/>
    <w:rsid w:val="002451D1"/>
    <w:rsid w:val="00246867"/>
    <w:rsid w:val="00250914"/>
    <w:rsid w:val="00250945"/>
    <w:rsid w:val="00250D03"/>
    <w:rsid w:val="002514A2"/>
    <w:rsid w:val="00251C8F"/>
    <w:rsid w:val="00252068"/>
    <w:rsid w:val="002524B4"/>
    <w:rsid w:val="002534C3"/>
    <w:rsid w:val="002536BA"/>
    <w:rsid w:val="00253FCC"/>
    <w:rsid w:val="002540BE"/>
    <w:rsid w:val="002542E3"/>
    <w:rsid w:val="002546BD"/>
    <w:rsid w:val="00254AEE"/>
    <w:rsid w:val="0025686D"/>
    <w:rsid w:val="002572BB"/>
    <w:rsid w:val="002604A8"/>
    <w:rsid w:val="0026077F"/>
    <w:rsid w:val="00261EA5"/>
    <w:rsid w:val="00262F25"/>
    <w:rsid w:val="00263FCB"/>
    <w:rsid w:val="002650AC"/>
    <w:rsid w:val="00266965"/>
    <w:rsid w:val="002678BB"/>
    <w:rsid w:val="00267FA9"/>
    <w:rsid w:val="002714C7"/>
    <w:rsid w:val="00271ADD"/>
    <w:rsid w:val="0027210A"/>
    <w:rsid w:val="00274339"/>
    <w:rsid w:val="00274EEB"/>
    <w:rsid w:val="00275D8D"/>
    <w:rsid w:val="00276971"/>
    <w:rsid w:val="00277883"/>
    <w:rsid w:val="00277E95"/>
    <w:rsid w:val="002800F1"/>
    <w:rsid w:val="00281EA1"/>
    <w:rsid w:val="002822AF"/>
    <w:rsid w:val="00283A5A"/>
    <w:rsid w:val="00283D24"/>
    <w:rsid w:val="0028481C"/>
    <w:rsid w:val="00284B54"/>
    <w:rsid w:val="00285D1D"/>
    <w:rsid w:val="0028761B"/>
    <w:rsid w:val="00287A82"/>
    <w:rsid w:val="00291979"/>
    <w:rsid w:val="00291FBF"/>
    <w:rsid w:val="002925DA"/>
    <w:rsid w:val="00293593"/>
    <w:rsid w:val="0029377D"/>
    <w:rsid w:val="00293AAB"/>
    <w:rsid w:val="002947A4"/>
    <w:rsid w:val="00295073"/>
    <w:rsid w:val="002956EA"/>
    <w:rsid w:val="002966B7"/>
    <w:rsid w:val="00296B36"/>
    <w:rsid w:val="00297705"/>
    <w:rsid w:val="002A0730"/>
    <w:rsid w:val="002A0A04"/>
    <w:rsid w:val="002A0BF5"/>
    <w:rsid w:val="002A13EB"/>
    <w:rsid w:val="002A1542"/>
    <w:rsid w:val="002A17CC"/>
    <w:rsid w:val="002A1806"/>
    <w:rsid w:val="002A2999"/>
    <w:rsid w:val="002A46AC"/>
    <w:rsid w:val="002A4E2F"/>
    <w:rsid w:val="002A5882"/>
    <w:rsid w:val="002A58A4"/>
    <w:rsid w:val="002A61B6"/>
    <w:rsid w:val="002A6C8E"/>
    <w:rsid w:val="002A6E07"/>
    <w:rsid w:val="002A6EF2"/>
    <w:rsid w:val="002A7753"/>
    <w:rsid w:val="002A7AF3"/>
    <w:rsid w:val="002B03B4"/>
    <w:rsid w:val="002B0928"/>
    <w:rsid w:val="002B15DF"/>
    <w:rsid w:val="002B183C"/>
    <w:rsid w:val="002B3460"/>
    <w:rsid w:val="002B4B52"/>
    <w:rsid w:val="002B6686"/>
    <w:rsid w:val="002B6979"/>
    <w:rsid w:val="002B6B23"/>
    <w:rsid w:val="002B71E9"/>
    <w:rsid w:val="002B77E8"/>
    <w:rsid w:val="002B79DD"/>
    <w:rsid w:val="002C13EE"/>
    <w:rsid w:val="002C2265"/>
    <w:rsid w:val="002C27C5"/>
    <w:rsid w:val="002C2D62"/>
    <w:rsid w:val="002C334E"/>
    <w:rsid w:val="002C446E"/>
    <w:rsid w:val="002C50FA"/>
    <w:rsid w:val="002C5573"/>
    <w:rsid w:val="002C6427"/>
    <w:rsid w:val="002C71BD"/>
    <w:rsid w:val="002C772B"/>
    <w:rsid w:val="002D3009"/>
    <w:rsid w:val="002D3BBB"/>
    <w:rsid w:val="002D4F3B"/>
    <w:rsid w:val="002D5C29"/>
    <w:rsid w:val="002D5D96"/>
    <w:rsid w:val="002D62E3"/>
    <w:rsid w:val="002D7C02"/>
    <w:rsid w:val="002E016F"/>
    <w:rsid w:val="002E13F9"/>
    <w:rsid w:val="002E1DEA"/>
    <w:rsid w:val="002E20F6"/>
    <w:rsid w:val="002E2525"/>
    <w:rsid w:val="002E2FEE"/>
    <w:rsid w:val="002E3704"/>
    <w:rsid w:val="002E47EC"/>
    <w:rsid w:val="002E5D00"/>
    <w:rsid w:val="002E6B0B"/>
    <w:rsid w:val="002F06D6"/>
    <w:rsid w:val="002F08FB"/>
    <w:rsid w:val="002F0A4A"/>
    <w:rsid w:val="002F0DCB"/>
    <w:rsid w:val="002F307C"/>
    <w:rsid w:val="002F4DCC"/>
    <w:rsid w:val="002F5459"/>
    <w:rsid w:val="002F5898"/>
    <w:rsid w:val="002F5F2C"/>
    <w:rsid w:val="002F6152"/>
    <w:rsid w:val="002F6258"/>
    <w:rsid w:val="002F6814"/>
    <w:rsid w:val="002F6A35"/>
    <w:rsid w:val="002F7324"/>
    <w:rsid w:val="002F7B56"/>
    <w:rsid w:val="003007CE"/>
    <w:rsid w:val="00301869"/>
    <w:rsid w:val="00303B50"/>
    <w:rsid w:val="00303C3F"/>
    <w:rsid w:val="0030455E"/>
    <w:rsid w:val="003047C7"/>
    <w:rsid w:val="00305B44"/>
    <w:rsid w:val="00305C20"/>
    <w:rsid w:val="0030613D"/>
    <w:rsid w:val="00306186"/>
    <w:rsid w:val="003067A8"/>
    <w:rsid w:val="00307BDF"/>
    <w:rsid w:val="00312198"/>
    <w:rsid w:val="0031321D"/>
    <w:rsid w:val="00313918"/>
    <w:rsid w:val="003152D6"/>
    <w:rsid w:val="003168D5"/>
    <w:rsid w:val="00316BDC"/>
    <w:rsid w:val="00316DC4"/>
    <w:rsid w:val="0031714A"/>
    <w:rsid w:val="0031724A"/>
    <w:rsid w:val="00317BF2"/>
    <w:rsid w:val="00320021"/>
    <w:rsid w:val="0032103B"/>
    <w:rsid w:val="003212A2"/>
    <w:rsid w:val="003215EC"/>
    <w:rsid w:val="00321995"/>
    <w:rsid w:val="00321F0D"/>
    <w:rsid w:val="003231D9"/>
    <w:rsid w:val="003238EC"/>
    <w:rsid w:val="00324B35"/>
    <w:rsid w:val="00324F51"/>
    <w:rsid w:val="003257F8"/>
    <w:rsid w:val="00325812"/>
    <w:rsid w:val="00325C5D"/>
    <w:rsid w:val="003267B8"/>
    <w:rsid w:val="003271E6"/>
    <w:rsid w:val="003303D0"/>
    <w:rsid w:val="003317A9"/>
    <w:rsid w:val="0033253D"/>
    <w:rsid w:val="00333D1A"/>
    <w:rsid w:val="00333F54"/>
    <w:rsid w:val="003352A7"/>
    <w:rsid w:val="003368A9"/>
    <w:rsid w:val="003371F1"/>
    <w:rsid w:val="0033740F"/>
    <w:rsid w:val="0033773C"/>
    <w:rsid w:val="00340A34"/>
    <w:rsid w:val="00340CEE"/>
    <w:rsid w:val="003425A0"/>
    <w:rsid w:val="003426FF"/>
    <w:rsid w:val="00342BD4"/>
    <w:rsid w:val="00342C6A"/>
    <w:rsid w:val="0034651B"/>
    <w:rsid w:val="0034719A"/>
    <w:rsid w:val="0034724F"/>
    <w:rsid w:val="00347C20"/>
    <w:rsid w:val="003501BF"/>
    <w:rsid w:val="003513BB"/>
    <w:rsid w:val="00351B27"/>
    <w:rsid w:val="00352D8B"/>
    <w:rsid w:val="003532CC"/>
    <w:rsid w:val="0035401A"/>
    <w:rsid w:val="00354608"/>
    <w:rsid w:val="003547F2"/>
    <w:rsid w:val="00355BF3"/>
    <w:rsid w:val="00356039"/>
    <w:rsid w:val="003571B9"/>
    <w:rsid w:val="003573DB"/>
    <w:rsid w:val="00357D4A"/>
    <w:rsid w:val="0036009F"/>
    <w:rsid w:val="00360ADF"/>
    <w:rsid w:val="00360F06"/>
    <w:rsid w:val="003615A5"/>
    <w:rsid w:val="0036176E"/>
    <w:rsid w:val="00361CF1"/>
    <w:rsid w:val="00362066"/>
    <w:rsid w:val="003627C3"/>
    <w:rsid w:val="00362E56"/>
    <w:rsid w:val="00362EB7"/>
    <w:rsid w:val="00363892"/>
    <w:rsid w:val="00364A2C"/>
    <w:rsid w:val="00365060"/>
    <w:rsid w:val="00365718"/>
    <w:rsid w:val="00365852"/>
    <w:rsid w:val="00365883"/>
    <w:rsid w:val="00365C22"/>
    <w:rsid w:val="00365D9E"/>
    <w:rsid w:val="00365F81"/>
    <w:rsid w:val="00365FFC"/>
    <w:rsid w:val="00366B72"/>
    <w:rsid w:val="00366F7C"/>
    <w:rsid w:val="00367C91"/>
    <w:rsid w:val="00371949"/>
    <w:rsid w:val="00372C38"/>
    <w:rsid w:val="003743C0"/>
    <w:rsid w:val="003747F7"/>
    <w:rsid w:val="00374B4E"/>
    <w:rsid w:val="00374FB1"/>
    <w:rsid w:val="00375EA3"/>
    <w:rsid w:val="00375FD6"/>
    <w:rsid w:val="00376644"/>
    <w:rsid w:val="00376834"/>
    <w:rsid w:val="003769DB"/>
    <w:rsid w:val="0037780E"/>
    <w:rsid w:val="00380128"/>
    <w:rsid w:val="0038051C"/>
    <w:rsid w:val="003811F7"/>
    <w:rsid w:val="003814D3"/>
    <w:rsid w:val="003819B1"/>
    <w:rsid w:val="00382699"/>
    <w:rsid w:val="00382FDD"/>
    <w:rsid w:val="003840B5"/>
    <w:rsid w:val="0038466C"/>
    <w:rsid w:val="0038531E"/>
    <w:rsid w:val="00385359"/>
    <w:rsid w:val="0038596A"/>
    <w:rsid w:val="003868B9"/>
    <w:rsid w:val="00386B12"/>
    <w:rsid w:val="00387015"/>
    <w:rsid w:val="00390304"/>
    <w:rsid w:val="00390C29"/>
    <w:rsid w:val="00391032"/>
    <w:rsid w:val="00391B00"/>
    <w:rsid w:val="003934AF"/>
    <w:rsid w:val="00395819"/>
    <w:rsid w:val="00395C19"/>
    <w:rsid w:val="00396144"/>
    <w:rsid w:val="003966E4"/>
    <w:rsid w:val="003967FE"/>
    <w:rsid w:val="00396EC6"/>
    <w:rsid w:val="003A194B"/>
    <w:rsid w:val="003A2BC1"/>
    <w:rsid w:val="003A2BDF"/>
    <w:rsid w:val="003A3ED5"/>
    <w:rsid w:val="003A4BC5"/>
    <w:rsid w:val="003A5760"/>
    <w:rsid w:val="003A6FEA"/>
    <w:rsid w:val="003A72CC"/>
    <w:rsid w:val="003A77D5"/>
    <w:rsid w:val="003B0017"/>
    <w:rsid w:val="003B1557"/>
    <w:rsid w:val="003B22EE"/>
    <w:rsid w:val="003B284E"/>
    <w:rsid w:val="003B2D64"/>
    <w:rsid w:val="003B371F"/>
    <w:rsid w:val="003B3AFB"/>
    <w:rsid w:val="003B3DAB"/>
    <w:rsid w:val="003B4142"/>
    <w:rsid w:val="003B5794"/>
    <w:rsid w:val="003B5946"/>
    <w:rsid w:val="003C06CB"/>
    <w:rsid w:val="003C06F9"/>
    <w:rsid w:val="003C1174"/>
    <w:rsid w:val="003C13F3"/>
    <w:rsid w:val="003C2414"/>
    <w:rsid w:val="003C303A"/>
    <w:rsid w:val="003C3FEC"/>
    <w:rsid w:val="003C4B9A"/>
    <w:rsid w:val="003C5419"/>
    <w:rsid w:val="003C5650"/>
    <w:rsid w:val="003C5E65"/>
    <w:rsid w:val="003C6485"/>
    <w:rsid w:val="003C6614"/>
    <w:rsid w:val="003C7200"/>
    <w:rsid w:val="003C7660"/>
    <w:rsid w:val="003C787D"/>
    <w:rsid w:val="003D0376"/>
    <w:rsid w:val="003D0891"/>
    <w:rsid w:val="003D2594"/>
    <w:rsid w:val="003D2E9A"/>
    <w:rsid w:val="003D37F0"/>
    <w:rsid w:val="003D4106"/>
    <w:rsid w:val="003D447C"/>
    <w:rsid w:val="003D525E"/>
    <w:rsid w:val="003D52D3"/>
    <w:rsid w:val="003D6581"/>
    <w:rsid w:val="003D68E0"/>
    <w:rsid w:val="003D787C"/>
    <w:rsid w:val="003E035F"/>
    <w:rsid w:val="003E1683"/>
    <w:rsid w:val="003E1A67"/>
    <w:rsid w:val="003E1F03"/>
    <w:rsid w:val="003E3659"/>
    <w:rsid w:val="003E384E"/>
    <w:rsid w:val="003E4F7B"/>
    <w:rsid w:val="003E610B"/>
    <w:rsid w:val="003E6EA4"/>
    <w:rsid w:val="003E7814"/>
    <w:rsid w:val="003F0150"/>
    <w:rsid w:val="003F0FAD"/>
    <w:rsid w:val="003F1619"/>
    <w:rsid w:val="003F1653"/>
    <w:rsid w:val="003F1D3E"/>
    <w:rsid w:val="003F27A2"/>
    <w:rsid w:val="003F2C78"/>
    <w:rsid w:val="003F45FD"/>
    <w:rsid w:val="003F53BE"/>
    <w:rsid w:val="003F5740"/>
    <w:rsid w:val="003F5C64"/>
    <w:rsid w:val="003F5D8A"/>
    <w:rsid w:val="003F5EF9"/>
    <w:rsid w:val="003F6C99"/>
    <w:rsid w:val="003F6E79"/>
    <w:rsid w:val="003F6FA5"/>
    <w:rsid w:val="003F7EC5"/>
    <w:rsid w:val="004017FB"/>
    <w:rsid w:val="0040193A"/>
    <w:rsid w:val="00401DBB"/>
    <w:rsid w:val="00402714"/>
    <w:rsid w:val="004029CC"/>
    <w:rsid w:val="004032FF"/>
    <w:rsid w:val="004034A2"/>
    <w:rsid w:val="0040420C"/>
    <w:rsid w:val="0040491A"/>
    <w:rsid w:val="0040557A"/>
    <w:rsid w:val="00405EAC"/>
    <w:rsid w:val="00406651"/>
    <w:rsid w:val="0041056E"/>
    <w:rsid w:val="00412139"/>
    <w:rsid w:val="004122F7"/>
    <w:rsid w:val="0041270E"/>
    <w:rsid w:val="0041280D"/>
    <w:rsid w:val="00412935"/>
    <w:rsid w:val="00413D99"/>
    <w:rsid w:val="00413E56"/>
    <w:rsid w:val="00414641"/>
    <w:rsid w:val="0041483E"/>
    <w:rsid w:val="00414B29"/>
    <w:rsid w:val="004162FE"/>
    <w:rsid w:val="00416378"/>
    <w:rsid w:val="00417399"/>
    <w:rsid w:val="0041764B"/>
    <w:rsid w:val="0042089B"/>
    <w:rsid w:val="0042172C"/>
    <w:rsid w:val="0042286D"/>
    <w:rsid w:val="00422987"/>
    <w:rsid w:val="00423848"/>
    <w:rsid w:val="00423B00"/>
    <w:rsid w:val="00423BC5"/>
    <w:rsid w:val="00424618"/>
    <w:rsid w:val="00424F81"/>
    <w:rsid w:val="00425BF3"/>
    <w:rsid w:val="00426B54"/>
    <w:rsid w:val="0043055B"/>
    <w:rsid w:val="00430C8B"/>
    <w:rsid w:val="00430E15"/>
    <w:rsid w:val="00430EBF"/>
    <w:rsid w:val="004314AE"/>
    <w:rsid w:val="004315CC"/>
    <w:rsid w:val="00431A78"/>
    <w:rsid w:val="00432607"/>
    <w:rsid w:val="00433374"/>
    <w:rsid w:val="00433632"/>
    <w:rsid w:val="00434EFA"/>
    <w:rsid w:val="004353FF"/>
    <w:rsid w:val="0043660A"/>
    <w:rsid w:val="00440F67"/>
    <w:rsid w:val="00441578"/>
    <w:rsid w:val="00441ED8"/>
    <w:rsid w:val="004422AA"/>
    <w:rsid w:val="00442496"/>
    <w:rsid w:val="00442A86"/>
    <w:rsid w:val="004434B7"/>
    <w:rsid w:val="004437EB"/>
    <w:rsid w:val="00443B8C"/>
    <w:rsid w:val="00443FF0"/>
    <w:rsid w:val="00445011"/>
    <w:rsid w:val="00445718"/>
    <w:rsid w:val="00445B58"/>
    <w:rsid w:val="004503A6"/>
    <w:rsid w:val="00450780"/>
    <w:rsid w:val="00450CB8"/>
    <w:rsid w:val="0045131A"/>
    <w:rsid w:val="00452321"/>
    <w:rsid w:val="004532D3"/>
    <w:rsid w:val="0045351B"/>
    <w:rsid w:val="00453699"/>
    <w:rsid w:val="00453FFC"/>
    <w:rsid w:val="00454359"/>
    <w:rsid w:val="004547E7"/>
    <w:rsid w:val="00454C98"/>
    <w:rsid w:val="00454F03"/>
    <w:rsid w:val="00455700"/>
    <w:rsid w:val="00455A7A"/>
    <w:rsid w:val="0045658E"/>
    <w:rsid w:val="0045699F"/>
    <w:rsid w:val="00456A94"/>
    <w:rsid w:val="0046034E"/>
    <w:rsid w:val="00461D31"/>
    <w:rsid w:val="00462F26"/>
    <w:rsid w:val="00464145"/>
    <w:rsid w:val="00464977"/>
    <w:rsid w:val="004651BA"/>
    <w:rsid w:val="00466133"/>
    <w:rsid w:val="00467D27"/>
    <w:rsid w:val="00470BA5"/>
    <w:rsid w:val="0047160E"/>
    <w:rsid w:val="00472418"/>
    <w:rsid w:val="00472E21"/>
    <w:rsid w:val="00473258"/>
    <w:rsid w:val="00473728"/>
    <w:rsid w:val="004738D5"/>
    <w:rsid w:val="004750D0"/>
    <w:rsid w:val="00475333"/>
    <w:rsid w:val="004760EC"/>
    <w:rsid w:val="004764A5"/>
    <w:rsid w:val="004765C0"/>
    <w:rsid w:val="00476E14"/>
    <w:rsid w:val="00476E17"/>
    <w:rsid w:val="004777AE"/>
    <w:rsid w:val="00477862"/>
    <w:rsid w:val="00480221"/>
    <w:rsid w:val="00480565"/>
    <w:rsid w:val="00480B8E"/>
    <w:rsid w:val="00480DD4"/>
    <w:rsid w:val="004818EF"/>
    <w:rsid w:val="004828F9"/>
    <w:rsid w:val="0048373A"/>
    <w:rsid w:val="00484914"/>
    <w:rsid w:val="00486AAE"/>
    <w:rsid w:val="00487406"/>
    <w:rsid w:val="00490362"/>
    <w:rsid w:val="00491521"/>
    <w:rsid w:val="00492DED"/>
    <w:rsid w:val="00492F48"/>
    <w:rsid w:val="0049341B"/>
    <w:rsid w:val="004942D7"/>
    <w:rsid w:val="00494692"/>
    <w:rsid w:val="0049548A"/>
    <w:rsid w:val="00495D21"/>
    <w:rsid w:val="00497E6B"/>
    <w:rsid w:val="004A03F5"/>
    <w:rsid w:val="004A101F"/>
    <w:rsid w:val="004A2581"/>
    <w:rsid w:val="004A2776"/>
    <w:rsid w:val="004A293A"/>
    <w:rsid w:val="004A3124"/>
    <w:rsid w:val="004A58F9"/>
    <w:rsid w:val="004A58FB"/>
    <w:rsid w:val="004A60E5"/>
    <w:rsid w:val="004A626B"/>
    <w:rsid w:val="004A6419"/>
    <w:rsid w:val="004A69E9"/>
    <w:rsid w:val="004A7702"/>
    <w:rsid w:val="004B09A4"/>
    <w:rsid w:val="004B18CB"/>
    <w:rsid w:val="004B2F0E"/>
    <w:rsid w:val="004B3DD6"/>
    <w:rsid w:val="004B3F18"/>
    <w:rsid w:val="004B59C1"/>
    <w:rsid w:val="004B6A8B"/>
    <w:rsid w:val="004B6ABB"/>
    <w:rsid w:val="004B743D"/>
    <w:rsid w:val="004C01E9"/>
    <w:rsid w:val="004C090A"/>
    <w:rsid w:val="004C358F"/>
    <w:rsid w:val="004C3EBE"/>
    <w:rsid w:val="004C4ABD"/>
    <w:rsid w:val="004C53EC"/>
    <w:rsid w:val="004C545C"/>
    <w:rsid w:val="004C66C3"/>
    <w:rsid w:val="004C6B94"/>
    <w:rsid w:val="004C78B6"/>
    <w:rsid w:val="004D0899"/>
    <w:rsid w:val="004D0955"/>
    <w:rsid w:val="004D0C30"/>
    <w:rsid w:val="004D1B57"/>
    <w:rsid w:val="004D1EA7"/>
    <w:rsid w:val="004D297C"/>
    <w:rsid w:val="004D3044"/>
    <w:rsid w:val="004D41E9"/>
    <w:rsid w:val="004D456D"/>
    <w:rsid w:val="004D5ECF"/>
    <w:rsid w:val="004D7C84"/>
    <w:rsid w:val="004E092E"/>
    <w:rsid w:val="004E0C79"/>
    <w:rsid w:val="004E18DA"/>
    <w:rsid w:val="004E1C6B"/>
    <w:rsid w:val="004E2114"/>
    <w:rsid w:val="004E245B"/>
    <w:rsid w:val="004E26AA"/>
    <w:rsid w:val="004E28F2"/>
    <w:rsid w:val="004E34B2"/>
    <w:rsid w:val="004E4674"/>
    <w:rsid w:val="004E47D4"/>
    <w:rsid w:val="004E566E"/>
    <w:rsid w:val="004E5848"/>
    <w:rsid w:val="004E5C19"/>
    <w:rsid w:val="004E662E"/>
    <w:rsid w:val="004F0916"/>
    <w:rsid w:val="004F1B5D"/>
    <w:rsid w:val="004F1E1C"/>
    <w:rsid w:val="004F1FE8"/>
    <w:rsid w:val="004F21FC"/>
    <w:rsid w:val="004F242F"/>
    <w:rsid w:val="004F275A"/>
    <w:rsid w:val="004F2C8A"/>
    <w:rsid w:val="004F2DDF"/>
    <w:rsid w:val="004F4274"/>
    <w:rsid w:val="004F5517"/>
    <w:rsid w:val="004F5902"/>
    <w:rsid w:val="004F5E12"/>
    <w:rsid w:val="004F690C"/>
    <w:rsid w:val="004F6A53"/>
    <w:rsid w:val="00501362"/>
    <w:rsid w:val="0050172B"/>
    <w:rsid w:val="00501B57"/>
    <w:rsid w:val="0050312B"/>
    <w:rsid w:val="00503537"/>
    <w:rsid w:val="00506571"/>
    <w:rsid w:val="00507647"/>
    <w:rsid w:val="0051029B"/>
    <w:rsid w:val="0051309B"/>
    <w:rsid w:val="005132F6"/>
    <w:rsid w:val="005138DB"/>
    <w:rsid w:val="00513939"/>
    <w:rsid w:val="00513AD2"/>
    <w:rsid w:val="0051428A"/>
    <w:rsid w:val="00514D39"/>
    <w:rsid w:val="00515C26"/>
    <w:rsid w:val="00515FF3"/>
    <w:rsid w:val="00517047"/>
    <w:rsid w:val="0051795A"/>
    <w:rsid w:val="00517EA3"/>
    <w:rsid w:val="005206DF"/>
    <w:rsid w:val="00520A25"/>
    <w:rsid w:val="005215F8"/>
    <w:rsid w:val="00521D1E"/>
    <w:rsid w:val="0052234F"/>
    <w:rsid w:val="00523DA8"/>
    <w:rsid w:val="00524291"/>
    <w:rsid w:val="00524849"/>
    <w:rsid w:val="0052510D"/>
    <w:rsid w:val="00525798"/>
    <w:rsid w:val="00526B3A"/>
    <w:rsid w:val="00526BA6"/>
    <w:rsid w:val="00526BA9"/>
    <w:rsid w:val="00526F20"/>
    <w:rsid w:val="00527008"/>
    <w:rsid w:val="00527AA6"/>
    <w:rsid w:val="00527C26"/>
    <w:rsid w:val="00527F7C"/>
    <w:rsid w:val="00530238"/>
    <w:rsid w:val="00530838"/>
    <w:rsid w:val="00533693"/>
    <w:rsid w:val="00534988"/>
    <w:rsid w:val="00534B8F"/>
    <w:rsid w:val="00534E32"/>
    <w:rsid w:val="005358E1"/>
    <w:rsid w:val="00536454"/>
    <w:rsid w:val="005373F6"/>
    <w:rsid w:val="0053761A"/>
    <w:rsid w:val="00540418"/>
    <w:rsid w:val="005412EB"/>
    <w:rsid w:val="00542702"/>
    <w:rsid w:val="00543451"/>
    <w:rsid w:val="00545CF7"/>
    <w:rsid w:val="00546398"/>
    <w:rsid w:val="00546626"/>
    <w:rsid w:val="005469BE"/>
    <w:rsid w:val="00547566"/>
    <w:rsid w:val="00551823"/>
    <w:rsid w:val="00551F50"/>
    <w:rsid w:val="00552283"/>
    <w:rsid w:val="0055541D"/>
    <w:rsid w:val="00555F29"/>
    <w:rsid w:val="005603E0"/>
    <w:rsid w:val="005603F4"/>
    <w:rsid w:val="00560966"/>
    <w:rsid w:val="00560AE0"/>
    <w:rsid w:val="0056194C"/>
    <w:rsid w:val="00563443"/>
    <w:rsid w:val="0056385F"/>
    <w:rsid w:val="005647F2"/>
    <w:rsid w:val="00564AB4"/>
    <w:rsid w:val="00565F60"/>
    <w:rsid w:val="00566297"/>
    <w:rsid w:val="0056711B"/>
    <w:rsid w:val="005701FF"/>
    <w:rsid w:val="00570E90"/>
    <w:rsid w:val="005718D6"/>
    <w:rsid w:val="00572E9D"/>
    <w:rsid w:val="00573695"/>
    <w:rsid w:val="00574139"/>
    <w:rsid w:val="00574CC6"/>
    <w:rsid w:val="005760DA"/>
    <w:rsid w:val="00576513"/>
    <w:rsid w:val="005765E2"/>
    <w:rsid w:val="0057683C"/>
    <w:rsid w:val="00576E47"/>
    <w:rsid w:val="00577205"/>
    <w:rsid w:val="005774F6"/>
    <w:rsid w:val="00577688"/>
    <w:rsid w:val="0058085A"/>
    <w:rsid w:val="00580E98"/>
    <w:rsid w:val="00581C60"/>
    <w:rsid w:val="0058479B"/>
    <w:rsid w:val="005847CD"/>
    <w:rsid w:val="005850A1"/>
    <w:rsid w:val="00585370"/>
    <w:rsid w:val="0058574F"/>
    <w:rsid w:val="00585976"/>
    <w:rsid w:val="00586DEE"/>
    <w:rsid w:val="00587706"/>
    <w:rsid w:val="00587A36"/>
    <w:rsid w:val="00587E8C"/>
    <w:rsid w:val="00590E42"/>
    <w:rsid w:val="005919F1"/>
    <w:rsid w:val="0059201B"/>
    <w:rsid w:val="00592991"/>
    <w:rsid w:val="0059310B"/>
    <w:rsid w:val="005937F2"/>
    <w:rsid w:val="0059393F"/>
    <w:rsid w:val="00594020"/>
    <w:rsid w:val="00594904"/>
    <w:rsid w:val="00594920"/>
    <w:rsid w:val="00595E98"/>
    <w:rsid w:val="00596294"/>
    <w:rsid w:val="00597900"/>
    <w:rsid w:val="005A01C0"/>
    <w:rsid w:val="005A0713"/>
    <w:rsid w:val="005A1905"/>
    <w:rsid w:val="005A2026"/>
    <w:rsid w:val="005A2885"/>
    <w:rsid w:val="005A337F"/>
    <w:rsid w:val="005A41A4"/>
    <w:rsid w:val="005A41D3"/>
    <w:rsid w:val="005A46F4"/>
    <w:rsid w:val="005A4FB1"/>
    <w:rsid w:val="005A5B40"/>
    <w:rsid w:val="005A5E7D"/>
    <w:rsid w:val="005A7297"/>
    <w:rsid w:val="005B0070"/>
    <w:rsid w:val="005B00D0"/>
    <w:rsid w:val="005B085A"/>
    <w:rsid w:val="005B1766"/>
    <w:rsid w:val="005B2826"/>
    <w:rsid w:val="005B417C"/>
    <w:rsid w:val="005B4757"/>
    <w:rsid w:val="005B4C38"/>
    <w:rsid w:val="005B523A"/>
    <w:rsid w:val="005B53F4"/>
    <w:rsid w:val="005B5579"/>
    <w:rsid w:val="005B5753"/>
    <w:rsid w:val="005B692B"/>
    <w:rsid w:val="005B755C"/>
    <w:rsid w:val="005C03C5"/>
    <w:rsid w:val="005C073D"/>
    <w:rsid w:val="005C10E3"/>
    <w:rsid w:val="005C12F5"/>
    <w:rsid w:val="005C1582"/>
    <w:rsid w:val="005C2EB2"/>
    <w:rsid w:val="005C37B9"/>
    <w:rsid w:val="005C4086"/>
    <w:rsid w:val="005C4255"/>
    <w:rsid w:val="005C43B1"/>
    <w:rsid w:val="005C50E3"/>
    <w:rsid w:val="005C5265"/>
    <w:rsid w:val="005C5918"/>
    <w:rsid w:val="005C5B55"/>
    <w:rsid w:val="005C631C"/>
    <w:rsid w:val="005C6CF2"/>
    <w:rsid w:val="005C6DA7"/>
    <w:rsid w:val="005C732B"/>
    <w:rsid w:val="005C7476"/>
    <w:rsid w:val="005D0698"/>
    <w:rsid w:val="005D08D4"/>
    <w:rsid w:val="005D130C"/>
    <w:rsid w:val="005D1475"/>
    <w:rsid w:val="005D1E53"/>
    <w:rsid w:val="005D2A10"/>
    <w:rsid w:val="005D2F6E"/>
    <w:rsid w:val="005D3171"/>
    <w:rsid w:val="005D4712"/>
    <w:rsid w:val="005D4C4D"/>
    <w:rsid w:val="005D4E64"/>
    <w:rsid w:val="005D5618"/>
    <w:rsid w:val="005D724D"/>
    <w:rsid w:val="005D7666"/>
    <w:rsid w:val="005D7692"/>
    <w:rsid w:val="005D7ACB"/>
    <w:rsid w:val="005E0895"/>
    <w:rsid w:val="005E0945"/>
    <w:rsid w:val="005E0F67"/>
    <w:rsid w:val="005E104D"/>
    <w:rsid w:val="005E1E24"/>
    <w:rsid w:val="005E2428"/>
    <w:rsid w:val="005E333B"/>
    <w:rsid w:val="005E393E"/>
    <w:rsid w:val="005E5F42"/>
    <w:rsid w:val="005E72F4"/>
    <w:rsid w:val="005E7466"/>
    <w:rsid w:val="005E77A0"/>
    <w:rsid w:val="005F02B2"/>
    <w:rsid w:val="005F1590"/>
    <w:rsid w:val="005F28A5"/>
    <w:rsid w:val="005F2CDE"/>
    <w:rsid w:val="005F30D8"/>
    <w:rsid w:val="005F350E"/>
    <w:rsid w:val="005F36DE"/>
    <w:rsid w:val="005F62EB"/>
    <w:rsid w:val="0060048D"/>
    <w:rsid w:val="0060078E"/>
    <w:rsid w:val="00600D2C"/>
    <w:rsid w:val="00601755"/>
    <w:rsid w:val="00601DEA"/>
    <w:rsid w:val="006024F1"/>
    <w:rsid w:val="00602F67"/>
    <w:rsid w:val="00603085"/>
    <w:rsid w:val="00604973"/>
    <w:rsid w:val="006055F5"/>
    <w:rsid w:val="0060592C"/>
    <w:rsid w:val="00606323"/>
    <w:rsid w:val="00606668"/>
    <w:rsid w:val="00606C84"/>
    <w:rsid w:val="00606F5B"/>
    <w:rsid w:val="006072D1"/>
    <w:rsid w:val="00610D5E"/>
    <w:rsid w:val="00611C6C"/>
    <w:rsid w:val="00611C8B"/>
    <w:rsid w:val="00612DFB"/>
    <w:rsid w:val="00612E3D"/>
    <w:rsid w:val="006130F7"/>
    <w:rsid w:val="0061312D"/>
    <w:rsid w:val="006136A9"/>
    <w:rsid w:val="0061690B"/>
    <w:rsid w:val="00616A55"/>
    <w:rsid w:val="0061792F"/>
    <w:rsid w:val="00617F09"/>
    <w:rsid w:val="0062089C"/>
    <w:rsid w:val="006209A1"/>
    <w:rsid w:val="0062184F"/>
    <w:rsid w:val="00623121"/>
    <w:rsid w:val="00623EA3"/>
    <w:rsid w:val="00624C29"/>
    <w:rsid w:val="00625514"/>
    <w:rsid w:val="0062559E"/>
    <w:rsid w:val="00625EBB"/>
    <w:rsid w:val="00626DE7"/>
    <w:rsid w:val="00626E7F"/>
    <w:rsid w:val="006279EE"/>
    <w:rsid w:val="00627D82"/>
    <w:rsid w:val="00627DE4"/>
    <w:rsid w:val="00627F30"/>
    <w:rsid w:val="00631166"/>
    <w:rsid w:val="006317F1"/>
    <w:rsid w:val="006318E3"/>
    <w:rsid w:val="00631DD3"/>
    <w:rsid w:val="0063208F"/>
    <w:rsid w:val="006321BE"/>
    <w:rsid w:val="00634DE2"/>
    <w:rsid w:val="00635157"/>
    <w:rsid w:val="00635300"/>
    <w:rsid w:val="0063536F"/>
    <w:rsid w:val="0063606C"/>
    <w:rsid w:val="00636DB9"/>
    <w:rsid w:val="006378AB"/>
    <w:rsid w:val="006405EE"/>
    <w:rsid w:val="006428AD"/>
    <w:rsid w:val="006443A3"/>
    <w:rsid w:val="00644875"/>
    <w:rsid w:val="00644E1E"/>
    <w:rsid w:val="00644FD6"/>
    <w:rsid w:val="00645A2C"/>
    <w:rsid w:val="00645FF8"/>
    <w:rsid w:val="00647B80"/>
    <w:rsid w:val="006501FB"/>
    <w:rsid w:val="006505BB"/>
    <w:rsid w:val="00652686"/>
    <w:rsid w:val="0065395D"/>
    <w:rsid w:val="006549F5"/>
    <w:rsid w:val="006558AC"/>
    <w:rsid w:val="00657FA5"/>
    <w:rsid w:val="00660236"/>
    <w:rsid w:val="00660243"/>
    <w:rsid w:val="00662DD1"/>
    <w:rsid w:val="006640ED"/>
    <w:rsid w:val="00664640"/>
    <w:rsid w:val="00664EAE"/>
    <w:rsid w:val="00665727"/>
    <w:rsid w:val="00665B42"/>
    <w:rsid w:val="00665E51"/>
    <w:rsid w:val="00665EC6"/>
    <w:rsid w:val="006676F7"/>
    <w:rsid w:val="006710F0"/>
    <w:rsid w:val="00672AE9"/>
    <w:rsid w:val="00672D0C"/>
    <w:rsid w:val="00673191"/>
    <w:rsid w:val="006752BE"/>
    <w:rsid w:val="0067554F"/>
    <w:rsid w:val="006757E0"/>
    <w:rsid w:val="00675ECC"/>
    <w:rsid w:val="006762A1"/>
    <w:rsid w:val="00676772"/>
    <w:rsid w:val="00676EEF"/>
    <w:rsid w:val="00677C5A"/>
    <w:rsid w:val="006806D0"/>
    <w:rsid w:val="00681F15"/>
    <w:rsid w:val="006824AD"/>
    <w:rsid w:val="00683409"/>
    <w:rsid w:val="00686763"/>
    <w:rsid w:val="00686A57"/>
    <w:rsid w:val="0068717B"/>
    <w:rsid w:val="00690274"/>
    <w:rsid w:val="00690A68"/>
    <w:rsid w:val="00690FBF"/>
    <w:rsid w:val="006911F7"/>
    <w:rsid w:val="00692670"/>
    <w:rsid w:val="006959D9"/>
    <w:rsid w:val="00695AB5"/>
    <w:rsid w:val="00695C2A"/>
    <w:rsid w:val="006964AB"/>
    <w:rsid w:val="006967A1"/>
    <w:rsid w:val="00697BCF"/>
    <w:rsid w:val="006A008E"/>
    <w:rsid w:val="006A0123"/>
    <w:rsid w:val="006A0911"/>
    <w:rsid w:val="006A0D04"/>
    <w:rsid w:val="006A173A"/>
    <w:rsid w:val="006A235B"/>
    <w:rsid w:val="006A28C4"/>
    <w:rsid w:val="006A3767"/>
    <w:rsid w:val="006A3DBA"/>
    <w:rsid w:val="006A3DC0"/>
    <w:rsid w:val="006A42D5"/>
    <w:rsid w:val="006A463D"/>
    <w:rsid w:val="006A4F15"/>
    <w:rsid w:val="006A519E"/>
    <w:rsid w:val="006A60B8"/>
    <w:rsid w:val="006A6270"/>
    <w:rsid w:val="006A6385"/>
    <w:rsid w:val="006A6588"/>
    <w:rsid w:val="006A6C65"/>
    <w:rsid w:val="006A7373"/>
    <w:rsid w:val="006A7E6A"/>
    <w:rsid w:val="006B06CE"/>
    <w:rsid w:val="006B0A3F"/>
    <w:rsid w:val="006B1A1A"/>
    <w:rsid w:val="006B1F6E"/>
    <w:rsid w:val="006B1FD6"/>
    <w:rsid w:val="006B34E9"/>
    <w:rsid w:val="006B3883"/>
    <w:rsid w:val="006B40FB"/>
    <w:rsid w:val="006B4466"/>
    <w:rsid w:val="006B5ADB"/>
    <w:rsid w:val="006B5BA5"/>
    <w:rsid w:val="006B6C07"/>
    <w:rsid w:val="006B7B92"/>
    <w:rsid w:val="006C1BDE"/>
    <w:rsid w:val="006C4DDC"/>
    <w:rsid w:val="006C7A60"/>
    <w:rsid w:val="006C7CC6"/>
    <w:rsid w:val="006D0EB0"/>
    <w:rsid w:val="006D0F32"/>
    <w:rsid w:val="006D1489"/>
    <w:rsid w:val="006D1A68"/>
    <w:rsid w:val="006D240E"/>
    <w:rsid w:val="006D270D"/>
    <w:rsid w:val="006D45E4"/>
    <w:rsid w:val="006D46BC"/>
    <w:rsid w:val="006D4BE3"/>
    <w:rsid w:val="006D5CBF"/>
    <w:rsid w:val="006D5CF6"/>
    <w:rsid w:val="006D6DA8"/>
    <w:rsid w:val="006D726D"/>
    <w:rsid w:val="006D737D"/>
    <w:rsid w:val="006E0FC0"/>
    <w:rsid w:val="006E119D"/>
    <w:rsid w:val="006E1406"/>
    <w:rsid w:val="006E1ABD"/>
    <w:rsid w:val="006E1B8E"/>
    <w:rsid w:val="006E40EF"/>
    <w:rsid w:val="006E4468"/>
    <w:rsid w:val="006E4A95"/>
    <w:rsid w:val="006E523D"/>
    <w:rsid w:val="006E5E3D"/>
    <w:rsid w:val="006E6162"/>
    <w:rsid w:val="006E6C24"/>
    <w:rsid w:val="006F038D"/>
    <w:rsid w:val="006F0AF9"/>
    <w:rsid w:val="006F13A4"/>
    <w:rsid w:val="006F13B9"/>
    <w:rsid w:val="006F1808"/>
    <w:rsid w:val="006F18EE"/>
    <w:rsid w:val="006F1A9D"/>
    <w:rsid w:val="006F1F62"/>
    <w:rsid w:val="006F2151"/>
    <w:rsid w:val="006F2848"/>
    <w:rsid w:val="006F3114"/>
    <w:rsid w:val="006F4766"/>
    <w:rsid w:val="006F4E2A"/>
    <w:rsid w:val="006F53E7"/>
    <w:rsid w:val="006F57A7"/>
    <w:rsid w:val="006F655A"/>
    <w:rsid w:val="006F7499"/>
    <w:rsid w:val="006F7709"/>
    <w:rsid w:val="00700046"/>
    <w:rsid w:val="00701719"/>
    <w:rsid w:val="00703DE9"/>
    <w:rsid w:val="00703EAF"/>
    <w:rsid w:val="0070481D"/>
    <w:rsid w:val="00704FBD"/>
    <w:rsid w:val="00705959"/>
    <w:rsid w:val="00705E1A"/>
    <w:rsid w:val="00706A48"/>
    <w:rsid w:val="00711118"/>
    <w:rsid w:val="007115DA"/>
    <w:rsid w:val="0071223B"/>
    <w:rsid w:val="00712B04"/>
    <w:rsid w:val="0071312A"/>
    <w:rsid w:val="007145EC"/>
    <w:rsid w:val="00714806"/>
    <w:rsid w:val="0071546F"/>
    <w:rsid w:val="0071668A"/>
    <w:rsid w:val="0071737C"/>
    <w:rsid w:val="00717386"/>
    <w:rsid w:val="0071740D"/>
    <w:rsid w:val="00717E94"/>
    <w:rsid w:val="007215BE"/>
    <w:rsid w:val="007216F9"/>
    <w:rsid w:val="007224AE"/>
    <w:rsid w:val="00722ED6"/>
    <w:rsid w:val="0072350E"/>
    <w:rsid w:val="00723539"/>
    <w:rsid w:val="00723DDE"/>
    <w:rsid w:val="0072549A"/>
    <w:rsid w:val="00725728"/>
    <w:rsid w:val="00726963"/>
    <w:rsid w:val="007317D9"/>
    <w:rsid w:val="00731A2F"/>
    <w:rsid w:val="00731EE4"/>
    <w:rsid w:val="00732832"/>
    <w:rsid w:val="00733C3A"/>
    <w:rsid w:val="00733EEF"/>
    <w:rsid w:val="00734265"/>
    <w:rsid w:val="0073436B"/>
    <w:rsid w:val="00734A17"/>
    <w:rsid w:val="00735508"/>
    <w:rsid w:val="007373F5"/>
    <w:rsid w:val="0073776C"/>
    <w:rsid w:val="00737884"/>
    <w:rsid w:val="0074095B"/>
    <w:rsid w:val="00741F1B"/>
    <w:rsid w:val="00742382"/>
    <w:rsid w:val="0074249F"/>
    <w:rsid w:val="007428B6"/>
    <w:rsid w:val="00746FA2"/>
    <w:rsid w:val="00747209"/>
    <w:rsid w:val="00747C65"/>
    <w:rsid w:val="00750C98"/>
    <w:rsid w:val="00750E39"/>
    <w:rsid w:val="00750F60"/>
    <w:rsid w:val="007510F9"/>
    <w:rsid w:val="00751442"/>
    <w:rsid w:val="0075157C"/>
    <w:rsid w:val="007532F2"/>
    <w:rsid w:val="007534E8"/>
    <w:rsid w:val="00753A77"/>
    <w:rsid w:val="007544BF"/>
    <w:rsid w:val="007545DC"/>
    <w:rsid w:val="007563EB"/>
    <w:rsid w:val="00756466"/>
    <w:rsid w:val="007570D5"/>
    <w:rsid w:val="00760609"/>
    <w:rsid w:val="00761B5C"/>
    <w:rsid w:val="0076319C"/>
    <w:rsid w:val="007643D8"/>
    <w:rsid w:val="00766908"/>
    <w:rsid w:val="00767269"/>
    <w:rsid w:val="00767978"/>
    <w:rsid w:val="007679C9"/>
    <w:rsid w:val="00767C3A"/>
    <w:rsid w:val="00770391"/>
    <w:rsid w:val="0077086A"/>
    <w:rsid w:val="0077159E"/>
    <w:rsid w:val="00772694"/>
    <w:rsid w:val="00772E57"/>
    <w:rsid w:val="00773B20"/>
    <w:rsid w:val="00774313"/>
    <w:rsid w:val="00774FF6"/>
    <w:rsid w:val="00776BDC"/>
    <w:rsid w:val="007770C3"/>
    <w:rsid w:val="00777852"/>
    <w:rsid w:val="00780AFE"/>
    <w:rsid w:val="00782999"/>
    <w:rsid w:val="007837FD"/>
    <w:rsid w:val="00783B63"/>
    <w:rsid w:val="007841AC"/>
    <w:rsid w:val="0078463C"/>
    <w:rsid w:val="00784A30"/>
    <w:rsid w:val="007851D3"/>
    <w:rsid w:val="007860E3"/>
    <w:rsid w:val="00786D31"/>
    <w:rsid w:val="007879E1"/>
    <w:rsid w:val="00787A23"/>
    <w:rsid w:val="00790AD6"/>
    <w:rsid w:val="00790DCE"/>
    <w:rsid w:val="007913D7"/>
    <w:rsid w:val="007914F1"/>
    <w:rsid w:val="007917CD"/>
    <w:rsid w:val="00791CB7"/>
    <w:rsid w:val="00791D47"/>
    <w:rsid w:val="007920AB"/>
    <w:rsid w:val="0079219A"/>
    <w:rsid w:val="00793369"/>
    <w:rsid w:val="0079626F"/>
    <w:rsid w:val="00796382"/>
    <w:rsid w:val="0079765F"/>
    <w:rsid w:val="0079770C"/>
    <w:rsid w:val="007A1399"/>
    <w:rsid w:val="007A31B0"/>
    <w:rsid w:val="007A3240"/>
    <w:rsid w:val="007A35CA"/>
    <w:rsid w:val="007A361E"/>
    <w:rsid w:val="007A3A89"/>
    <w:rsid w:val="007A4730"/>
    <w:rsid w:val="007A4D30"/>
    <w:rsid w:val="007A51E1"/>
    <w:rsid w:val="007A60E7"/>
    <w:rsid w:val="007A62BD"/>
    <w:rsid w:val="007A6402"/>
    <w:rsid w:val="007A65EB"/>
    <w:rsid w:val="007A71DF"/>
    <w:rsid w:val="007B12A4"/>
    <w:rsid w:val="007B3EDE"/>
    <w:rsid w:val="007B460A"/>
    <w:rsid w:val="007B47ED"/>
    <w:rsid w:val="007B5AAF"/>
    <w:rsid w:val="007B6236"/>
    <w:rsid w:val="007B7181"/>
    <w:rsid w:val="007C002A"/>
    <w:rsid w:val="007C077B"/>
    <w:rsid w:val="007C2277"/>
    <w:rsid w:val="007C4004"/>
    <w:rsid w:val="007C4758"/>
    <w:rsid w:val="007C563E"/>
    <w:rsid w:val="007C5650"/>
    <w:rsid w:val="007C567F"/>
    <w:rsid w:val="007C58AC"/>
    <w:rsid w:val="007C6338"/>
    <w:rsid w:val="007C6B71"/>
    <w:rsid w:val="007D04CE"/>
    <w:rsid w:val="007D1755"/>
    <w:rsid w:val="007D2982"/>
    <w:rsid w:val="007D3A89"/>
    <w:rsid w:val="007D3D7E"/>
    <w:rsid w:val="007D447D"/>
    <w:rsid w:val="007D449A"/>
    <w:rsid w:val="007D4573"/>
    <w:rsid w:val="007D5BF9"/>
    <w:rsid w:val="007D5CBF"/>
    <w:rsid w:val="007D62BC"/>
    <w:rsid w:val="007D6EBA"/>
    <w:rsid w:val="007E16AF"/>
    <w:rsid w:val="007E181E"/>
    <w:rsid w:val="007E2786"/>
    <w:rsid w:val="007E29CD"/>
    <w:rsid w:val="007E2D9A"/>
    <w:rsid w:val="007E344E"/>
    <w:rsid w:val="007E35BA"/>
    <w:rsid w:val="007E43F4"/>
    <w:rsid w:val="007E6186"/>
    <w:rsid w:val="007E6374"/>
    <w:rsid w:val="007E7007"/>
    <w:rsid w:val="007E71FF"/>
    <w:rsid w:val="007E7278"/>
    <w:rsid w:val="007F10C4"/>
    <w:rsid w:val="007F1120"/>
    <w:rsid w:val="007F2170"/>
    <w:rsid w:val="007F3308"/>
    <w:rsid w:val="007F3EDC"/>
    <w:rsid w:val="007F5577"/>
    <w:rsid w:val="007F5839"/>
    <w:rsid w:val="007F605E"/>
    <w:rsid w:val="007F67C4"/>
    <w:rsid w:val="007F69CC"/>
    <w:rsid w:val="007F6EAD"/>
    <w:rsid w:val="007F7447"/>
    <w:rsid w:val="0080062F"/>
    <w:rsid w:val="00801381"/>
    <w:rsid w:val="0080184D"/>
    <w:rsid w:val="00801890"/>
    <w:rsid w:val="008018EA"/>
    <w:rsid w:val="00802D76"/>
    <w:rsid w:val="008035BF"/>
    <w:rsid w:val="00803FF5"/>
    <w:rsid w:val="0080503F"/>
    <w:rsid w:val="008115A9"/>
    <w:rsid w:val="008118ED"/>
    <w:rsid w:val="00811A0D"/>
    <w:rsid w:val="00812C6A"/>
    <w:rsid w:val="00813C15"/>
    <w:rsid w:val="008148F3"/>
    <w:rsid w:val="0081499C"/>
    <w:rsid w:val="008151C3"/>
    <w:rsid w:val="00815DF9"/>
    <w:rsid w:val="008164AE"/>
    <w:rsid w:val="00817123"/>
    <w:rsid w:val="00817910"/>
    <w:rsid w:val="0082026A"/>
    <w:rsid w:val="00820E4A"/>
    <w:rsid w:val="008239B0"/>
    <w:rsid w:val="00825DD5"/>
    <w:rsid w:val="00826C42"/>
    <w:rsid w:val="00826DD4"/>
    <w:rsid w:val="008279FB"/>
    <w:rsid w:val="008309EC"/>
    <w:rsid w:val="008310B8"/>
    <w:rsid w:val="008318B9"/>
    <w:rsid w:val="008323DD"/>
    <w:rsid w:val="00832823"/>
    <w:rsid w:val="00832AE6"/>
    <w:rsid w:val="00833033"/>
    <w:rsid w:val="00833336"/>
    <w:rsid w:val="00835BB4"/>
    <w:rsid w:val="00836128"/>
    <w:rsid w:val="00837834"/>
    <w:rsid w:val="008379EE"/>
    <w:rsid w:val="008401F5"/>
    <w:rsid w:val="008407D1"/>
    <w:rsid w:val="00841412"/>
    <w:rsid w:val="008420A0"/>
    <w:rsid w:val="008423C4"/>
    <w:rsid w:val="008423FB"/>
    <w:rsid w:val="00843952"/>
    <w:rsid w:val="008439E1"/>
    <w:rsid w:val="00844397"/>
    <w:rsid w:val="00844AE3"/>
    <w:rsid w:val="00845430"/>
    <w:rsid w:val="00845B5E"/>
    <w:rsid w:val="00845E90"/>
    <w:rsid w:val="00850073"/>
    <w:rsid w:val="00850C7B"/>
    <w:rsid w:val="00850F58"/>
    <w:rsid w:val="008510AE"/>
    <w:rsid w:val="00851341"/>
    <w:rsid w:val="00851FD8"/>
    <w:rsid w:val="00852676"/>
    <w:rsid w:val="008533EF"/>
    <w:rsid w:val="00853D76"/>
    <w:rsid w:val="008543AB"/>
    <w:rsid w:val="0085583B"/>
    <w:rsid w:val="00855D5B"/>
    <w:rsid w:val="00855E2C"/>
    <w:rsid w:val="008564CB"/>
    <w:rsid w:val="00856749"/>
    <w:rsid w:val="00856A1E"/>
    <w:rsid w:val="00856BD9"/>
    <w:rsid w:val="00857397"/>
    <w:rsid w:val="00860A23"/>
    <w:rsid w:val="00861892"/>
    <w:rsid w:val="00861A49"/>
    <w:rsid w:val="00863D2C"/>
    <w:rsid w:val="00863DB3"/>
    <w:rsid w:val="008641B8"/>
    <w:rsid w:val="008646C1"/>
    <w:rsid w:val="008650C2"/>
    <w:rsid w:val="00865785"/>
    <w:rsid w:val="00866411"/>
    <w:rsid w:val="008668E6"/>
    <w:rsid w:val="00867A1F"/>
    <w:rsid w:val="00867EDE"/>
    <w:rsid w:val="008739A3"/>
    <w:rsid w:val="00875771"/>
    <w:rsid w:val="0087610E"/>
    <w:rsid w:val="00877388"/>
    <w:rsid w:val="0087762D"/>
    <w:rsid w:val="00877982"/>
    <w:rsid w:val="00877A09"/>
    <w:rsid w:val="00877D06"/>
    <w:rsid w:val="00880E44"/>
    <w:rsid w:val="00881833"/>
    <w:rsid w:val="00882DAD"/>
    <w:rsid w:val="00883416"/>
    <w:rsid w:val="00883810"/>
    <w:rsid w:val="008843B7"/>
    <w:rsid w:val="008846F5"/>
    <w:rsid w:val="00884A8E"/>
    <w:rsid w:val="00885138"/>
    <w:rsid w:val="008857F0"/>
    <w:rsid w:val="00885ED6"/>
    <w:rsid w:val="00886AB0"/>
    <w:rsid w:val="00887653"/>
    <w:rsid w:val="0088784D"/>
    <w:rsid w:val="00890FE2"/>
    <w:rsid w:val="0089171A"/>
    <w:rsid w:val="0089184F"/>
    <w:rsid w:val="008920D3"/>
    <w:rsid w:val="00893201"/>
    <w:rsid w:val="00893F40"/>
    <w:rsid w:val="0089443F"/>
    <w:rsid w:val="00894767"/>
    <w:rsid w:val="008948D7"/>
    <w:rsid w:val="00895AE0"/>
    <w:rsid w:val="0089698F"/>
    <w:rsid w:val="008973A0"/>
    <w:rsid w:val="00897BDC"/>
    <w:rsid w:val="008A08A5"/>
    <w:rsid w:val="008A0B72"/>
    <w:rsid w:val="008A152D"/>
    <w:rsid w:val="008A16E5"/>
    <w:rsid w:val="008A182A"/>
    <w:rsid w:val="008A2B89"/>
    <w:rsid w:val="008A3FC1"/>
    <w:rsid w:val="008A7875"/>
    <w:rsid w:val="008A7E65"/>
    <w:rsid w:val="008B19C4"/>
    <w:rsid w:val="008B3136"/>
    <w:rsid w:val="008B3297"/>
    <w:rsid w:val="008B3624"/>
    <w:rsid w:val="008B3697"/>
    <w:rsid w:val="008B4249"/>
    <w:rsid w:val="008B49A6"/>
    <w:rsid w:val="008B5ECD"/>
    <w:rsid w:val="008B6B0E"/>
    <w:rsid w:val="008B74E2"/>
    <w:rsid w:val="008C0445"/>
    <w:rsid w:val="008C1D6B"/>
    <w:rsid w:val="008C2527"/>
    <w:rsid w:val="008C346E"/>
    <w:rsid w:val="008C37A2"/>
    <w:rsid w:val="008C3A07"/>
    <w:rsid w:val="008C3CBB"/>
    <w:rsid w:val="008C47E4"/>
    <w:rsid w:val="008C4E7B"/>
    <w:rsid w:val="008C5561"/>
    <w:rsid w:val="008C63E0"/>
    <w:rsid w:val="008C6A52"/>
    <w:rsid w:val="008D16A6"/>
    <w:rsid w:val="008D1C83"/>
    <w:rsid w:val="008D1DA1"/>
    <w:rsid w:val="008D2449"/>
    <w:rsid w:val="008D2C3F"/>
    <w:rsid w:val="008D393A"/>
    <w:rsid w:val="008D3A78"/>
    <w:rsid w:val="008D44DC"/>
    <w:rsid w:val="008D58B2"/>
    <w:rsid w:val="008D59F9"/>
    <w:rsid w:val="008D5AD0"/>
    <w:rsid w:val="008D5E61"/>
    <w:rsid w:val="008D66EE"/>
    <w:rsid w:val="008E17FB"/>
    <w:rsid w:val="008E2911"/>
    <w:rsid w:val="008E2D4A"/>
    <w:rsid w:val="008E3ECF"/>
    <w:rsid w:val="008E4BB6"/>
    <w:rsid w:val="008E4EEA"/>
    <w:rsid w:val="008E5025"/>
    <w:rsid w:val="008E508A"/>
    <w:rsid w:val="008E74D9"/>
    <w:rsid w:val="008F09B2"/>
    <w:rsid w:val="008F1058"/>
    <w:rsid w:val="008F231B"/>
    <w:rsid w:val="008F288A"/>
    <w:rsid w:val="008F2CBB"/>
    <w:rsid w:val="008F3701"/>
    <w:rsid w:val="008F56AC"/>
    <w:rsid w:val="008F62AE"/>
    <w:rsid w:val="008F6AC9"/>
    <w:rsid w:val="008F6CED"/>
    <w:rsid w:val="008F7B55"/>
    <w:rsid w:val="009007A1"/>
    <w:rsid w:val="009007B0"/>
    <w:rsid w:val="00901260"/>
    <w:rsid w:val="00902FA7"/>
    <w:rsid w:val="00903CCC"/>
    <w:rsid w:val="00906CB7"/>
    <w:rsid w:val="00906D76"/>
    <w:rsid w:val="00907646"/>
    <w:rsid w:val="00907FE1"/>
    <w:rsid w:val="0091104F"/>
    <w:rsid w:val="009125B5"/>
    <w:rsid w:val="00912A54"/>
    <w:rsid w:val="00912C87"/>
    <w:rsid w:val="009146A3"/>
    <w:rsid w:val="00914FF3"/>
    <w:rsid w:val="0091565A"/>
    <w:rsid w:val="00915817"/>
    <w:rsid w:val="00915CB2"/>
    <w:rsid w:val="00916B83"/>
    <w:rsid w:val="00916CB5"/>
    <w:rsid w:val="00917AA2"/>
    <w:rsid w:val="00917BEE"/>
    <w:rsid w:val="00917CA7"/>
    <w:rsid w:val="00917DCA"/>
    <w:rsid w:val="00921FC4"/>
    <w:rsid w:val="009223FC"/>
    <w:rsid w:val="00923300"/>
    <w:rsid w:val="00923783"/>
    <w:rsid w:val="00923F0F"/>
    <w:rsid w:val="00924822"/>
    <w:rsid w:val="00925113"/>
    <w:rsid w:val="00925E76"/>
    <w:rsid w:val="009269BF"/>
    <w:rsid w:val="00927A3A"/>
    <w:rsid w:val="00927BE5"/>
    <w:rsid w:val="00931892"/>
    <w:rsid w:val="00931B60"/>
    <w:rsid w:val="00931FFB"/>
    <w:rsid w:val="0093218B"/>
    <w:rsid w:val="00932612"/>
    <w:rsid w:val="00932A0F"/>
    <w:rsid w:val="00932E02"/>
    <w:rsid w:val="00932F33"/>
    <w:rsid w:val="00934D1A"/>
    <w:rsid w:val="009357F0"/>
    <w:rsid w:val="00935C78"/>
    <w:rsid w:val="0093612C"/>
    <w:rsid w:val="009365B6"/>
    <w:rsid w:val="00937C46"/>
    <w:rsid w:val="00937F5C"/>
    <w:rsid w:val="0094046C"/>
    <w:rsid w:val="00940ED6"/>
    <w:rsid w:val="00941211"/>
    <w:rsid w:val="009422AF"/>
    <w:rsid w:val="00943193"/>
    <w:rsid w:val="00947BBC"/>
    <w:rsid w:val="00947D29"/>
    <w:rsid w:val="00947DCB"/>
    <w:rsid w:val="00951333"/>
    <w:rsid w:val="00951632"/>
    <w:rsid w:val="00951DF5"/>
    <w:rsid w:val="0095370E"/>
    <w:rsid w:val="00953804"/>
    <w:rsid w:val="00953E09"/>
    <w:rsid w:val="00954E15"/>
    <w:rsid w:val="0095526B"/>
    <w:rsid w:val="0095531F"/>
    <w:rsid w:val="0095614E"/>
    <w:rsid w:val="0095630D"/>
    <w:rsid w:val="00956AD3"/>
    <w:rsid w:val="00956FA4"/>
    <w:rsid w:val="009572B3"/>
    <w:rsid w:val="00957605"/>
    <w:rsid w:val="009602D2"/>
    <w:rsid w:val="00960599"/>
    <w:rsid w:val="0096066E"/>
    <w:rsid w:val="00960A25"/>
    <w:rsid w:val="00963BA4"/>
    <w:rsid w:val="00963FB8"/>
    <w:rsid w:val="009641DB"/>
    <w:rsid w:val="00964BF7"/>
    <w:rsid w:val="00970D85"/>
    <w:rsid w:val="00972004"/>
    <w:rsid w:val="009724D7"/>
    <w:rsid w:val="00972B2E"/>
    <w:rsid w:val="00973939"/>
    <w:rsid w:val="00973E7F"/>
    <w:rsid w:val="00975111"/>
    <w:rsid w:val="0097560A"/>
    <w:rsid w:val="00975B23"/>
    <w:rsid w:val="00975E47"/>
    <w:rsid w:val="00975F76"/>
    <w:rsid w:val="0097612F"/>
    <w:rsid w:val="00976B2C"/>
    <w:rsid w:val="009771A0"/>
    <w:rsid w:val="009774DF"/>
    <w:rsid w:val="009777BD"/>
    <w:rsid w:val="00977D15"/>
    <w:rsid w:val="00980F0E"/>
    <w:rsid w:val="00981546"/>
    <w:rsid w:val="00981750"/>
    <w:rsid w:val="00981C7C"/>
    <w:rsid w:val="009821AE"/>
    <w:rsid w:val="00982227"/>
    <w:rsid w:val="009825EF"/>
    <w:rsid w:val="0098483D"/>
    <w:rsid w:val="00984B86"/>
    <w:rsid w:val="00984DA0"/>
    <w:rsid w:val="0098534B"/>
    <w:rsid w:val="00985DB7"/>
    <w:rsid w:val="009876CF"/>
    <w:rsid w:val="0099052E"/>
    <w:rsid w:val="009908AF"/>
    <w:rsid w:val="00990B7D"/>
    <w:rsid w:val="00991969"/>
    <w:rsid w:val="00992F6D"/>
    <w:rsid w:val="00993813"/>
    <w:rsid w:val="00993D09"/>
    <w:rsid w:val="00994369"/>
    <w:rsid w:val="0099446B"/>
    <w:rsid w:val="00994F73"/>
    <w:rsid w:val="009961A5"/>
    <w:rsid w:val="0099648A"/>
    <w:rsid w:val="00997791"/>
    <w:rsid w:val="009A10B8"/>
    <w:rsid w:val="009A1C52"/>
    <w:rsid w:val="009A204E"/>
    <w:rsid w:val="009A2612"/>
    <w:rsid w:val="009A2D59"/>
    <w:rsid w:val="009A4E07"/>
    <w:rsid w:val="009A5157"/>
    <w:rsid w:val="009A5913"/>
    <w:rsid w:val="009A6080"/>
    <w:rsid w:val="009A6467"/>
    <w:rsid w:val="009A6694"/>
    <w:rsid w:val="009A6F85"/>
    <w:rsid w:val="009A7FEA"/>
    <w:rsid w:val="009B0BFA"/>
    <w:rsid w:val="009B1489"/>
    <w:rsid w:val="009B1576"/>
    <w:rsid w:val="009B15BE"/>
    <w:rsid w:val="009B283B"/>
    <w:rsid w:val="009B570D"/>
    <w:rsid w:val="009B64DF"/>
    <w:rsid w:val="009B7124"/>
    <w:rsid w:val="009C0795"/>
    <w:rsid w:val="009C08A5"/>
    <w:rsid w:val="009C0B74"/>
    <w:rsid w:val="009C0B88"/>
    <w:rsid w:val="009C0D37"/>
    <w:rsid w:val="009C1AD8"/>
    <w:rsid w:val="009C1DE1"/>
    <w:rsid w:val="009C31AB"/>
    <w:rsid w:val="009C32E7"/>
    <w:rsid w:val="009C4081"/>
    <w:rsid w:val="009C4AC9"/>
    <w:rsid w:val="009C4B7D"/>
    <w:rsid w:val="009C55C4"/>
    <w:rsid w:val="009C576D"/>
    <w:rsid w:val="009C64E0"/>
    <w:rsid w:val="009C65A4"/>
    <w:rsid w:val="009C65BE"/>
    <w:rsid w:val="009C6774"/>
    <w:rsid w:val="009C682C"/>
    <w:rsid w:val="009C757E"/>
    <w:rsid w:val="009C7DA6"/>
    <w:rsid w:val="009D0D43"/>
    <w:rsid w:val="009D1575"/>
    <w:rsid w:val="009D1ABA"/>
    <w:rsid w:val="009D1DBB"/>
    <w:rsid w:val="009D283D"/>
    <w:rsid w:val="009D2D3F"/>
    <w:rsid w:val="009D374E"/>
    <w:rsid w:val="009D42CA"/>
    <w:rsid w:val="009D5560"/>
    <w:rsid w:val="009D6ACE"/>
    <w:rsid w:val="009D6B01"/>
    <w:rsid w:val="009D6C90"/>
    <w:rsid w:val="009D7232"/>
    <w:rsid w:val="009D76E5"/>
    <w:rsid w:val="009D7866"/>
    <w:rsid w:val="009E0243"/>
    <w:rsid w:val="009E152E"/>
    <w:rsid w:val="009E2065"/>
    <w:rsid w:val="009E21FF"/>
    <w:rsid w:val="009E2E5D"/>
    <w:rsid w:val="009E32D4"/>
    <w:rsid w:val="009E3DE4"/>
    <w:rsid w:val="009E46D8"/>
    <w:rsid w:val="009E4F50"/>
    <w:rsid w:val="009E5329"/>
    <w:rsid w:val="009E5A92"/>
    <w:rsid w:val="009E637C"/>
    <w:rsid w:val="009E6784"/>
    <w:rsid w:val="009F04F5"/>
    <w:rsid w:val="009F0EEE"/>
    <w:rsid w:val="009F1023"/>
    <w:rsid w:val="009F1EC3"/>
    <w:rsid w:val="009F3922"/>
    <w:rsid w:val="009F3DA7"/>
    <w:rsid w:val="009F41F8"/>
    <w:rsid w:val="009F5C0A"/>
    <w:rsid w:val="009F63E8"/>
    <w:rsid w:val="009F6F9B"/>
    <w:rsid w:val="009F7621"/>
    <w:rsid w:val="00A00B89"/>
    <w:rsid w:val="00A01729"/>
    <w:rsid w:val="00A03206"/>
    <w:rsid w:val="00A0385D"/>
    <w:rsid w:val="00A0389B"/>
    <w:rsid w:val="00A03F5E"/>
    <w:rsid w:val="00A0486E"/>
    <w:rsid w:val="00A060AD"/>
    <w:rsid w:val="00A06BA0"/>
    <w:rsid w:val="00A06E40"/>
    <w:rsid w:val="00A1049D"/>
    <w:rsid w:val="00A10829"/>
    <w:rsid w:val="00A1168E"/>
    <w:rsid w:val="00A11BCF"/>
    <w:rsid w:val="00A12F00"/>
    <w:rsid w:val="00A13765"/>
    <w:rsid w:val="00A141CC"/>
    <w:rsid w:val="00A14C4D"/>
    <w:rsid w:val="00A15563"/>
    <w:rsid w:val="00A155FE"/>
    <w:rsid w:val="00A15F7D"/>
    <w:rsid w:val="00A1611A"/>
    <w:rsid w:val="00A165E1"/>
    <w:rsid w:val="00A1748D"/>
    <w:rsid w:val="00A1779E"/>
    <w:rsid w:val="00A201F4"/>
    <w:rsid w:val="00A202A9"/>
    <w:rsid w:val="00A20C9F"/>
    <w:rsid w:val="00A210C8"/>
    <w:rsid w:val="00A21427"/>
    <w:rsid w:val="00A214F1"/>
    <w:rsid w:val="00A21D74"/>
    <w:rsid w:val="00A220B1"/>
    <w:rsid w:val="00A2295C"/>
    <w:rsid w:val="00A235BE"/>
    <w:rsid w:val="00A23C80"/>
    <w:rsid w:val="00A24B32"/>
    <w:rsid w:val="00A258EB"/>
    <w:rsid w:val="00A25B4B"/>
    <w:rsid w:val="00A25EEF"/>
    <w:rsid w:val="00A267EA"/>
    <w:rsid w:val="00A300B2"/>
    <w:rsid w:val="00A30D8B"/>
    <w:rsid w:val="00A3185C"/>
    <w:rsid w:val="00A3191C"/>
    <w:rsid w:val="00A3223B"/>
    <w:rsid w:val="00A34442"/>
    <w:rsid w:val="00A346CB"/>
    <w:rsid w:val="00A34A48"/>
    <w:rsid w:val="00A34CD3"/>
    <w:rsid w:val="00A351C9"/>
    <w:rsid w:val="00A36689"/>
    <w:rsid w:val="00A3700A"/>
    <w:rsid w:val="00A37D05"/>
    <w:rsid w:val="00A40660"/>
    <w:rsid w:val="00A4073A"/>
    <w:rsid w:val="00A40BE3"/>
    <w:rsid w:val="00A4139A"/>
    <w:rsid w:val="00A41F70"/>
    <w:rsid w:val="00A42997"/>
    <w:rsid w:val="00A441B4"/>
    <w:rsid w:val="00A45CA9"/>
    <w:rsid w:val="00A4651F"/>
    <w:rsid w:val="00A46B73"/>
    <w:rsid w:val="00A47A87"/>
    <w:rsid w:val="00A517EC"/>
    <w:rsid w:val="00A51952"/>
    <w:rsid w:val="00A52425"/>
    <w:rsid w:val="00A52707"/>
    <w:rsid w:val="00A52991"/>
    <w:rsid w:val="00A52BF7"/>
    <w:rsid w:val="00A52F70"/>
    <w:rsid w:val="00A53538"/>
    <w:rsid w:val="00A55165"/>
    <w:rsid w:val="00A5530B"/>
    <w:rsid w:val="00A560C6"/>
    <w:rsid w:val="00A5649C"/>
    <w:rsid w:val="00A5736E"/>
    <w:rsid w:val="00A57531"/>
    <w:rsid w:val="00A608CE"/>
    <w:rsid w:val="00A60E7B"/>
    <w:rsid w:val="00A61444"/>
    <w:rsid w:val="00A61D01"/>
    <w:rsid w:val="00A62933"/>
    <w:rsid w:val="00A631FD"/>
    <w:rsid w:val="00A6396C"/>
    <w:rsid w:val="00A641DC"/>
    <w:rsid w:val="00A642A4"/>
    <w:rsid w:val="00A64912"/>
    <w:rsid w:val="00A64CC2"/>
    <w:rsid w:val="00A64FA6"/>
    <w:rsid w:val="00A67321"/>
    <w:rsid w:val="00A677C1"/>
    <w:rsid w:val="00A67B92"/>
    <w:rsid w:val="00A67E06"/>
    <w:rsid w:val="00A7066F"/>
    <w:rsid w:val="00A70880"/>
    <w:rsid w:val="00A70C0C"/>
    <w:rsid w:val="00A70CB1"/>
    <w:rsid w:val="00A727CF"/>
    <w:rsid w:val="00A7291D"/>
    <w:rsid w:val="00A7395C"/>
    <w:rsid w:val="00A741FA"/>
    <w:rsid w:val="00A74F2B"/>
    <w:rsid w:val="00A75305"/>
    <w:rsid w:val="00A7629B"/>
    <w:rsid w:val="00A7645C"/>
    <w:rsid w:val="00A7657F"/>
    <w:rsid w:val="00A76B77"/>
    <w:rsid w:val="00A77D34"/>
    <w:rsid w:val="00A817F0"/>
    <w:rsid w:val="00A826E5"/>
    <w:rsid w:val="00A8410B"/>
    <w:rsid w:val="00A84424"/>
    <w:rsid w:val="00A854EA"/>
    <w:rsid w:val="00A86527"/>
    <w:rsid w:val="00A866A9"/>
    <w:rsid w:val="00A86D07"/>
    <w:rsid w:val="00A872BC"/>
    <w:rsid w:val="00A87902"/>
    <w:rsid w:val="00A87E78"/>
    <w:rsid w:val="00A90393"/>
    <w:rsid w:val="00A907CC"/>
    <w:rsid w:val="00A914F7"/>
    <w:rsid w:val="00A915D7"/>
    <w:rsid w:val="00A91D99"/>
    <w:rsid w:val="00A92890"/>
    <w:rsid w:val="00A92C80"/>
    <w:rsid w:val="00A93319"/>
    <w:rsid w:val="00A95AD8"/>
    <w:rsid w:val="00A95D9A"/>
    <w:rsid w:val="00A96420"/>
    <w:rsid w:val="00A97AC6"/>
    <w:rsid w:val="00AA00F1"/>
    <w:rsid w:val="00AA084B"/>
    <w:rsid w:val="00AA12ED"/>
    <w:rsid w:val="00AA1315"/>
    <w:rsid w:val="00AA1A24"/>
    <w:rsid w:val="00AA2708"/>
    <w:rsid w:val="00AA29A6"/>
    <w:rsid w:val="00AA2CAB"/>
    <w:rsid w:val="00AA3E52"/>
    <w:rsid w:val="00AA400E"/>
    <w:rsid w:val="00AA49E6"/>
    <w:rsid w:val="00AA4D41"/>
    <w:rsid w:val="00AA5CDB"/>
    <w:rsid w:val="00AA63DA"/>
    <w:rsid w:val="00AA6D19"/>
    <w:rsid w:val="00AA6E44"/>
    <w:rsid w:val="00AA7070"/>
    <w:rsid w:val="00AB037D"/>
    <w:rsid w:val="00AB0936"/>
    <w:rsid w:val="00AB1425"/>
    <w:rsid w:val="00AB28DF"/>
    <w:rsid w:val="00AB3534"/>
    <w:rsid w:val="00AB3824"/>
    <w:rsid w:val="00AB3F0B"/>
    <w:rsid w:val="00AB4C58"/>
    <w:rsid w:val="00AB5305"/>
    <w:rsid w:val="00AB54CF"/>
    <w:rsid w:val="00AB566A"/>
    <w:rsid w:val="00AB57A6"/>
    <w:rsid w:val="00AB67DD"/>
    <w:rsid w:val="00AB6C05"/>
    <w:rsid w:val="00AB703C"/>
    <w:rsid w:val="00AB7698"/>
    <w:rsid w:val="00AB7736"/>
    <w:rsid w:val="00AC0174"/>
    <w:rsid w:val="00AC1531"/>
    <w:rsid w:val="00AC2C7E"/>
    <w:rsid w:val="00AC2E2A"/>
    <w:rsid w:val="00AC3662"/>
    <w:rsid w:val="00AC3C50"/>
    <w:rsid w:val="00AC40AC"/>
    <w:rsid w:val="00AC4DCB"/>
    <w:rsid w:val="00AC5122"/>
    <w:rsid w:val="00AC5329"/>
    <w:rsid w:val="00AC5521"/>
    <w:rsid w:val="00AC7952"/>
    <w:rsid w:val="00AC7E45"/>
    <w:rsid w:val="00AD021D"/>
    <w:rsid w:val="00AD07D0"/>
    <w:rsid w:val="00AD170E"/>
    <w:rsid w:val="00AD3FE1"/>
    <w:rsid w:val="00AD482F"/>
    <w:rsid w:val="00AD525E"/>
    <w:rsid w:val="00AD553C"/>
    <w:rsid w:val="00AD5711"/>
    <w:rsid w:val="00AD62D5"/>
    <w:rsid w:val="00AD736F"/>
    <w:rsid w:val="00AD7482"/>
    <w:rsid w:val="00AD7F25"/>
    <w:rsid w:val="00AE10EF"/>
    <w:rsid w:val="00AE11C9"/>
    <w:rsid w:val="00AE1637"/>
    <w:rsid w:val="00AE17D3"/>
    <w:rsid w:val="00AE1EF1"/>
    <w:rsid w:val="00AE1F62"/>
    <w:rsid w:val="00AE224A"/>
    <w:rsid w:val="00AE3D8A"/>
    <w:rsid w:val="00AE4DB5"/>
    <w:rsid w:val="00AE5068"/>
    <w:rsid w:val="00AE5906"/>
    <w:rsid w:val="00AE5CD5"/>
    <w:rsid w:val="00AE6873"/>
    <w:rsid w:val="00AE6D61"/>
    <w:rsid w:val="00AE7202"/>
    <w:rsid w:val="00AE78F9"/>
    <w:rsid w:val="00AE7C22"/>
    <w:rsid w:val="00AF00BF"/>
    <w:rsid w:val="00AF1C67"/>
    <w:rsid w:val="00AF1CF2"/>
    <w:rsid w:val="00AF1D5C"/>
    <w:rsid w:val="00AF267F"/>
    <w:rsid w:val="00AF36FD"/>
    <w:rsid w:val="00AF38E8"/>
    <w:rsid w:val="00AF3A61"/>
    <w:rsid w:val="00AF40E6"/>
    <w:rsid w:val="00AF4106"/>
    <w:rsid w:val="00AF4981"/>
    <w:rsid w:val="00AF55B2"/>
    <w:rsid w:val="00AF6742"/>
    <w:rsid w:val="00AF6BF8"/>
    <w:rsid w:val="00AF76E2"/>
    <w:rsid w:val="00AF781A"/>
    <w:rsid w:val="00AF78C6"/>
    <w:rsid w:val="00AF7E45"/>
    <w:rsid w:val="00B006F4"/>
    <w:rsid w:val="00B00746"/>
    <w:rsid w:val="00B00F15"/>
    <w:rsid w:val="00B01756"/>
    <w:rsid w:val="00B0255C"/>
    <w:rsid w:val="00B03AE5"/>
    <w:rsid w:val="00B04937"/>
    <w:rsid w:val="00B05038"/>
    <w:rsid w:val="00B059A5"/>
    <w:rsid w:val="00B06044"/>
    <w:rsid w:val="00B06940"/>
    <w:rsid w:val="00B07273"/>
    <w:rsid w:val="00B1050D"/>
    <w:rsid w:val="00B12ACC"/>
    <w:rsid w:val="00B12E1F"/>
    <w:rsid w:val="00B13A62"/>
    <w:rsid w:val="00B14011"/>
    <w:rsid w:val="00B1402B"/>
    <w:rsid w:val="00B1441E"/>
    <w:rsid w:val="00B1490F"/>
    <w:rsid w:val="00B16D7E"/>
    <w:rsid w:val="00B16EAE"/>
    <w:rsid w:val="00B171F5"/>
    <w:rsid w:val="00B173DC"/>
    <w:rsid w:val="00B20740"/>
    <w:rsid w:val="00B224CF"/>
    <w:rsid w:val="00B229E8"/>
    <w:rsid w:val="00B241B2"/>
    <w:rsid w:val="00B24991"/>
    <w:rsid w:val="00B252A7"/>
    <w:rsid w:val="00B25C81"/>
    <w:rsid w:val="00B26851"/>
    <w:rsid w:val="00B312A6"/>
    <w:rsid w:val="00B3143A"/>
    <w:rsid w:val="00B331A5"/>
    <w:rsid w:val="00B339C0"/>
    <w:rsid w:val="00B344F6"/>
    <w:rsid w:val="00B35372"/>
    <w:rsid w:val="00B36071"/>
    <w:rsid w:val="00B36686"/>
    <w:rsid w:val="00B366B1"/>
    <w:rsid w:val="00B371B8"/>
    <w:rsid w:val="00B41981"/>
    <w:rsid w:val="00B42C43"/>
    <w:rsid w:val="00B42C6F"/>
    <w:rsid w:val="00B4374B"/>
    <w:rsid w:val="00B4510F"/>
    <w:rsid w:val="00B4562F"/>
    <w:rsid w:val="00B467CE"/>
    <w:rsid w:val="00B511A6"/>
    <w:rsid w:val="00B520ED"/>
    <w:rsid w:val="00B52790"/>
    <w:rsid w:val="00B53C46"/>
    <w:rsid w:val="00B5685C"/>
    <w:rsid w:val="00B61DD2"/>
    <w:rsid w:val="00B63333"/>
    <w:rsid w:val="00B635D5"/>
    <w:rsid w:val="00B64123"/>
    <w:rsid w:val="00B64175"/>
    <w:rsid w:val="00B64A4C"/>
    <w:rsid w:val="00B65B09"/>
    <w:rsid w:val="00B6611E"/>
    <w:rsid w:val="00B6643D"/>
    <w:rsid w:val="00B664EC"/>
    <w:rsid w:val="00B66BBC"/>
    <w:rsid w:val="00B676CB"/>
    <w:rsid w:val="00B702A2"/>
    <w:rsid w:val="00B70707"/>
    <w:rsid w:val="00B71563"/>
    <w:rsid w:val="00B73EDF"/>
    <w:rsid w:val="00B742FC"/>
    <w:rsid w:val="00B74727"/>
    <w:rsid w:val="00B766F4"/>
    <w:rsid w:val="00B76E86"/>
    <w:rsid w:val="00B7780C"/>
    <w:rsid w:val="00B779B9"/>
    <w:rsid w:val="00B80651"/>
    <w:rsid w:val="00B8267C"/>
    <w:rsid w:val="00B83CF4"/>
    <w:rsid w:val="00B84B74"/>
    <w:rsid w:val="00B85276"/>
    <w:rsid w:val="00B85AC9"/>
    <w:rsid w:val="00B85F0E"/>
    <w:rsid w:val="00B8699C"/>
    <w:rsid w:val="00B86FF6"/>
    <w:rsid w:val="00B87145"/>
    <w:rsid w:val="00B87F98"/>
    <w:rsid w:val="00B90DD6"/>
    <w:rsid w:val="00B91EFF"/>
    <w:rsid w:val="00B92136"/>
    <w:rsid w:val="00B921C1"/>
    <w:rsid w:val="00B9279E"/>
    <w:rsid w:val="00B93D4F"/>
    <w:rsid w:val="00B93F49"/>
    <w:rsid w:val="00B952DC"/>
    <w:rsid w:val="00B954E7"/>
    <w:rsid w:val="00B957EB"/>
    <w:rsid w:val="00B96B6F"/>
    <w:rsid w:val="00B97131"/>
    <w:rsid w:val="00BA037A"/>
    <w:rsid w:val="00BA04BB"/>
    <w:rsid w:val="00BA0B7C"/>
    <w:rsid w:val="00BA0B81"/>
    <w:rsid w:val="00BA0BDF"/>
    <w:rsid w:val="00BA12AA"/>
    <w:rsid w:val="00BA1AA7"/>
    <w:rsid w:val="00BA2613"/>
    <w:rsid w:val="00BA2906"/>
    <w:rsid w:val="00BA5532"/>
    <w:rsid w:val="00BA6109"/>
    <w:rsid w:val="00BA7EB7"/>
    <w:rsid w:val="00BB02D3"/>
    <w:rsid w:val="00BB039A"/>
    <w:rsid w:val="00BB0F2E"/>
    <w:rsid w:val="00BB11A5"/>
    <w:rsid w:val="00BB1253"/>
    <w:rsid w:val="00BB1805"/>
    <w:rsid w:val="00BB3351"/>
    <w:rsid w:val="00BB3CB5"/>
    <w:rsid w:val="00BB41D2"/>
    <w:rsid w:val="00BB5471"/>
    <w:rsid w:val="00BB5E05"/>
    <w:rsid w:val="00BB6274"/>
    <w:rsid w:val="00BB6913"/>
    <w:rsid w:val="00BB6E96"/>
    <w:rsid w:val="00BC022A"/>
    <w:rsid w:val="00BC0530"/>
    <w:rsid w:val="00BC23DA"/>
    <w:rsid w:val="00BC298D"/>
    <w:rsid w:val="00BC2EFB"/>
    <w:rsid w:val="00BC3495"/>
    <w:rsid w:val="00BC363A"/>
    <w:rsid w:val="00BC3AAD"/>
    <w:rsid w:val="00BC59C2"/>
    <w:rsid w:val="00BC5F7B"/>
    <w:rsid w:val="00BC6C3F"/>
    <w:rsid w:val="00BC7B73"/>
    <w:rsid w:val="00BC7B9F"/>
    <w:rsid w:val="00BD0E4C"/>
    <w:rsid w:val="00BD104A"/>
    <w:rsid w:val="00BD1C8E"/>
    <w:rsid w:val="00BD2882"/>
    <w:rsid w:val="00BD2CCE"/>
    <w:rsid w:val="00BD31AB"/>
    <w:rsid w:val="00BD3747"/>
    <w:rsid w:val="00BD4600"/>
    <w:rsid w:val="00BD47B4"/>
    <w:rsid w:val="00BD4D30"/>
    <w:rsid w:val="00BD4D63"/>
    <w:rsid w:val="00BD6295"/>
    <w:rsid w:val="00BD62BB"/>
    <w:rsid w:val="00BD75EC"/>
    <w:rsid w:val="00BE0BCE"/>
    <w:rsid w:val="00BE3902"/>
    <w:rsid w:val="00BE5533"/>
    <w:rsid w:val="00BE615F"/>
    <w:rsid w:val="00BE63EE"/>
    <w:rsid w:val="00BE6E78"/>
    <w:rsid w:val="00BE721A"/>
    <w:rsid w:val="00BF0102"/>
    <w:rsid w:val="00BF07E9"/>
    <w:rsid w:val="00BF1B4F"/>
    <w:rsid w:val="00BF1CB7"/>
    <w:rsid w:val="00BF315E"/>
    <w:rsid w:val="00BF3287"/>
    <w:rsid w:val="00BF3845"/>
    <w:rsid w:val="00BF43DD"/>
    <w:rsid w:val="00BF58F0"/>
    <w:rsid w:val="00BF5D98"/>
    <w:rsid w:val="00BF742B"/>
    <w:rsid w:val="00BF7470"/>
    <w:rsid w:val="00BF75EC"/>
    <w:rsid w:val="00BF7E1A"/>
    <w:rsid w:val="00C00AA0"/>
    <w:rsid w:val="00C01B2B"/>
    <w:rsid w:val="00C01C4C"/>
    <w:rsid w:val="00C03693"/>
    <w:rsid w:val="00C04E02"/>
    <w:rsid w:val="00C0631D"/>
    <w:rsid w:val="00C06581"/>
    <w:rsid w:val="00C07D05"/>
    <w:rsid w:val="00C104CB"/>
    <w:rsid w:val="00C10556"/>
    <w:rsid w:val="00C10B8A"/>
    <w:rsid w:val="00C111FE"/>
    <w:rsid w:val="00C11608"/>
    <w:rsid w:val="00C120D2"/>
    <w:rsid w:val="00C121CA"/>
    <w:rsid w:val="00C122E2"/>
    <w:rsid w:val="00C12D34"/>
    <w:rsid w:val="00C14210"/>
    <w:rsid w:val="00C14DAF"/>
    <w:rsid w:val="00C14E4C"/>
    <w:rsid w:val="00C15C8B"/>
    <w:rsid w:val="00C163E1"/>
    <w:rsid w:val="00C16AB5"/>
    <w:rsid w:val="00C16F41"/>
    <w:rsid w:val="00C16FA0"/>
    <w:rsid w:val="00C176DF"/>
    <w:rsid w:val="00C17981"/>
    <w:rsid w:val="00C17B17"/>
    <w:rsid w:val="00C20B81"/>
    <w:rsid w:val="00C20BA1"/>
    <w:rsid w:val="00C2184E"/>
    <w:rsid w:val="00C21FC4"/>
    <w:rsid w:val="00C22101"/>
    <w:rsid w:val="00C22561"/>
    <w:rsid w:val="00C22ED4"/>
    <w:rsid w:val="00C231BE"/>
    <w:rsid w:val="00C23E99"/>
    <w:rsid w:val="00C244F5"/>
    <w:rsid w:val="00C250CD"/>
    <w:rsid w:val="00C25C8A"/>
    <w:rsid w:val="00C275B7"/>
    <w:rsid w:val="00C27810"/>
    <w:rsid w:val="00C30114"/>
    <w:rsid w:val="00C30133"/>
    <w:rsid w:val="00C30365"/>
    <w:rsid w:val="00C30531"/>
    <w:rsid w:val="00C311CC"/>
    <w:rsid w:val="00C32004"/>
    <w:rsid w:val="00C329C3"/>
    <w:rsid w:val="00C32EB0"/>
    <w:rsid w:val="00C332DD"/>
    <w:rsid w:val="00C336FF"/>
    <w:rsid w:val="00C33B24"/>
    <w:rsid w:val="00C347DE"/>
    <w:rsid w:val="00C34B6F"/>
    <w:rsid w:val="00C34D58"/>
    <w:rsid w:val="00C34F19"/>
    <w:rsid w:val="00C36019"/>
    <w:rsid w:val="00C40302"/>
    <w:rsid w:val="00C41214"/>
    <w:rsid w:val="00C41223"/>
    <w:rsid w:val="00C4143C"/>
    <w:rsid w:val="00C41440"/>
    <w:rsid w:val="00C4157E"/>
    <w:rsid w:val="00C416A6"/>
    <w:rsid w:val="00C41A63"/>
    <w:rsid w:val="00C427E7"/>
    <w:rsid w:val="00C44178"/>
    <w:rsid w:val="00C447E2"/>
    <w:rsid w:val="00C4496E"/>
    <w:rsid w:val="00C44FBB"/>
    <w:rsid w:val="00C46958"/>
    <w:rsid w:val="00C47012"/>
    <w:rsid w:val="00C47C52"/>
    <w:rsid w:val="00C510EC"/>
    <w:rsid w:val="00C52112"/>
    <w:rsid w:val="00C53A52"/>
    <w:rsid w:val="00C54841"/>
    <w:rsid w:val="00C55314"/>
    <w:rsid w:val="00C55ACB"/>
    <w:rsid w:val="00C56767"/>
    <w:rsid w:val="00C57B46"/>
    <w:rsid w:val="00C601BE"/>
    <w:rsid w:val="00C61851"/>
    <w:rsid w:val="00C61DAF"/>
    <w:rsid w:val="00C62BA5"/>
    <w:rsid w:val="00C63010"/>
    <w:rsid w:val="00C6325F"/>
    <w:rsid w:val="00C6330E"/>
    <w:rsid w:val="00C6354B"/>
    <w:rsid w:val="00C637A5"/>
    <w:rsid w:val="00C6432A"/>
    <w:rsid w:val="00C71AF5"/>
    <w:rsid w:val="00C72E52"/>
    <w:rsid w:val="00C7322F"/>
    <w:rsid w:val="00C73444"/>
    <w:rsid w:val="00C73499"/>
    <w:rsid w:val="00C73585"/>
    <w:rsid w:val="00C74339"/>
    <w:rsid w:val="00C74990"/>
    <w:rsid w:val="00C75C60"/>
    <w:rsid w:val="00C76233"/>
    <w:rsid w:val="00C76365"/>
    <w:rsid w:val="00C7639C"/>
    <w:rsid w:val="00C76C96"/>
    <w:rsid w:val="00C76DEC"/>
    <w:rsid w:val="00C774AC"/>
    <w:rsid w:val="00C805AF"/>
    <w:rsid w:val="00C80A6E"/>
    <w:rsid w:val="00C81492"/>
    <w:rsid w:val="00C81E4F"/>
    <w:rsid w:val="00C81FAD"/>
    <w:rsid w:val="00C82357"/>
    <w:rsid w:val="00C82968"/>
    <w:rsid w:val="00C82DCB"/>
    <w:rsid w:val="00C82DE9"/>
    <w:rsid w:val="00C82DF0"/>
    <w:rsid w:val="00C8375E"/>
    <w:rsid w:val="00C83BD4"/>
    <w:rsid w:val="00C83F3B"/>
    <w:rsid w:val="00C84D2D"/>
    <w:rsid w:val="00C84F57"/>
    <w:rsid w:val="00C85BC3"/>
    <w:rsid w:val="00C866F2"/>
    <w:rsid w:val="00C8773F"/>
    <w:rsid w:val="00C87997"/>
    <w:rsid w:val="00C915F2"/>
    <w:rsid w:val="00C9169A"/>
    <w:rsid w:val="00C9187D"/>
    <w:rsid w:val="00C91932"/>
    <w:rsid w:val="00C925A5"/>
    <w:rsid w:val="00C92812"/>
    <w:rsid w:val="00C92ABF"/>
    <w:rsid w:val="00C9329A"/>
    <w:rsid w:val="00C934C5"/>
    <w:rsid w:val="00C9361F"/>
    <w:rsid w:val="00C941CF"/>
    <w:rsid w:val="00C94963"/>
    <w:rsid w:val="00C94DFD"/>
    <w:rsid w:val="00C94E37"/>
    <w:rsid w:val="00C972A8"/>
    <w:rsid w:val="00C97CEE"/>
    <w:rsid w:val="00CA0F56"/>
    <w:rsid w:val="00CA1987"/>
    <w:rsid w:val="00CA219D"/>
    <w:rsid w:val="00CA2970"/>
    <w:rsid w:val="00CA2F0E"/>
    <w:rsid w:val="00CA37C4"/>
    <w:rsid w:val="00CA38A0"/>
    <w:rsid w:val="00CA5217"/>
    <w:rsid w:val="00CA573A"/>
    <w:rsid w:val="00CA577F"/>
    <w:rsid w:val="00CA664C"/>
    <w:rsid w:val="00CA6C3C"/>
    <w:rsid w:val="00CA6E22"/>
    <w:rsid w:val="00CA7195"/>
    <w:rsid w:val="00CB04E7"/>
    <w:rsid w:val="00CB0527"/>
    <w:rsid w:val="00CB271D"/>
    <w:rsid w:val="00CB2E40"/>
    <w:rsid w:val="00CB36B9"/>
    <w:rsid w:val="00CB3FC2"/>
    <w:rsid w:val="00CB446D"/>
    <w:rsid w:val="00CB4760"/>
    <w:rsid w:val="00CB4B67"/>
    <w:rsid w:val="00CB54C0"/>
    <w:rsid w:val="00CB5AF8"/>
    <w:rsid w:val="00CB6843"/>
    <w:rsid w:val="00CB7058"/>
    <w:rsid w:val="00CB7540"/>
    <w:rsid w:val="00CB7BC7"/>
    <w:rsid w:val="00CB7F24"/>
    <w:rsid w:val="00CC05A7"/>
    <w:rsid w:val="00CC0C3C"/>
    <w:rsid w:val="00CC0FAE"/>
    <w:rsid w:val="00CC17D3"/>
    <w:rsid w:val="00CC298A"/>
    <w:rsid w:val="00CC2E50"/>
    <w:rsid w:val="00CC41DE"/>
    <w:rsid w:val="00CC4704"/>
    <w:rsid w:val="00CC6C18"/>
    <w:rsid w:val="00CC7360"/>
    <w:rsid w:val="00CC7E82"/>
    <w:rsid w:val="00CC7F3F"/>
    <w:rsid w:val="00CD1C7C"/>
    <w:rsid w:val="00CD1D2A"/>
    <w:rsid w:val="00CD3129"/>
    <w:rsid w:val="00CD3159"/>
    <w:rsid w:val="00CD31C4"/>
    <w:rsid w:val="00CD474D"/>
    <w:rsid w:val="00CD604F"/>
    <w:rsid w:val="00CD606E"/>
    <w:rsid w:val="00CD626F"/>
    <w:rsid w:val="00CD6609"/>
    <w:rsid w:val="00CD7726"/>
    <w:rsid w:val="00CE11BC"/>
    <w:rsid w:val="00CE1F9A"/>
    <w:rsid w:val="00CE3867"/>
    <w:rsid w:val="00CE4EDC"/>
    <w:rsid w:val="00CE5C6E"/>
    <w:rsid w:val="00CE657B"/>
    <w:rsid w:val="00CE6F75"/>
    <w:rsid w:val="00CF17E9"/>
    <w:rsid w:val="00CF2396"/>
    <w:rsid w:val="00CF248A"/>
    <w:rsid w:val="00CF2EAB"/>
    <w:rsid w:val="00CF30FA"/>
    <w:rsid w:val="00CF3632"/>
    <w:rsid w:val="00CF4139"/>
    <w:rsid w:val="00CF62E5"/>
    <w:rsid w:val="00CF66BD"/>
    <w:rsid w:val="00CF7139"/>
    <w:rsid w:val="00CF7C57"/>
    <w:rsid w:val="00D00B6B"/>
    <w:rsid w:val="00D00D8E"/>
    <w:rsid w:val="00D01176"/>
    <w:rsid w:val="00D01C18"/>
    <w:rsid w:val="00D0313D"/>
    <w:rsid w:val="00D034F0"/>
    <w:rsid w:val="00D03BD6"/>
    <w:rsid w:val="00D03DCC"/>
    <w:rsid w:val="00D0447B"/>
    <w:rsid w:val="00D056C6"/>
    <w:rsid w:val="00D05ABE"/>
    <w:rsid w:val="00D0751F"/>
    <w:rsid w:val="00D10738"/>
    <w:rsid w:val="00D115B4"/>
    <w:rsid w:val="00D11864"/>
    <w:rsid w:val="00D118FD"/>
    <w:rsid w:val="00D11D67"/>
    <w:rsid w:val="00D12957"/>
    <w:rsid w:val="00D15165"/>
    <w:rsid w:val="00D153DC"/>
    <w:rsid w:val="00D15B0F"/>
    <w:rsid w:val="00D17B15"/>
    <w:rsid w:val="00D2169B"/>
    <w:rsid w:val="00D21735"/>
    <w:rsid w:val="00D22361"/>
    <w:rsid w:val="00D22E0C"/>
    <w:rsid w:val="00D2319E"/>
    <w:rsid w:val="00D2361D"/>
    <w:rsid w:val="00D23859"/>
    <w:rsid w:val="00D23917"/>
    <w:rsid w:val="00D23A06"/>
    <w:rsid w:val="00D23BE3"/>
    <w:rsid w:val="00D2405D"/>
    <w:rsid w:val="00D2409F"/>
    <w:rsid w:val="00D24D64"/>
    <w:rsid w:val="00D25646"/>
    <w:rsid w:val="00D259AE"/>
    <w:rsid w:val="00D26317"/>
    <w:rsid w:val="00D274B8"/>
    <w:rsid w:val="00D30318"/>
    <w:rsid w:val="00D30C24"/>
    <w:rsid w:val="00D319B2"/>
    <w:rsid w:val="00D31C13"/>
    <w:rsid w:val="00D324E3"/>
    <w:rsid w:val="00D32B61"/>
    <w:rsid w:val="00D34B3B"/>
    <w:rsid w:val="00D353A6"/>
    <w:rsid w:val="00D363F5"/>
    <w:rsid w:val="00D36596"/>
    <w:rsid w:val="00D366EE"/>
    <w:rsid w:val="00D37CC5"/>
    <w:rsid w:val="00D40153"/>
    <w:rsid w:val="00D401A2"/>
    <w:rsid w:val="00D4126B"/>
    <w:rsid w:val="00D41530"/>
    <w:rsid w:val="00D42A66"/>
    <w:rsid w:val="00D43881"/>
    <w:rsid w:val="00D448F1"/>
    <w:rsid w:val="00D44ABD"/>
    <w:rsid w:val="00D458EE"/>
    <w:rsid w:val="00D45AF4"/>
    <w:rsid w:val="00D45E43"/>
    <w:rsid w:val="00D45F7E"/>
    <w:rsid w:val="00D46064"/>
    <w:rsid w:val="00D466E4"/>
    <w:rsid w:val="00D467A5"/>
    <w:rsid w:val="00D46B01"/>
    <w:rsid w:val="00D474FD"/>
    <w:rsid w:val="00D47689"/>
    <w:rsid w:val="00D50783"/>
    <w:rsid w:val="00D514A3"/>
    <w:rsid w:val="00D51705"/>
    <w:rsid w:val="00D51FC9"/>
    <w:rsid w:val="00D5251A"/>
    <w:rsid w:val="00D52CBF"/>
    <w:rsid w:val="00D54982"/>
    <w:rsid w:val="00D55008"/>
    <w:rsid w:val="00D56C13"/>
    <w:rsid w:val="00D6056D"/>
    <w:rsid w:val="00D61C41"/>
    <w:rsid w:val="00D63236"/>
    <w:rsid w:val="00D6361E"/>
    <w:rsid w:val="00D639BA"/>
    <w:rsid w:val="00D648C4"/>
    <w:rsid w:val="00D6576B"/>
    <w:rsid w:val="00D659C3"/>
    <w:rsid w:val="00D65DA0"/>
    <w:rsid w:val="00D668FD"/>
    <w:rsid w:val="00D66B21"/>
    <w:rsid w:val="00D66B2A"/>
    <w:rsid w:val="00D67475"/>
    <w:rsid w:val="00D7117B"/>
    <w:rsid w:val="00D71595"/>
    <w:rsid w:val="00D73828"/>
    <w:rsid w:val="00D7462C"/>
    <w:rsid w:val="00D74B96"/>
    <w:rsid w:val="00D74BD5"/>
    <w:rsid w:val="00D74EFE"/>
    <w:rsid w:val="00D759EB"/>
    <w:rsid w:val="00D75A43"/>
    <w:rsid w:val="00D75AED"/>
    <w:rsid w:val="00D7796A"/>
    <w:rsid w:val="00D77BC2"/>
    <w:rsid w:val="00D80F06"/>
    <w:rsid w:val="00D81240"/>
    <w:rsid w:val="00D8140A"/>
    <w:rsid w:val="00D81A85"/>
    <w:rsid w:val="00D82B6B"/>
    <w:rsid w:val="00D8348D"/>
    <w:rsid w:val="00D83591"/>
    <w:rsid w:val="00D842FB"/>
    <w:rsid w:val="00D844A4"/>
    <w:rsid w:val="00D850C5"/>
    <w:rsid w:val="00D853EE"/>
    <w:rsid w:val="00D85512"/>
    <w:rsid w:val="00D872B6"/>
    <w:rsid w:val="00D90FAE"/>
    <w:rsid w:val="00D91FD9"/>
    <w:rsid w:val="00D937E4"/>
    <w:rsid w:val="00D938A9"/>
    <w:rsid w:val="00D938F3"/>
    <w:rsid w:val="00D940D2"/>
    <w:rsid w:val="00D957DC"/>
    <w:rsid w:val="00D95E53"/>
    <w:rsid w:val="00D9794E"/>
    <w:rsid w:val="00D97B03"/>
    <w:rsid w:val="00DA0835"/>
    <w:rsid w:val="00DA1028"/>
    <w:rsid w:val="00DA2A68"/>
    <w:rsid w:val="00DA3E35"/>
    <w:rsid w:val="00DA50DC"/>
    <w:rsid w:val="00DA5D60"/>
    <w:rsid w:val="00DA5E06"/>
    <w:rsid w:val="00DA6824"/>
    <w:rsid w:val="00DA7182"/>
    <w:rsid w:val="00DA7539"/>
    <w:rsid w:val="00DA7E7A"/>
    <w:rsid w:val="00DB0675"/>
    <w:rsid w:val="00DB1210"/>
    <w:rsid w:val="00DB126A"/>
    <w:rsid w:val="00DB2F27"/>
    <w:rsid w:val="00DB3C4B"/>
    <w:rsid w:val="00DB4AD4"/>
    <w:rsid w:val="00DB4EE2"/>
    <w:rsid w:val="00DB567A"/>
    <w:rsid w:val="00DB6230"/>
    <w:rsid w:val="00DB64E1"/>
    <w:rsid w:val="00DB6693"/>
    <w:rsid w:val="00DB6788"/>
    <w:rsid w:val="00DB71AD"/>
    <w:rsid w:val="00DB7A9D"/>
    <w:rsid w:val="00DC01C1"/>
    <w:rsid w:val="00DC1D1F"/>
    <w:rsid w:val="00DC2FDC"/>
    <w:rsid w:val="00DC3234"/>
    <w:rsid w:val="00DC3567"/>
    <w:rsid w:val="00DC4BAE"/>
    <w:rsid w:val="00DC5287"/>
    <w:rsid w:val="00DC5B6A"/>
    <w:rsid w:val="00DC6118"/>
    <w:rsid w:val="00DC674A"/>
    <w:rsid w:val="00DC6EC2"/>
    <w:rsid w:val="00DC7127"/>
    <w:rsid w:val="00DC770D"/>
    <w:rsid w:val="00DD0171"/>
    <w:rsid w:val="00DD0DCB"/>
    <w:rsid w:val="00DD26C1"/>
    <w:rsid w:val="00DD27A1"/>
    <w:rsid w:val="00DD2E77"/>
    <w:rsid w:val="00DD33E9"/>
    <w:rsid w:val="00DD37F9"/>
    <w:rsid w:val="00DD4DCF"/>
    <w:rsid w:val="00DD5E68"/>
    <w:rsid w:val="00DD6779"/>
    <w:rsid w:val="00DE0D7C"/>
    <w:rsid w:val="00DE0E67"/>
    <w:rsid w:val="00DE1005"/>
    <w:rsid w:val="00DE12F0"/>
    <w:rsid w:val="00DE17B7"/>
    <w:rsid w:val="00DE1D9A"/>
    <w:rsid w:val="00DE1E88"/>
    <w:rsid w:val="00DE2734"/>
    <w:rsid w:val="00DE2B90"/>
    <w:rsid w:val="00DE2D55"/>
    <w:rsid w:val="00DE33CD"/>
    <w:rsid w:val="00DE5B07"/>
    <w:rsid w:val="00DE5F29"/>
    <w:rsid w:val="00DE6A73"/>
    <w:rsid w:val="00DF18D3"/>
    <w:rsid w:val="00DF280A"/>
    <w:rsid w:val="00DF30A7"/>
    <w:rsid w:val="00DF3628"/>
    <w:rsid w:val="00DF5DEF"/>
    <w:rsid w:val="00DF6DDB"/>
    <w:rsid w:val="00DF6FAF"/>
    <w:rsid w:val="00DF7E2F"/>
    <w:rsid w:val="00E00462"/>
    <w:rsid w:val="00E00646"/>
    <w:rsid w:val="00E00A27"/>
    <w:rsid w:val="00E01B3A"/>
    <w:rsid w:val="00E02997"/>
    <w:rsid w:val="00E038AD"/>
    <w:rsid w:val="00E03F3B"/>
    <w:rsid w:val="00E0455D"/>
    <w:rsid w:val="00E0482B"/>
    <w:rsid w:val="00E0488B"/>
    <w:rsid w:val="00E04C88"/>
    <w:rsid w:val="00E04F6B"/>
    <w:rsid w:val="00E050D9"/>
    <w:rsid w:val="00E050F1"/>
    <w:rsid w:val="00E062C1"/>
    <w:rsid w:val="00E0729B"/>
    <w:rsid w:val="00E10EA3"/>
    <w:rsid w:val="00E116C2"/>
    <w:rsid w:val="00E11EAD"/>
    <w:rsid w:val="00E1278C"/>
    <w:rsid w:val="00E12899"/>
    <w:rsid w:val="00E12F80"/>
    <w:rsid w:val="00E133F7"/>
    <w:rsid w:val="00E13F7F"/>
    <w:rsid w:val="00E14581"/>
    <w:rsid w:val="00E1465A"/>
    <w:rsid w:val="00E15513"/>
    <w:rsid w:val="00E15CA5"/>
    <w:rsid w:val="00E21475"/>
    <w:rsid w:val="00E21DE9"/>
    <w:rsid w:val="00E23637"/>
    <w:rsid w:val="00E2397D"/>
    <w:rsid w:val="00E23B59"/>
    <w:rsid w:val="00E23B9B"/>
    <w:rsid w:val="00E23E33"/>
    <w:rsid w:val="00E24F9E"/>
    <w:rsid w:val="00E25282"/>
    <w:rsid w:val="00E26C98"/>
    <w:rsid w:val="00E270C3"/>
    <w:rsid w:val="00E277CE"/>
    <w:rsid w:val="00E2785E"/>
    <w:rsid w:val="00E3120A"/>
    <w:rsid w:val="00E314D8"/>
    <w:rsid w:val="00E31D10"/>
    <w:rsid w:val="00E3217F"/>
    <w:rsid w:val="00E32B9E"/>
    <w:rsid w:val="00E33269"/>
    <w:rsid w:val="00E339F5"/>
    <w:rsid w:val="00E33DB3"/>
    <w:rsid w:val="00E347AB"/>
    <w:rsid w:val="00E34A9F"/>
    <w:rsid w:val="00E34E77"/>
    <w:rsid w:val="00E3553D"/>
    <w:rsid w:val="00E36575"/>
    <w:rsid w:val="00E379BD"/>
    <w:rsid w:val="00E37E78"/>
    <w:rsid w:val="00E4099C"/>
    <w:rsid w:val="00E40F92"/>
    <w:rsid w:val="00E41096"/>
    <w:rsid w:val="00E4129A"/>
    <w:rsid w:val="00E42070"/>
    <w:rsid w:val="00E433C9"/>
    <w:rsid w:val="00E44301"/>
    <w:rsid w:val="00E448C5"/>
    <w:rsid w:val="00E4541D"/>
    <w:rsid w:val="00E4675A"/>
    <w:rsid w:val="00E46D1F"/>
    <w:rsid w:val="00E473D5"/>
    <w:rsid w:val="00E50144"/>
    <w:rsid w:val="00E5092D"/>
    <w:rsid w:val="00E50F17"/>
    <w:rsid w:val="00E5205D"/>
    <w:rsid w:val="00E5214F"/>
    <w:rsid w:val="00E521A5"/>
    <w:rsid w:val="00E52C29"/>
    <w:rsid w:val="00E5541B"/>
    <w:rsid w:val="00E561F1"/>
    <w:rsid w:val="00E56260"/>
    <w:rsid w:val="00E57016"/>
    <w:rsid w:val="00E57176"/>
    <w:rsid w:val="00E576F6"/>
    <w:rsid w:val="00E5778E"/>
    <w:rsid w:val="00E57A00"/>
    <w:rsid w:val="00E57D12"/>
    <w:rsid w:val="00E60023"/>
    <w:rsid w:val="00E6022D"/>
    <w:rsid w:val="00E605D6"/>
    <w:rsid w:val="00E61362"/>
    <w:rsid w:val="00E618AB"/>
    <w:rsid w:val="00E61B72"/>
    <w:rsid w:val="00E6254B"/>
    <w:rsid w:val="00E62C4D"/>
    <w:rsid w:val="00E6330E"/>
    <w:rsid w:val="00E63515"/>
    <w:rsid w:val="00E66977"/>
    <w:rsid w:val="00E679BF"/>
    <w:rsid w:val="00E67BD4"/>
    <w:rsid w:val="00E723E5"/>
    <w:rsid w:val="00E73271"/>
    <w:rsid w:val="00E735C0"/>
    <w:rsid w:val="00E736D7"/>
    <w:rsid w:val="00E744B6"/>
    <w:rsid w:val="00E749F8"/>
    <w:rsid w:val="00E75039"/>
    <w:rsid w:val="00E75722"/>
    <w:rsid w:val="00E7640D"/>
    <w:rsid w:val="00E76747"/>
    <w:rsid w:val="00E77050"/>
    <w:rsid w:val="00E77690"/>
    <w:rsid w:val="00E77ED5"/>
    <w:rsid w:val="00E81B0B"/>
    <w:rsid w:val="00E81D9E"/>
    <w:rsid w:val="00E849A5"/>
    <w:rsid w:val="00E84CC6"/>
    <w:rsid w:val="00E85291"/>
    <w:rsid w:val="00E8561E"/>
    <w:rsid w:val="00E87055"/>
    <w:rsid w:val="00E9035E"/>
    <w:rsid w:val="00E9061B"/>
    <w:rsid w:val="00E91096"/>
    <w:rsid w:val="00E91BF8"/>
    <w:rsid w:val="00E91D06"/>
    <w:rsid w:val="00E925F8"/>
    <w:rsid w:val="00E929AB"/>
    <w:rsid w:val="00E93843"/>
    <w:rsid w:val="00E94826"/>
    <w:rsid w:val="00E95142"/>
    <w:rsid w:val="00E9563D"/>
    <w:rsid w:val="00E961FA"/>
    <w:rsid w:val="00EA292F"/>
    <w:rsid w:val="00EA29F9"/>
    <w:rsid w:val="00EA3451"/>
    <w:rsid w:val="00EA477E"/>
    <w:rsid w:val="00EA50A9"/>
    <w:rsid w:val="00EA693B"/>
    <w:rsid w:val="00EA6E4B"/>
    <w:rsid w:val="00EA7EA1"/>
    <w:rsid w:val="00EB047E"/>
    <w:rsid w:val="00EB07F2"/>
    <w:rsid w:val="00EB1BDE"/>
    <w:rsid w:val="00EB1DB5"/>
    <w:rsid w:val="00EB1E39"/>
    <w:rsid w:val="00EB213F"/>
    <w:rsid w:val="00EB23A1"/>
    <w:rsid w:val="00EB269A"/>
    <w:rsid w:val="00EB35B6"/>
    <w:rsid w:val="00EB37BA"/>
    <w:rsid w:val="00EB47A1"/>
    <w:rsid w:val="00EB47D4"/>
    <w:rsid w:val="00EB5646"/>
    <w:rsid w:val="00EB5961"/>
    <w:rsid w:val="00EB5EAD"/>
    <w:rsid w:val="00EB7462"/>
    <w:rsid w:val="00EB7E2C"/>
    <w:rsid w:val="00EC1B43"/>
    <w:rsid w:val="00EC239C"/>
    <w:rsid w:val="00EC23E3"/>
    <w:rsid w:val="00EC357F"/>
    <w:rsid w:val="00EC38E1"/>
    <w:rsid w:val="00EC48EF"/>
    <w:rsid w:val="00EC4B8D"/>
    <w:rsid w:val="00EC4D05"/>
    <w:rsid w:val="00EC4DF1"/>
    <w:rsid w:val="00EC5F55"/>
    <w:rsid w:val="00EC6988"/>
    <w:rsid w:val="00EC779F"/>
    <w:rsid w:val="00EC7834"/>
    <w:rsid w:val="00EC7A2A"/>
    <w:rsid w:val="00EC7B5F"/>
    <w:rsid w:val="00EC7CBA"/>
    <w:rsid w:val="00EC7DB7"/>
    <w:rsid w:val="00ED1082"/>
    <w:rsid w:val="00ED1DFB"/>
    <w:rsid w:val="00ED2207"/>
    <w:rsid w:val="00ED24E9"/>
    <w:rsid w:val="00ED297C"/>
    <w:rsid w:val="00ED2AF1"/>
    <w:rsid w:val="00ED41B1"/>
    <w:rsid w:val="00ED7664"/>
    <w:rsid w:val="00ED7E6D"/>
    <w:rsid w:val="00EE000F"/>
    <w:rsid w:val="00EE0234"/>
    <w:rsid w:val="00EE06C3"/>
    <w:rsid w:val="00EE1307"/>
    <w:rsid w:val="00EE277C"/>
    <w:rsid w:val="00EE3C44"/>
    <w:rsid w:val="00EE3CD9"/>
    <w:rsid w:val="00EE53FC"/>
    <w:rsid w:val="00EE55F3"/>
    <w:rsid w:val="00EE5785"/>
    <w:rsid w:val="00EE585C"/>
    <w:rsid w:val="00EE62F5"/>
    <w:rsid w:val="00EE6EEB"/>
    <w:rsid w:val="00EE7301"/>
    <w:rsid w:val="00EE7954"/>
    <w:rsid w:val="00EE7D0D"/>
    <w:rsid w:val="00EF0536"/>
    <w:rsid w:val="00EF0A80"/>
    <w:rsid w:val="00EF1F88"/>
    <w:rsid w:val="00EF47F2"/>
    <w:rsid w:val="00EF484C"/>
    <w:rsid w:val="00EF4BD8"/>
    <w:rsid w:val="00EF5441"/>
    <w:rsid w:val="00EF588D"/>
    <w:rsid w:val="00EF763C"/>
    <w:rsid w:val="00EF7EAF"/>
    <w:rsid w:val="00F006F6"/>
    <w:rsid w:val="00F00ADF"/>
    <w:rsid w:val="00F0124B"/>
    <w:rsid w:val="00F01321"/>
    <w:rsid w:val="00F01899"/>
    <w:rsid w:val="00F01E85"/>
    <w:rsid w:val="00F0240D"/>
    <w:rsid w:val="00F03037"/>
    <w:rsid w:val="00F039B3"/>
    <w:rsid w:val="00F03A70"/>
    <w:rsid w:val="00F046A7"/>
    <w:rsid w:val="00F0473F"/>
    <w:rsid w:val="00F04934"/>
    <w:rsid w:val="00F07BEB"/>
    <w:rsid w:val="00F1082D"/>
    <w:rsid w:val="00F13203"/>
    <w:rsid w:val="00F136F0"/>
    <w:rsid w:val="00F149D2"/>
    <w:rsid w:val="00F158C3"/>
    <w:rsid w:val="00F166B4"/>
    <w:rsid w:val="00F20527"/>
    <w:rsid w:val="00F20B0F"/>
    <w:rsid w:val="00F210C3"/>
    <w:rsid w:val="00F2191E"/>
    <w:rsid w:val="00F2280F"/>
    <w:rsid w:val="00F2318D"/>
    <w:rsid w:val="00F23AD8"/>
    <w:rsid w:val="00F26245"/>
    <w:rsid w:val="00F264AE"/>
    <w:rsid w:val="00F2721D"/>
    <w:rsid w:val="00F30122"/>
    <w:rsid w:val="00F31266"/>
    <w:rsid w:val="00F3274E"/>
    <w:rsid w:val="00F32F00"/>
    <w:rsid w:val="00F33CB4"/>
    <w:rsid w:val="00F34E97"/>
    <w:rsid w:val="00F3576B"/>
    <w:rsid w:val="00F35E7C"/>
    <w:rsid w:val="00F35F5D"/>
    <w:rsid w:val="00F4073A"/>
    <w:rsid w:val="00F4140F"/>
    <w:rsid w:val="00F419D2"/>
    <w:rsid w:val="00F42443"/>
    <w:rsid w:val="00F427A1"/>
    <w:rsid w:val="00F42B79"/>
    <w:rsid w:val="00F42EC1"/>
    <w:rsid w:val="00F434AB"/>
    <w:rsid w:val="00F43828"/>
    <w:rsid w:val="00F43EE4"/>
    <w:rsid w:val="00F4407A"/>
    <w:rsid w:val="00F45964"/>
    <w:rsid w:val="00F464F8"/>
    <w:rsid w:val="00F4689E"/>
    <w:rsid w:val="00F47D26"/>
    <w:rsid w:val="00F51053"/>
    <w:rsid w:val="00F51D35"/>
    <w:rsid w:val="00F52705"/>
    <w:rsid w:val="00F5560B"/>
    <w:rsid w:val="00F55E86"/>
    <w:rsid w:val="00F562BE"/>
    <w:rsid w:val="00F56A47"/>
    <w:rsid w:val="00F5716A"/>
    <w:rsid w:val="00F57245"/>
    <w:rsid w:val="00F600E3"/>
    <w:rsid w:val="00F60823"/>
    <w:rsid w:val="00F609BE"/>
    <w:rsid w:val="00F61A66"/>
    <w:rsid w:val="00F626DD"/>
    <w:rsid w:val="00F62903"/>
    <w:rsid w:val="00F6350D"/>
    <w:rsid w:val="00F6494B"/>
    <w:rsid w:val="00F66394"/>
    <w:rsid w:val="00F7032F"/>
    <w:rsid w:val="00F70C7A"/>
    <w:rsid w:val="00F70E97"/>
    <w:rsid w:val="00F729E8"/>
    <w:rsid w:val="00F72A29"/>
    <w:rsid w:val="00F733AC"/>
    <w:rsid w:val="00F73D70"/>
    <w:rsid w:val="00F74682"/>
    <w:rsid w:val="00F74DF1"/>
    <w:rsid w:val="00F7506E"/>
    <w:rsid w:val="00F75231"/>
    <w:rsid w:val="00F772B7"/>
    <w:rsid w:val="00F7772B"/>
    <w:rsid w:val="00F77C1B"/>
    <w:rsid w:val="00F80438"/>
    <w:rsid w:val="00F80CFB"/>
    <w:rsid w:val="00F81707"/>
    <w:rsid w:val="00F82113"/>
    <w:rsid w:val="00F827CF"/>
    <w:rsid w:val="00F838C0"/>
    <w:rsid w:val="00F8578C"/>
    <w:rsid w:val="00F85BCF"/>
    <w:rsid w:val="00F85DD7"/>
    <w:rsid w:val="00F86FEE"/>
    <w:rsid w:val="00F87087"/>
    <w:rsid w:val="00F90385"/>
    <w:rsid w:val="00F90F23"/>
    <w:rsid w:val="00F913A4"/>
    <w:rsid w:val="00F91FD5"/>
    <w:rsid w:val="00F94F9F"/>
    <w:rsid w:val="00F95646"/>
    <w:rsid w:val="00F95FD0"/>
    <w:rsid w:val="00F97E41"/>
    <w:rsid w:val="00FA0111"/>
    <w:rsid w:val="00FA048E"/>
    <w:rsid w:val="00FA3DF5"/>
    <w:rsid w:val="00FA4418"/>
    <w:rsid w:val="00FA45F2"/>
    <w:rsid w:val="00FA4764"/>
    <w:rsid w:val="00FA4B4E"/>
    <w:rsid w:val="00FA595A"/>
    <w:rsid w:val="00FA5B43"/>
    <w:rsid w:val="00FA65FC"/>
    <w:rsid w:val="00FA6D19"/>
    <w:rsid w:val="00FA6D50"/>
    <w:rsid w:val="00FA7B79"/>
    <w:rsid w:val="00FB01F9"/>
    <w:rsid w:val="00FB1730"/>
    <w:rsid w:val="00FB2068"/>
    <w:rsid w:val="00FB2B47"/>
    <w:rsid w:val="00FB50F5"/>
    <w:rsid w:val="00FB543A"/>
    <w:rsid w:val="00FB6730"/>
    <w:rsid w:val="00FB6A6D"/>
    <w:rsid w:val="00FB6ED6"/>
    <w:rsid w:val="00FB7218"/>
    <w:rsid w:val="00FC0FB3"/>
    <w:rsid w:val="00FC10C6"/>
    <w:rsid w:val="00FC11E9"/>
    <w:rsid w:val="00FC38A8"/>
    <w:rsid w:val="00FC489B"/>
    <w:rsid w:val="00FC5418"/>
    <w:rsid w:val="00FC55F9"/>
    <w:rsid w:val="00FC59EC"/>
    <w:rsid w:val="00FC6398"/>
    <w:rsid w:val="00FC6B6C"/>
    <w:rsid w:val="00FC6CD2"/>
    <w:rsid w:val="00FC77A2"/>
    <w:rsid w:val="00FC7984"/>
    <w:rsid w:val="00FD0598"/>
    <w:rsid w:val="00FD0813"/>
    <w:rsid w:val="00FD0F5F"/>
    <w:rsid w:val="00FD27B4"/>
    <w:rsid w:val="00FD427A"/>
    <w:rsid w:val="00FD6CA9"/>
    <w:rsid w:val="00FD774D"/>
    <w:rsid w:val="00FE0A5E"/>
    <w:rsid w:val="00FE4A63"/>
    <w:rsid w:val="00FE4D32"/>
    <w:rsid w:val="00FE5CCF"/>
    <w:rsid w:val="00FE601F"/>
    <w:rsid w:val="00FE61A3"/>
    <w:rsid w:val="00FE6B9B"/>
    <w:rsid w:val="00FE79F4"/>
    <w:rsid w:val="00FF0133"/>
    <w:rsid w:val="00FF0A55"/>
    <w:rsid w:val="00FF2212"/>
    <w:rsid w:val="00FF307E"/>
    <w:rsid w:val="00FF352E"/>
    <w:rsid w:val="00FF3E5C"/>
    <w:rsid w:val="00FF3FA3"/>
    <w:rsid w:val="00FF4735"/>
    <w:rsid w:val="00FF48B1"/>
    <w:rsid w:val="00FF4A26"/>
    <w:rsid w:val="00FF5D57"/>
    <w:rsid w:val="00FF62E0"/>
    <w:rsid w:val="00FF76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EF37D"/>
  <w15:chartTrackingRefBased/>
  <w15:docId w15:val="{738D845B-76D7-4145-98FB-D5C328D78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6233"/>
  </w:style>
  <w:style w:type="paragraph" w:styleId="Heading1">
    <w:name w:val="heading 1"/>
    <w:basedOn w:val="Normal"/>
    <w:next w:val="Normal"/>
    <w:link w:val="Heading1Char"/>
    <w:uiPriority w:val="9"/>
    <w:qFormat/>
    <w:rsid w:val="00C81492"/>
    <w:pPr>
      <w:keepNext/>
      <w:keepLines/>
      <w:numPr>
        <w:numId w:val="2"/>
      </w:numPr>
      <w:spacing w:before="40" w:after="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115B71"/>
    <w:pPr>
      <w:keepNext/>
      <w:keepLines/>
      <w:numPr>
        <w:ilvl w:val="1"/>
        <w:numId w:val="2"/>
      </w:numPr>
      <w:spacing w:before="40"/>
      <w:outlineLvl w:val="1"/>
    </w:pPr>
    <w:rPr>
      <w:rFonts w:eastAsiaTheme="majorEastAsia" w:cstheme="majorBidi"/>
      <w:b/>
      <w:color w:val="2F5496" w:themeColor="accent1" w:themeShade="BF"/>
      <w:sz w:val="28"/>
      <w:szCs w:val="26"/>
    </w:rPr>
  </w:style>
  <w:style w:type="paragraph" w:styleId="Heading3">
    <w:name w:val="heading 3"/>
    <w:basedOn w:val="Normal"/>
    <w:next w:val="Normal"/>
    <w:link w:val="Heading3Char"/>
    <w:autoRedefine/>
    <w:uiPriority w:val="9"/>
    <w:unhideWhenUsed/>
    <w:qFormat/>
    <w:rsid w:val="00250D03"/>
    <w:pPr>
      <w:numPr>
        <w:ilvl w:val="2"/>
        <w:numId w:val="2"/>
      </w:numPr>
      <w:spacing w:before="40"/>
      <w:jc w:val="both"/>
      <w:outlineLvl w:val="2"/>
    </w:pPr>
    <w:rPr>
      <w:b/>
      <w:color w:val="2F5496" w:themeColor="accent1" w:themeShade="BF"/>
      <w:sz w:val="24"/>
    </w:rPr>
  </w:style>
  <w:style w:type="paragraph" w:styleId="Heading4">
    <w:name w:val="heading 4"/>
    <w:basedOn w:val="Normal"/>
    <w:next w:val="Normal"/>
    <w:link w:val="Heading4Char"/>
    <w:uiPriority w:val="9"/>
    <w:unhideWhenUsed/>
    <w:qFormat/>
    <w:rsid w:val="00250D03"/>
    <w:pPr>
      <w:keepNext/>
      <w:keepLines/>
      <w:numPr>
        <w:ilvl w:val="3"/>
        <w:numId w:val="2"/>
      </w:numPr>
      <w:spacing w:before="40" w:after="0"/>
      <w:outlineLvl w:val="3"/>
    </w:pPr>
    <w:rPr>
      <w:rFonts w:eastAsiaTheme="majorEastAsia" w:cstheme="majorBidi"/>
      <w:b/>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10EF"/>
    <w:rPr>
      <w:color w:val="0563C1" w:themeColor="hyperlink"/>
      <w:u w:val="single"/>
    </w:rPr>
  </w:style>
  <w:style w:type="character" w:styleId="UnresolvedMention">
    <w:name w:val="Unresolved Mention"/>
    <w:basedOn w:val="DefaultParagraphFont"/>
    <w:uiPriority w:val="99"/>
    <w:semiHidden/>
    <w:unhideWhenUsed/>
    <w:rsid w:val="00AE10EF"/>
    <w:rPr>
      <w:color w:val="605E5C"/>
      <w:shd w:val="clear" w:color="auto" w:fill="E1DFDD"/>
    </w:rPr>
  </w:style>
  <w:style w:type="character" w:styleId="CommentReference">
    <w:name w:val="annotation reference"/>
    <w:basedOn w:val="DefaultParagraphFont"/>
    <w:uiPriority w:val="99"/>
    <w:semiHidden/>
    <w:unhideWhenUsed/>
    <w:rsid w:val="002E2FEE"/>
    <w:rPr>
      <w:sz w:val="16"/>
      <w:szCs w:val="16"/>
    </w:rPr>
  </w:style>
  <w:style w:type="paragraph" w:styleId="CommentText">
    <w:name w:val="annotation text"/>
    <w:basedOn w:val="Normal"/>
    <w:link w:val="CommentTextChar"/>
    <w:uiPriority w:val="99"/>
    <w:unhideWhenUsed/>
    <w:rsid w:val="002E2FEE"/>
    <w:pPr>
      <w:spacing w:line="240" w:lineRule="auto"/>
    </w:pPr>
    <w:rPr>
      <w:sz w:val="20"/>
      <w:szCs w:val="20"/>
    </w:rPr>
  </w:style>
  <w:style w:type="character" w:customStyle="1" w:styleId="CommentTextChar">
    <w:name w:val="Comment Text Char"/>
    <w:basedOn w:val="DefaultParagraphFont"/>
    <w:link w:val="CommentText"/>
    <w:uiPriority w:val="99"/>
    <w:rsid w:val="002E2FEE"/>
    <w:rPr>
      <w:sz w:val="20"/>
      <w:szCs w:val="20"/>
    </w:rPr>
  </w:style>
  <w:style w:type="paragraph" w:styleId="CommentSubject">
    <w:name w:val="annotation subject"/>
    <w:basedOn w:val="CommentText"/>
    <w:next w:val="CommentText"/>
    <w:link w:val="CommentSubjectChar"/>
    <w:uiPriority w:val="99"/>
    <w:semiHidden/>
    <w:unhideWhenUsed/>
    <w:rsid w:val="002E2FEE"/>
    <w:rPr>
      <w:b/>
      <w:bCs/>
    </w:rPr>
  </w:style>
  <w:style w:type="character" w:customStyle="1" w:styleId="CommentSubjectChar">
    <w:name w:val="Comment Subject Char"/>
    <w:basedOn w:val="CommentTextChar"/>
    <w:link w:val="CommentSubject"/>
    <w:uiPriority w:val="99"/>
    <w:semiHidden/>
    <w:rsid w:val="002E2FEE"/>
    <w:rPr>
      <w:b/>
      <w:bCs/>
      <w:sz w:val="20"/>
      <w:szCs w:val="20"/>
    </w:rPr>
  </w:style>
  <w:style w:type="paragraph" w:styleId="ListParagraph">
    <w:name w:val="List Paragraph"/>
    <w:basedOn w:val="Normal"/>
    <w:uiPriority w:val="34"/>
    <w:qFormat/>
    <w:rsid w:val="00BE5533"/>
    <w:pPr>
      <w:spacing w:line="256" w:lineRule="auto"/>
      <w:ind w:left="720"/>
      <w:contextualSpacing/>
    </w:pPr>
  </w:style>
  <w:style w:type="paragraph" w:styleId="Bibliography">
    <w:name w:val="Bibliography"/>
    <w:basedOn w:val="Normal"/>
    <w:next w:val="Normal"/>
    <w:uiPriority w:val="37"/>
    <w:unhideWhenUsed/>
    <w:rsid w:val="004B59C1"/>
    <w:pPr>
      <w:tabs>
        <w:tab w:val="left" w:pos="264"/>
      </w:tabs>
      <w:spacing w:after="0" w:line="480" w:lineRule="auto"/>
      <w:ind w:left="264" w:hanging="264"/>
    </w:pPr>
  </w:style>
  <w:style w:type="character" w:styleId="FollowedHyperlink">
    <w:name w:val="FollowedHyperlink"/>
    <w:basedOn w:val="DefaultParagraphFont"/>
    <w:uiPriority w:val="99"/>
    <w:semiHidden/>
    <w:unhideWhenUsed/>
    <w:rsid w:val="00DD4DCF"/>
    <w:rPr>
      <w:color w:val="954F72" w:themeColor="followedHyperlink"/>
      <w:u w:val="single"/>
    </w:rPr>
  </w:style>
  <w:style w:type="character" w:customStyle="1" w:styleId="Heading1Char">
    <w:name w:val="Heading 1 Char"/>
    <w:basedOn w:val="DefaultParagraphFont"/>
    <w:link w:val="Heading1"/>
    <w:uiPriority w:val="9"/>
    <w:rsid w:val="00C81492"/>
    <w:rPr>
      <w:rFonts w:eastAsiaTheme="majorEastAsia" w:cstheme="majorBidi"/>
      <w:b/>
      <w:color w:val="2F5496" w:themeColor="accent1" w:themeShade="BF"/>
      <w:sz w:val="32"/>
      <w:szCs w:val="32"/>
    </w:rPr>
  </w:style>
  <w:style w:type="paragraph" w:styleId="NoSpacing">
    <w:name w:val="No Spacing"/>
    <w:link w:val="NoSpacingChar"/>
    <w:uiPriority w:val="1"/>
    <w:qFormat/>
    <w:rsid w:val="004D456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D456D"/>
    <w:rPr>
      <w:rFonts w:eastAsiaTheme="minorEastAsia"/>
      <w:lang w:val="en-US"/>
    </w:rPr>
  </w:style>
  <w:style w:type="table" w:customStyle="1" w:styleId="TableGrid">
    <w:name w:val="TableGrid"/>
    <w:rsid w:val="00F04934"/>
    <w:pPr>
      <w:spacing w:after="0" w:line="240" w:lineRule="auto"/>
    </w:pPr>
    <w:rPr>
      <w:rFonts w:eastAsiaTheme="minorEastAsia"/>
      <w:lang w:eastAsia="en-CA"/>
    </w:rPr>
    <w:tblPr>
      <w:tblCellMar>
        <w:top w:w="0" w:type="dxa"/>
        <w:left w:w="0" w:type="dxa"/>
        <w:bottom w:w="0" w:type="dxa"/>
        <w:right w:w="0" w:type="dxa"/>
      </w:tblCellMar>
    </w:tblPr>
  </w:style>
  <w:style w:type="table" w:styleId="TableGrid0">
    <w:name w:val="Table Grid"/>
    <w:basedOn w:val="TableNormal"/>
    <w:uiPriority w:val="39"/>
    <w:rsid w:val="00C76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ure Citation"/>
    <w:basedOn w:val="Normal"/>
    <w:next w:val="Normal"/>
    <w:link w:val="SubtitleChar"/>
    <w:uiPriority w:val="11"/>
    <w:qFormat/>
    <w:rsid w:val="00186988"/>
    <w:rPr>
      <w:color w:val="2F5496" w:themeColor="accent1" w:themeShade="BF"/>
      <w:lang w:val="en-US"/>
    </w:rPr>
  </w:style>
  <w:style w:type="character" w:customStyle="1" w:styleId="SubtitleChar">
    <w:name w:val="Subtitle Char"/>
    <w:aliases w:val="Figure Citation Char"/>
    <w:basedOn w:val="DefaultParagraphFont"/>
    <w:link w:val="Subtitle"/>
    <w:uiPriority w:val="11"/>
    <w:rsid w:val="00186988"/>
    <w:rPr>
      <w:color w:val="2F5496" w:themeColor="accent1" w:themeShade="BF"/>
      <w:lang w:val="en-US"/>
    </w:rPr>
  </w:style>
  <w:style w:type="character" w:customStyle="1" w:styleId="Heading3Char">
    <w:name w:val="Heading 3 Char"/>
    <w:basedOn w:val="DefaultParagraphFont"/>
    <w:link w:val="Heading3"/>
    <w:uiPriority w:val="9"/>
    <w:rsid w:val="00250D03"/>
    <w:rPr>
      <w:b/>
      <w:color w:val="2F5496" w:themeColor="accent1" w:themeShade="BF"/>
      <w:sz w:val="24"/>
    </w:rPr>
  </w:style>
  <w:style w:type="character" w:customStyle="1" w:styleId="Heading2Char">
    <w:name w:val="Heading 2 Char"/>
    <w:basedOn w:val="DefaultParagraphFont"/>
    <w:link w:val="Heading2"/>
    <w:uiPriority w:val="9"/>
    <w:rsid w:val="00115B71"/>
    <w:rPr>
      <w:rFonts w:eastAsiaTheme="majorEastAsia" w:cstheme="majorBidi"/>
      <w:b/>
      <w:color w:val="2F5496" w:themeColor="accent1" w:themeShade="BF"/>
      <w:sz w:val="28"/>
      <w:szCs w:val="26"/>
    </w:rPr>
  </w:style>
  <w:style w:type="paragraph" w:styleId="TOCHeading">
    <w:name w:val="TOC Heading"/>
    <w:basedOn w:val="Heading1"/>
    <w:next w:val="Normal"/>
    <w:uiPriority w:val="39"/>
    <w:unhideWhenUsed/>
    <w:qFormat/>
    <w:rsid w:val="00250945"/>
    <w:pPr>
      <w:outlineLvl w:val="9"/>
    </w:pPr>
    <w:rPr>
      <w:lang w:val="en-US"/>
    </w:rPr>
  </w:style>
  <w:style w:type="paragraph" w:styleId="TOC1">
    <w:name w:val="toc 1"/>
    <w:basedOn w:val="Normal"/>
    <w:next w:val="Normal"/>
    <w:autoRedefine/>
    <w:uiPriority w:val="39"/>
    <w:unhideWhenUsed/>
    <w:rsid w:val="00AB3534"/>
    <w:pPr>
      <w:spacing w:after="0" w:line="240" w:lineRule="auto"/>
    </w:pPr>
    <w:rPr>
      <w:b/>
    </w:rPr>
  </w:style>
  <w:style w:type="paragraph" w:styleId="TOC2">
    <w:name w:val="toc 2"/>
    <w:basedOn w:val="Normal"/>
    <w:next w:val="Normal"/>
    <w:autoRedefine/>
    <w:uiPriority w:val="39"/>
    <w:unhideWhenUsed/>
    <w:rsid w:val="00360ADF"/>
    <w:pPr>
      <w:spacing w:after="0" w:line="240" w:lineRule="auto"/>
      <w:ind w:left="216"/>
    </w:pPr>
  </w:style>
  <w:style w:type="character" w:customStyle="1" w:styleId="Heading4Char">
    <w:name w:val="Heading 4 Char"/>
    <w:basedOn w:val="DefaultParagraphFont"/>
    <w:link w:val="Heading4"/>
    <w:uiPriority w:val="9"/>
    <w:rsid w:val="00250D03"/>
    <w:rPr>
      <w:rFonts w:eastAsiaTheme="majorEastAsia" w:cstheme="majorBidi"/>
      <w:b/>
      <w:iCs/>
      <w:color w:val="2F5496" w:themeColor="accent1" w:themeShade="BF"/>
    </w:rPr>
  </w:style>
  <w:style w:type="paragraph" w:styleId="Caption">
    <w:name w:val="caption"/>
    <w:basedOn w:val="Normal"/>
    <w:uiPriority w:val="35"/>
    <w:unhideWhenUsed/>
    <w:qFormat/>
    <w:rsid w:val="000C7FBD"/>
    <w:pPr>
      <w:spacing w:after="0" w:line="240" w:lineRule="auto"/>
      <w:jc w:val="both"/>
    </w:pPr>
    <w:rPr>
      <w:sz w:val="18"/>
      <w:lang w:val="en-US"/>
    </w:rPr>
  </w:style>
  <w:style w:type="character" w:styleId="SubtleEmphasis">
    <w:name w:val="Subtle Emphasis"/>
    <w:aliases w:val="Figure Text"/>
    <w:uiPriority w:val="19"/>
    <w:qFormat/>
    <w:rsid w:val="0058574F"/>
    <w:rPr>
      <w:b/>
      <w:bCs/>
      <w:color w:val="auto"/>
    </w:rPr>
  </w:style>
  <w:style w:type="paragraph" w:styleId="TOC3">
    <w:name w:val="toc 3"/>
    <w:basedOn w:val="Normal"/>
    <w:next w:val="Normal"/>
    <w:autoRedefine/>
    <w:uiPriority w:val="39"/>
    <w:unhideWhenUsed/>
    <w:rsid w:val="00AB3534"/>
    <w:pPr>
      <w:spacing w:after="0" w:line="240" w:lineRule="auto"/>
      <w:ind w:left="446"/>
    </w:pPr>
  </w:style>
  <w:style w:type="paragraph" w:styleId="TableofFigures">
    <w:name w:val="table of figures"/>
    <w:basedOn w:val="Normal"/>
    <w:next w:val="Normal"/>
    <w:uiPriority w:val="99"/>
    <w:unhideWhenUsed/>
    <w:rsid w:val="00F80438"/>
    <w:pPr>
      <w:spacing w:after="0"/>
    </w:pPr>
  </w:style>
  <w:style w:type="paragraph" w:styleId="TOC4">
    <w:name w:val="toc 4"/>
    <w:basedOn w:val="Normal"/>
    <w:next w:val="Normal"/>
    <w:autoRedefine/>
    <w:uiPriority w:val="39"/>
    <w:semiHidden/>
    <w:unhideWhenUsed/>
    <w:rsid w:val="00AB3534"/>
    <w:pPr>
      <w:spacing w:after="0" w:line="240" w:lineRule="auto"/>
      <w:ind w:left="662"/>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289972">
      <w:bodyDiv w:val="1"/>
      <w:marLeft w:val="0"/>
      <w:marRight w:val="0"/>
      <w:marTop w:val="0"/>
      <w:marBottom w:val="0"/>
      <w:divBdr>
        <w:top w:val="none" w:sz="0" w:space="0" w:color="auto"/>
        <w:left w:val="none" w:sz="0" w:space="0" w:color="auto"/>
        <w:bottom w:val="none" w:sz="0" w:space="0" w:color="auto"/>
        <w:right w:val="none" w:sz="0" w:space="0" w:color="auto"/>
      </w:divBdr>
    </w:div>
    <w:div w:id="567228391">
      <w:bodyDiv w:val="1"/>
      <w:marLeft w:val="0"/>
      <w:marRight w:val="0"/>
      <w:marTop w:val="0"/>
      <w:marBottom w:val="0"/>
      <w:divBdr>
        <w:top w:val="none" w:sz="0" w:space="0" w:color="auto"/>
        <w:left w:val="none" w:sz="0" w:space="0" w:color="auto"/>
        <w:bottom w:val="none" w:sz="0" w:space="0" w:color="auto"/>
        <w:right w:val="none" w:sz="0" w:space="0" w:color="auto"/>
      </w:divBdr>
    </w:div>
    <w:div w:id="834950866">
      <w:bodyDiv w:val="1"/>
      <w:marLeft w:val="0"/>
      <w:marRight w:val="0"/>
      <w:marTop w:val="0"/>
      <w:marBottom w:val="0"/>
      <w:divBdr>
        <w:top w:val="none" w:sz="0" w:space="0" w:color="auto"/>
        <w:left w:val="none" w:sz="0" w:space="0" w:color="auto"/>
        <w:bottom w:val="none" w:sz="0" w:space="0" w:color="auto"/>
        <w:right w:val="none" w:sz="0" w:space="0" w:color="auto"/>
      </w:divBdr>
    </w:div>
    <w:div w:id="866715965">
      <w:bodyDiv w:val="1"/>
      <w:marLeft w:val="0"/>
      <w:marRight w:val="0"/>
      <w:marTop w:val="0"/>
      <w:marBottom w:val="0"/>
      <w:divBdr>
        <w:top w:val="none" w:sz="0" w:space="0" w:color="auto"/>
        <w:left w:val="none" w:sz="0" w:space="0" w:color="auto"/>
        <w:bottom w:val="none" w:sz="0" w:space="0" w:color="auto"/>
        <w:right w:val="none" w:sz="0" w:space="0" w:color="auto"/>
      </w:divBdr>
    </w:div>
    <w:div w:id="1484855536">
      <w:bodyDiv w:val="1"/>
      <w:marLeft w:val="0"/>
      <w:marRight w:val="0"/>
      <w:marTop w:val="0"/>
      <w:marBottom w:val="0"/>
      <w:divBdr>
        <w:top w:val="none" w:sz="0" w:space="0" w:color="auto"/>
        <w:left w:val="none" w:sz="0" w:space="0" w:color="auto"/>
        <w:bottom w:val="none" w:sz="0" w:space="0" w:color="auto"/>
        <w:right w:val="none" w:sz="0" w:space="0" w:color="auto"/>
      </w:divBdr>
    </w:div>
    <w:div w:id="1653948903">
      <w:bodyDiv w:val="1"/>
      <w:marLeft w:val="0"/>
      <w:marRight w:val="0"/>
      <w:marTop w:val="0"/>
      <w:marBottom w:val="0"/>
      <w:divBdr>
        <w:top w:val="none" w:sz="0" w:space="0" w:color="auto"/>
        <w:left w:val="none" w:sz="0" w:space="0" w:color="auto"/>
        <w:bottom w:val="none" w:sz="0" w:space="0" w:color="auto"/>
        <w:right w:val="none" w:sz="0" w:space="0" w:color="auto"/>
      </w:divBdr>
    </w:div>
    <w:div w:id="1748770084">
      <w:bodyDiv w:val="1"/>
      <w:marLeft w:val="0"/>
      <w:marRight w:val="0"/>
      <w:marTop w:val="0"/>
      <w:marBottom w:val="0"/>
      <w:divBdr>
        <w:top w:val="none" w:sz="0" w:space="0" w:color="auto"/>
        <w:left w:val="none" w:sz="0" w:space="0" w:color="auto"/>
        <w:bottom w:val="none" w:sz="0" w:space="0" w:color="auto"/>
        <w:right w:val="none" w:sz="0" w:space="0" w:color="auto"/>
      </w:divBdr>
    </w:div>
    <w:div w:id="1803772414">
      <w:bodyDiv w:val="1"/>
      <w:marLeft w:val="0"/>
      <w:marRight w:val="0"/>
      <w:marTop w:val="0"/>
      <w:marBottom w:val="0"/>
      <w:divBdr>
        <w:top w:val="none" w:sz="0" w:space="0" w:color="auto"/>
        <w:left w:val="none" w:sz="0" w:space="0" w:color="auto"/>
        <w:bottom w:val="none" w:sz="0" w:space="0" w:color="auto"/>
        <w:right w:val="none" w:sz="0" w:space="0" w:color="auto"/>
      </w:divBdr>
    </w:div>
    <w:div w:id="1837988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knacko/monobrainDNAm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ompEpigen/scMeth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D20E97-E23E-4030-A3FE-639151D6A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0</Pages>
  <Words>56485</Words>
  <Characters>321966</Characters>
  <Application>Microsoft Office Word</Application>
  <DocSecurity>0</DocSecurity>
  <Lines>2683</Lines>
  <Paragraphs>7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indsay</dc:creator>
  <cp:keywords/>
  <dc:description/>
  <cp:lastModifiedBy>Andrew Lindsay</cp:lastModifiedBy>
  <cp:revision>221</cp:revision>
  <dcterms:created xsi:type="dcterms:W3CDTF">2021-11-19T06:49:00Z</dcterms:created>
  <dcterms:modified xsi:type="dcterms:W3CDTF">2021-11-19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8F8dW0"/&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